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E488A" w14:textId="362B1219" w:rsidR="00AC5476" w:rsidRPr="00340816" w:rsidRDefault="00C2166E" w:rsidP="00F83406">
      <w:pPr>
        <w:spacing w:line="360" w:lineRule="auto"/>
        <w:ind w:firstLine="0"/>
        <w:jc w:val="center"/>
        <w:rPr>
          <w:rStyle w:val="Title1crcChar"/>
          <w:rFonts w:ascii="Times New Roman" w:hAnsi="Times New Roman"/>
          <w:sz w:val="32"/>
          <w:szCs w:val="32"/>
        </w:rPr>
      </w:pPr>
      <w:bookmarkStart w:id="0" w:name="_Hlk47001361"/>
      <w:r w:rsidRPr="00340816">
        <w:rPr>
          <w:rStyle w:val="Title1crcChar"/>
          <w:rFonts w:ascii="Times New Roman" w:hAnsi="Times New Roman"/>
          <w:caps w:val="0"/>
          <w:sz w:val="32"/>
          <w:szCs w:val="32"/>
        </w:rPr>
        <w:t>Physico-chemical properties of the pyrolytic residue obtained by different treatment conditions of meat and bone meal</w:t>
      </w:r>
    </w:p>
    <w:p w14:paraId="28FC683E" w14:textId="77777777" w:rsidR="00C2166E" w:rsidRPr="00340816" w:rsidRDefault="00C2166E" w:rsidP="00F83406">
      <w:pPr>
        <w:pStyle w:val="authorcrc"/>
        <w:spacing w:after="0" w:line="360" w:lineRule="auto"/>
        <w:ind w:firstLine="0"/>
        <w:jc w:val="center"/>
        <w:rPr>
          <w:rFonts w:ascii="Times New Roman" w:hAnsi="Times New Roman"/>
          <w:b/>
          <w:i w:val="0"/>
          <w:sz w:val="22"/>
          <w:szCs w:val="22"/>
        </w:rPr>
      </w:pPr>
    </w:p>
    <w:p w14:paraId="27AD133C" w14:textId="287CCA2E" w:rsidR="00D66A84" w:rsidRPr="00340816" w:rsidRDefault="00061D34" w:rsidP="00F83406">
      <w:pPr>
        <w:pStyle w:val="authorcrc"/>
        <w:spacing w:after="0" w:line="360" w:lineRule="auto"/>
        <w:ind w:firstLine="0"/>
        <w:jc w:val="center"/>
        <w:rPr>
          <w:rFonts w:ascii="Times New Roman" w:hAnsi="Times New Roman"/>
          <w:b/>
          <w:i w:val="0"/>
          <w:sz w:val="24"/>
          <w:szCs w:val="24"/>
          <w:vertAlign w:val="superscript"/>
        </w:rPr>
      </w:pPr>
      <w:r w:rsidRPr="00340816">
        <w:rPr>
          <w:rFonts w:ascii="Times New Roman" w:hAnsi="Times New Roman"/>
          <w:b/>
          <w:i w:val="0"/>
          <w:sz w:val="24"/>
          <w:szCs w:val="24"/>
        </w:rPr>
        <w:t xml:space="preserve">Marija Zupančič, </w:t>
      </w:r>
      <w:r w:rsidR="00732E20" w:rsidRPr="00340816">
        <w:rPr>
          <w:rFonts w:ascii="Times New Roman" w:hAnsi="Times New Roman"/>
          <w:b/>
          <w:i w:val="0"/>
          <w:sz w:val="24"/>
          <w:szCs w:val="24"/>
        </w:rPr>
        <w:t>Nataša Čelan Korošin</w:t>
      </w:r>
      <w:r w:rsidR="00F83406" w:rsidRPr="00340816">
        <w:rPr>
          <w:rFonts w:ascii="Times New Roman" w:hAnsi="Times New Roman"/>
          <w:b/>
          <w:i w:val="0"/>
          <w:sz w:val="24"/>
          <w:szCs w:val="24"/>
        </w:rPr>
        <w:t>*</w:t>
      </w:r>
    </w:p>
    <w:p w14:paraId="64B187CF" w14:textId="7AFC975D" w:rsidR="002A2A45" w:rsidRPr="00340816" w:rsidRDefault="002A2A45" w:rsidP="00F83406">
      <w:pPr>
        <w:pStyle w:val="authorcrc"/>
        <w:spacing w:after="0" w:line="360" w:lineRule="auto"/>
        <w:ind w:firstLine="0"/>
        <w:jc w:val="center"/>
        <w:rPr>
          <w:rFonts w:ascii="Times New Roman" w:hAnsi="Times New Roman"/>
          <w:b/>
          <w:i w:val="0"/>
          <w:sz w:val="24"/>
          <w:szCs w:val="24"/>
          <w:vertAlign w:val="superscript"/>
        </w:rPr>
      </w:pPr>
    </w:p>
    <w:p w14:paraId="589BE272" w14:textId="42F2CA65" w:rsidR="002A2A45" w:rsidRPr="00B5514D" w:rsidRDefault="00F83406" w:rsidP="00B5514D">
      <w:pPr>
        <w:pStyle w:val="laneknormal"/>
        <w:jc w:val="center"/>
        <w:rPr>
          <w:i/>
          <w:iCs/>
        </w:rPr>
      </w:pPr>
      <w:r w:rsidRPr="00B5514D">
        <w:rPr>
          <w:i/>
          <w:iCs/>
        </w:rPr>
        <w:t>Faculty of Chemistry and Chemical Technology, University of Ljubljana, Večna pot 113, 1000 Ljubljana, Slovenia</w:t>
      </w:r>
    </w:p>
    <w:p w14:paraId="4FED1750" w14:textId="77777777" w:rsidR="00C2166E" w:rsidRPr="00B5514D" w:rsidRDefault="00C2166E" w:rsidP="00337BFB">
      <w:pPr>
        <w:pStyle w:val="laneknormal"/>
        <w:rPr>
          <w:i/>
          <w:iCs/>
        </w:rPr>
      </w:pPr>
    </w:p>
    <w:p w14:paraId="5EAA44C7" w14:textId="529B69E4" w:rsidR="00F83406" w:rsidRPr="00B5514D" w:rsidRDefault="00F83406" w:rsidP="00B5514D">
      <w:pPr>
        <w:pStyle w:val="laneknormal"/>
        <w:jc w:val="center"/>
        <w:rPr>
          <w:rStyle w:val="Hyperlink"/>
          <w:i/>
          <w:iCs/>
          <w:sz w:val="22"/>
          <w:szCs w:val="22"/>
        </w:rPr>
      </w:pPr>
      <w:r w:rsidRPr="00B5514D">
        <w:rPr>
          <w:i/>
          <w:iCs/>
          <w:vertAlign w:val="superscript"/>
          <w:lang w:eastAsia="sl-SI"/>
        </w:rPr>
        <w:t>*</w:t>
      </w:r>
      <w:r w:rsidR="004363FE" w:rsidRPr="00B5514D">
        <w:rPr>
          <w:i/>
          <w:iCs/>
          <w:lang w:eastAsia="sl-SI"/>
        </w:rPr>
        <w:t>Corresponding autho</w:t>
      </w:r>
      <w:r w:rsidR="00637C59" w:rsidRPr="00B5514D">
        <w:rPr>
          <w:i/>
          <w:iCs/>
          <w:lang w:eastAsia="sl-SI"/>
        </w:rPr>
        <w:t xml:space="preserve">r: </w:t>
      </w:r>
      <w:r w:rsidR="00AC5476" w:rsidRPr="00B5514D">
        <w:rPr>
          <w:i/>
          <w:iCs/>
        </w:rPr>
        <w:t>Email</w:t>
      </w:r>
      <w:r w:rsidR="00C2166E" w:rsidRPr="00B5514D">
        <w:rPr>
          <w:i/>
          <w:iCs/>
        </w:rPr>
        <w:t>:</w:t>
      </w:r>
      <w:r w:rsidR="004363FE" w:rsidRPr="00B5514D">
        <w:rPr>
          <w:i/>
          <w:iCs/>
        </w:rPr>
        <w:t xml:space="preserve"> </w:t>
      </w:r>
      <w:hyperlink r:id="rId8" w:history="1">
        <w:r w:rsidR="00637C59" w:rsidRPr="00B5514D">
          <w:rPr>
            <w:rStyle w:val="Hyperlink"/>
            <w:i/>
            <w:iCs/>
            <w:sz w:val="22"/>
            <w:szCs w:val="22"/>
          </w:rPr>
          <w:t>Natasa.Celan@fkkt.uni-lj.si</w:t>
        </w:r>
      </w:hyperlink>
    </w:p>
    <w:p w14:paraId="5CF72920" w14:textId="451D6D18" w:rsidR="00F83406" w:rsidRPr="00B5514D" w:rsidRDefault="00F83406" w:rsidP="00B5514D">
      <w:pPr>
        <w:pStyle w:val="laneknormal"/>
        <w:jc w:val="center"/>
        <w:rPr>
          <w:i/>
          <w:iCs/>
        </w:rPr>
      </w:pPr>
      <w:r w:rsidRPr="00B5514D">
        <w:rPr>
          <w:i/>
          <w:iCs/>
        </w:rPr>
        <w:t>Phone: +386 1 4798 524</w:t>
      </w:r>
    </w:p>
    <w:bookmarkEnd w:id="0"/>
    <w:p w14:paraId="2E248379" w14:textId="77777777" w:rsidR="00211D23" w:rsidRPr="00340816" w:rsidRDefault="00211D23" w:rsidP="00BD2BDE">
      <w:pPr>
        <w:spacing w:line="360" w:lineRule="auto"/>
        <w:rPr>
          <w:rStyle w:val="Keywordscrc1Char"/>
          <w:rFonts w:ascii="Times New Roman" w:hAnsi="Times New Roman"/>
        </w:rPr>
      </w:pPr>
    </w:p>
    <w:p w14:paraId="49D493B2" w14:textId="77777777" w:rsidR="00520B2D" w:rsidRPr="00340816" w:rsidRDefault="00520B2D" w:rsidP="00BD2BDE">
      <w:pPr>
        <w:spacing w:line="360" w:lineRule="auto"/>
        <w:rPr>
          <w:rStyle w:val="Keywords1crcChar"/>
          <w:rFonts w:ascii="Times New Roman" w:hAnsi="Times New Roman"/>
          <w:sz w:val="22"/>
          <w:szCs w:val="22"/>
        </w:rPr>
      </w:pPr>
    </w:p>
    <w:p w14:paraId="7B32EC3A" w14:textId="77777777" w:rsidR="00B61321" w:rsidRPr="00340816" w:rsidRDefault="00B61321" w:rsidP="00E752A2">
      <w:pPr>
        <w:pStyle w:val="Title"/>
      </w:pPr>
      <w:r w:rsidRPr="00340816">
        <w:t>Abstract</w:t>
      </w:r>
    </w:p>
    <w:p w14:paraId="7CB9C427" w14:textId="3D2FC3E8" w:rsidR="00086757" w:rsidRPr="00340816" w:rsidRDefault="00AB50A4" w:rsidP="001A6C87">
      <w:pPr>
        <w:pStyle w:val="textcrc"/>
        <w:spacing w:line="276" w:lineRule="auto"/>
        <w:ind w:firstLine="0"/>
        <w:rPr>
          <w:rFonts w:ascii="Times New Roman" w:hAnsi="Times New Roman"/>
        </w:rPr>
      </w:pPr>
      <w:bookmarkStart w:id="1" w:name="_Hlk46497957"/>
      <w:r w:rsidRPr="00340816">
        <w:rPr>
          <w:rFonts w:ascii="Times New Roman" w:hAnsi="Times New Roman"/>
          <w:sz w:val="22"/>
          <w:szCs w:val="22"/>
        </w:rPr>
        <w:t xml:space="preserve">The depletion </w:t>
      </w:r>
      <w:r w:rsidR="00C61736" w:rsidRPr="00340816">
        <w:rPr>
          <w:rFonts w:ascii="Times New Roman" w:hAnsi="Times New Roman"/>
          <w:sz w:val="22"/>
          <w:szCs w:val="22"/>
        </w:rPr>
        <w:t xml:space="preserve">of phosphate rock reserves has led to the search for new, alternative and environmentally friendly products and processes. One of the safe and environmentally friendly sources of phosphate is animal bone char (ABC), the residue from the pyrolysis of </w:t>
      </w:r>
      <w:r w:rsidR="00EF4366" w:rsidRPr="00340816">
        <w:rPr>
          <w:rFonts w:ascii="Times New Roman" w:hAnsi="Times New Roman"/>
          <w:sz w:val="22"/>
          <w:szCs w:val="22"/>
        </w:rPr>
        <w:t>meat and bone meal (MBM)</w:t>
      </w:r>
      <w:r w:rsidR="00EF4366">
        <w:rPr>
          <w:rFonts w:ascii="Times New Roman" w:hAnsi="Times New Roman"/>
          <w:sz w:val="22"/>
          <w:szCs w:val="22"/>
        </w:rPr>
        <w:t xml:space="preserve">, a </w:t>
      </w:r>
      <w:r w:rsidR="009D2C0F" w:rsidRPr="00340816">
        <w:rPr>
          <w:rFonts w:ascii="Times New Roman" w:hAnsi="Times New Roman"/>
          <w:sz w:val="22"/>
          <w:szCs w:val="22"/>
        </w:rPr>
        <w:t>slaughterhouse waste material</w:t>
      </w:r>
      <w:r w:rsidR="00C61736" w:rsidRPr="00340816">
        <w:rPr>
          <w:rFonts w:ascii="Times New Roman" w:hAnsi="Times New Roman"/>
          <w:sz w:val="22"/>
          <w:szCs w:val="22"/>
        </w:rPr>
        <w:t xml:space="preserve">. </w:t>
      </w:r>
      <w:r w:rsidR="002D5E6A" w:rsidRPr="00340816">
        <w:rPr>
          <w:rFonts w:ascii="Times New Roman" w:hAnsi="Times New Roman"/>
          <w:sz w:val="22"/>
          <w:szCs w:val="22"/>
        </w:rPr>
        <w:t>The present</w:t>
      </w:r>
      <w:r w:rsidR="00EF4366">
        <w:rPr>
          <w:rFonts w:ascii="Times New Roman" w:hAnsi="Times New Roman"/>
          <w:sz w:val="22"/>
          <w:szCs w:val="22"/>
        </w:rPr>
        <w:t>ed</w:t>
      </w:r>
      <w:r w:rsidR="002D5E6A" w:rsidRPr="00340816">
        <w:rPr>
          <w:rFonts w:ascii="Times New Roman" w:hAnsi="Times New Roman"/>
          <w:sz w:val="22"/>
          <w:szCs w:val="22"/>
        </w:rPr>
        <w:t xml:space="preserve"> study investigated the physico-chemical properties of the pyrolysis residues (ABC) obtained from the pyrolysis of MBM under different treatment conditions.</w:t>
      </w:r>
      <w:r w:rsidR="00C61736" w:rsidRPr="00340816">
        <w:rPr>
          <w:rFonts w:ascii="Times New Roman" w:hAnsi="Times New Roman"/>
          <w:sz w:val="22"/>
          <w:szCs w:val="22"/>
        </w:rPr>
        <w:t xml:space="preserve"> </w:t>
      </w:r>
      <w:r w:rsidR="00C14725" w:rsidRPr="00340816">
        <w:rPr>
          <w:rFonts w:ascii="Times New Roman" w:hAnsi="Times New Roman"/>
          <w:sz w:val="22"/>
          <w:szCs w:val="22"/>
        </w:rPr>
        <w:t>T</w:t>
      </w:r>
      <w:r w:rsidR="00C61736" w:rsidRPr="00340816">
        <w:rPr>
          <w:rFonts w:ascii="Times New Roman" w:hAnsi="Times New Roman"/>
          <w:sz w:val="22"/>
          <w:szCs w:val="22"/>
        </w:rPr>
        <w:t>wo different end temperatures (600 °C and 1000</w:t>
      </w:r>
      <w:r w:rsidR="00EF4366">
        <w:rPr>
          <w:rFonts w:ascii="Times New Roman" w:hAnsi="Times New Roman"/>
          <w:sz w:val="22"/>
          <w:szCs w:val="22"/>
        </w:rPr>
        <w:t> </w:t>
      </w:r>
      <w:r w:rsidR="00C61736" w:rsidRPr="00340816">
        <w:rPr>
          <w:rFonts w:ascii="Times New Roman" w:hAnsi="Times New Roman"/>
          <w:sz w:val="22"/>
          <w:szCs w:val="22"/>
        </w:rPr>
        <w:t>°C) and five different heating rates (</w:t>
      </w:r>
      <w:r w:rsidR="00CD11D9" w:rsidRPr="00340816">
        <w:rPr>
          <w:rFonts w:ascii="Times New Roman" w:hAnsi="Times New Roman"/>
          <w:sz w:val="22"/>
          <w:szCs w:val="22"/>
        </w:rPr>
        <w:t>5 °C min</w:t>
      </w:r>
      <w:r w:rsidR="00CD11D9" w:rsidRPr="00340816">
        <w:rPr>
          <w:rFonts w:ascii="Times New Roman" w:hAnsi="Times New Roman"/>
          <w:sz w:val="22"/>
          <w:szCs w:val="22"/>
          <w:vertAlign w:val="superscript"/>
        </w:rPr>
        <w:sym w:font="Symbol" w:char="F02D"/>
      </w:r>
      <w:r w:rsidR="00CD11D9" w:rsidRPr="00340816">
        <w:rPr>
          <w:rFonts w:ascii="Times New Roman" w:hAnsi="Times New Roman"/>
          <w:sz w:val="22"/>
          <w:szCs w:val="22"/>
          <w:vertAlign w:val="superscript"/>
        </w:rPr>
        <w:t>1</w:t>
      </w:r>
      <w:r w:rsidR="00CD11D9" w:rsidRPr="00340816">
        <w:rPr>
          <w:rFonts w:ascii="Times New Roman" w:hAnsi="Times New Roman"/>
          <w:sz w:val="22"/>
          <w:szCs w:val="22"/>
        </w:rPr>
        <w:t>, 10 °C min</w:t>
      </w:r>
      <w:r w:rsidR="00CD11D9" w:rsidRPr="00340816">
        <w:rPr>
          <w:rFonts w:ascii="Times New Roman" w:hAnsi="Times New Roman"/>
          <w:sz w:val="22"/>
          <w:szCs w:val="22"/>
          <w:vertAlign w:val="superscript"/>
        </w:rPr>
        <w:sym w:font="Symbol" w:char="F02D"/>
      </w:r>
      <w:r w:rsidR="00CD11D9" w:rsidRPr="00340816">
        <w:rPr>
          <w:rFonts w:ascii="Times New Roman" w:hAnsi="Times New Roman"/>
          <w:sz w:val="22"/>
          <w:szCs w:val="22"/>
          <w:vertAlign w:val="superscript"/>
        </w:rPr>
        <w:t>1</w:t>
      </w:r>
      <w:r w:rsidR="00CD11D9" w:rsidRPr="00340816">
        <w:rPr>
          <w:rFonts w:ascii="Times New Roman" w:hAnsi="Times New Roman"/>
          <w:sz w:val="22"/>
          <w:szCs w:val="22"/>
        </w:rPr>
        <w:t>, 20 °C min</w:t>
      </w:r>
      <w:r w:rsidR="00CD11D9" w:rsidRPr="00340816">
        <w:rPr>
          <w:rFonts w:ascii="Times New Roman" w:hAnsi="Times New Roman"/>
          <w:sz w:val="22"/>
          <w:szCs w:val="22"/>
          <w:vertAlign w:val="superscript"/>
        </w:rPr>
        <w:sym w:font="Symbol" w:char="F02D"/>
      </w:r>
      <w:r w:rsidR="00CD11D9" w:rsidRPr="00340816">
        <w:rPr>
          <w:rFonts w:ascii="Times New Roman" w:hAnsi="Times New Roman"/>
          <w:sz w:val="22"/>
          <w:szCs w:val="22"/>
          <w:vertAlign w:val="superscript"/>
        </w:rPr>
        <w:t>1</w:t>
      </w:r>
      <w:r w:rsidR="00CD11D9" w:rsidRPr="00340816">
        <w:rPr>
          <w:rFonts w:ascii="Times New Roman" w:hAnsi="Times New Roman"/>
          <w:sz w:val="22"/>
          <w:szCs w:val="22"/>
        </w:rPr>
        <w:t>, 50 °C min</w:t>
      </w:r>
      <w:r w:rsidR="00CD11D9" w:rsidRPr="00340816">
        <w:rPr>
          <w:rFonts w:ascii="Times New Roman" w:hAnsi="Times New Roman"/>
          <w:sz w:val="22"/>
          <w:szCs w:val="22"/>
          <w:vertAlign w:val="superscript"/>
        </w:rPr>
        <w:sym w:font="Symbol" w:char="F02D"/>
      </w:r>
      <w:r w:rsidR="00CD11D9" w:rsidRPr="00340816">
        <w:rPr>
          <w:rFonts w:ascii="Times New Roman" w:hAnsi="Times New Roman"/>
          <w:sz w:val="22"/>
          <w:szCs w:val="22"/>
          <w:vertAlign w:val="superscript"/>
        </w:rPr>
        <w:t>1</w:t>
      </w:r>
      <w:r w:rsidR="00CD11D9" w:rsidRPr="00340816">
        <w:rPr>
          <w:rFonts w:ascii="Times New Roman" w:hAnsi="Times New Roman"/>
          <w:sz w:val="22"/>
          <w:szCs w:val="22"/>
        </w:rPr>
        <w:t xml:space="preserve"> and 100 °C min</w:t>
      </w:r>
      <w:r w:rsidR="00CD11D9" w:rsidRPr="00340816">
        <w:rPr>
          <w:rFonts w:ascii="Times New Roman" w:hAnsi="Times New Roman"/>
          <w:sz w:val="22"/>
          <w:szCs w:val="22"/>
          <w:vertAlign w:val="superscript"/>
        </w:rPr>
        <w:sym w:font="Symbol" w:char="F02D"/>
      </w:r>
      <w:r w:rsidR="00CD11D9" w:rsidRPr="00340816">
        <w:rPr>
          <w:rFonts w:ascii="Times New Roman" w:hAnsi="Times New Roman"/>
          <w:sz w:val="22"/>
          <w:szCs w:val="22"/>
          <w:vertAlign w:val="superscript"/>
        </w:rPr>
        <w:t>1</w:t>
      </w:r>
      <w:r w:rsidR="00C61736" w:rsidRPr="00340816">
        <w:rPr>
          <w:rFonts w:ascii="Times New Roman" w:hAnsi="Times New Roman"/>
          <w:sz w:val="22"/>
          <w:szCs w:val="22"/>
        </w:rPr>
        <w:t>)</w:t>
      </w:r>
      <w:r w:rsidR="00C14725" w:rsidRPr="00340816">
        <w:rPr>
          <w:rFonts w:ascii="Times New Roman" w:hAnsi="Times New Roman"/>
          <w:sz w:val="22"/>
          <w:szCs w:val="22"/>
        </w:rPr>
        <w:t xml:space="preserve"> were used</w:t>
      </w:r>
      <w:r w:rsidR="00C61736" w:rsidRPr="00340816">
        <w:rPr>
          <w:rFonts w:ascii="Times New Roman" w:hAnsi="Times New Roman"/>
          <w:sz w:val="22"/>
          <w:szCs w:val="22"/>
        </w:rPr>
        <w:t xml:space="preserve">. The ABC samples </w:t>
      </w:r>
      <w:r w:rsidR="00CD3034" w:rsidRPr="00340816">
        <w:rPr>
          <w:rFonts w:ascii="Times New Roman" w:hAnsi="Times New Roman"/>
          <w:sz w:val="22"/>
          <w:szCs w:val="22"/>
        </w:rPr>
        <w:t xml:space="preserve">obtained </w:t>
      </w:r>
      <w:r w:rsidR="00C61736" w:rsidRPr="00340816">
        <w:rPr>
          <w:rFonts w:ascii="Times New Roman" w:hAnsi="Times New Roman"/>
          <w:sz w:val="22"/>
          <w:szCs w:val="22"/>
        </w:rPr>
        <w:t xml:space="preserve">were characterised by X-ray powder diffraction, IR spectroscopy, elemental CHNS analysis and SEM/EDS analysis. The results showed </w:t>
      </w:r>
      <w:bookmarkStart w:id="2" w:name="_Hlk35936323"/>
      <w:r w:rsidR="00C61736" w:rsidRPr="00340816">
        <w:rPr>
          <w:rFonts w:ascii="Times New Roman" w:hAnsi="Times New Roman"/>
          <w:sz w:val="22"/>
          <w:szCs w:val="22"/>
        </w:rPr>
        <w:t>the strong influence of both the pyrolysis end temperature and the heating rate on the morphology and chemical composition of the final products</w:t>
      </w:r>
      <w:bookmarkEnd w:id="1"/>
      <w:bookmarkEnd w:id="2"/>
      <w:r w:rsidR="00337BFB">
        <w:rPr>
          <w:rFonts w:ascii="Times New Roman" w:hAnsi="Times New Roman"/>
          <w:sz w:val="22"/>
          <w:szCs w:val="22"/>
        </w:rPr>
        <w:t>.</w:t>
      </w:r>
    </w:p>
    <w:p w14:paraId="4A60E3D9" w14:textId="77777777" w:rsidR="00E52DB7" w:rsidRPr="00340816" w:rsidRDefault="00E52DB7" w:rsidP="00BD2BDE">
      <w:pPr>
        <w:pStyle w:val="textcrc"/>
        <w:spacing w:line="360" w:lineRule="auto"/>
        <w:ind w:firstLine="0"/>
        <w:rPr>
          <w:rStyle w:val="Keywordscrc1Char"/>
          <w:rFonts w:ascii="Times New Roman" w:hAnsi="Times New Roman"/>
          <w:sz w:val="20"/>
          <w:szCs w:val="20"/>
        </w:rPr>
      </w:pPr>
    </w:p>
    <w:p w14:paraId="00085303" w14:textId="0A752032" w:rsidR="0041139F" w:rsidRPr="00340816" w:rsidRDefault="00D54F63" w:rsidP="00BD2BDE">
      <w:pPr>
        <w:pStyle w:val="textcrc"/>
        <w:spacing w:line="360" w:lineRule="auto"/>
        <w:ind w:firstLine="0"/>
        <w:rPr>
          <w:rStyle w:val="Keywordscrc1Char"/>
          <w:rFonts w:ascii="Times New Roman" w:hAnsi="Times New Roman"/>
          <w:sz w:val="24"/>
          <w:szCs w:val="24"/>
        </w:rPr>
      </w:pPr>
      <w:r w:rsidRPr="00340816">
        <w:rPr>
          <w:rStyle w:val="Keywordscrc1Char"/>
          <w:rFonts w:ascii="Times New Roman" w:hAnsi="Times New Roman"/>
          <w:sz w:val="24"/>
          <w:szCs w:val="24"/>
        </w:rPr>
        <w:t>Keywords</w:t>
      </w:r>
    </w:p>
    <w:p w14:paraId="1CFD339F" w14:textId="4541244C" w:rsidR="00AB50A4" w:rsidRPr="00340816" w:rsidRDefault="0041139F" w:rsidP="001A6C87">
      <w:pPr>
        <w:pStyle w:val="textcrc"/>
        <w:spacing w:line="276" w:lineRule="auto"/>
        <w:ind w:firstLine="0"/>
        <w:rPr>
          <w:rFonts w:ascii="Times New Roman" w:hAnsi="Times New Roman"/>
          <w:sz w:val="24"/>
          <w:szCs w:val="24"/>
        </w:rPr>
      </w:pPr>
      <w:r w:rsidRPr="00340816">
        <w:rPr>
          <w:rStyle w:val="Keywords1crcChar"/>
          <w:rFonts w:ascii="Times New Roman" w:hAnsi="Times New Roman"/>
          <w:sz w:val="24"/>
          <w:szCs w:val="24"/>
        </w:rPr>
        <w:t>B</w:t>
      </w:r>
      <w:r w:rsidR="00D54F63" w:rsidRPr="00340816">
        <w:rPr>
          <w:rStyle w:val="Keywords1crcChar"/>
          <w:rFonts w:ascii="Times New Roman" w:hAnsi="Times New Roman"/>
          <w:sz w:val="24"/>
          <w:szCs w:val="24"/>
        </w:rPr>
        <w:t xml:space="preserve">one char, meat and bone meal, </w:t>
      </w:r>
      <w:r w:rsidR="00A52CFF" w:rsidRPr="00340816">
        <w:rPr>
          <w:rStyle w:val="Keywords1crcChar"/>
          <w:rFonts w:ascii="Times New Roman" w:hAnsi="Times New Roman"/>
          <w:sz w:val="24"/>
          <w:szCs w:val="24"/>
        </w:rPr>
        <w:t xml:space="preserve">natural hydroxyapatite, phosphate sources, </w:t>
      </w:r>
      <w:r w:rsidR="00D54F63" w:rsidRPr="00340816">
        <w:rPr>
          <w:rStyle w:val="Keywords1crcChar"/>
          <w:rFonts w:ascii="Times New Roman" w:hAnsi="Times New Roman"/>
          <w:sz w:val="24"/>
          <w:szCs w:val="24"/>
        </w:rPr>
        <w:t xml:space="preserve">pyrolysis, </w:t>
      </w:r>
      <w:r w:rsidR="00A52CFF" w:rsidRPr="00340816">
        <w:rPr>
          <w:rStyle w:val="Keywords1crcChar"/>
          <w:rFonts w:ascii="Times New Roman" w:hAnsi="Times New Roman"/>
          <w:sz w:val="24"/>
          <w:szCs w:val="24"/>
        </w:rPr>
        <w:t>thermogravimetry</w:t>
      </w:r>
    </w:p>
    <w:p w14:paraId="38B21881" w14:textId="161680F8" w:rsidR="00B61321" w:rsidRPr="00340816" w:rsidRDefault="00B61321" w:rsidP="00BD2BDE">
      <w:pPr>
        <w:spacing w:line="360" w:lineRule="auto"/>
        <w:jc w:val="both"/>
        <w:rPr>
          <w:rFonts w:ascii="Times New Roman" w:hAnsi="Times New Roman"/>
          <w:b/>
          <w:sz w:val="20"/>
          <w:szCs w:val="20"/>
          <w:lang w:eastAsia="ja-JP"/>
        </w:rPr>
      </w:pPr>
    </w:p>
    <w:p w14:paraId="504EEA0F" w14:textId="77777777" w:rsidR="00D66A84" w:rsidRPr="00340816" w:rsidRDefault="00D66A84" w:rsidP="00BD2BDE">
      <w:pPr>
        <w:spacing w:line="360" w:lineRule="auto"/>
        <w:ind w:firstLine="0"/>
        <w:rPr>
          <w:rFonts w:ascii="Times New Roman" w:hAnsi="Times New Roman"/>
          <w:b/>
          <w:i/>
          <w:iCs/>
          <w:lang w:eastAsia="hu-HU"/>
        </w:rPr>
      </w:pPr>
      <w:r w:rsidRPr="00340816">
        <w:rPr>
          <w:rFonts w:ascii="Times New Roman" w:hAnsi="Times New Roman"/>
        </w:rPr>
        <w:br w:type="page"/>
      </w:r>
    </w:p>
    <w:p w14:paraId="44650FBA" w14:textId="77777777" w:rsidR="00D66A84" w:rsidRPr="00340816" w:rsidRDefault="00E3567C" w:rsidP="00524B88">
      <w:pPr>
        <w:pStyle w:val="Heading1"/>
      </w:pPr>
      <w:r w:rsidRPr="00340816">
        <w:lastRenderedPageBreak/>
        <w:t>Introducti</w:t>
      </w:r>
      <w:r w:rsidR="00D66A84" w:rsidRPr="00340816">
        <w:t>on</w:t>
      </w:r>
    </w:p>
    <w:p w14:paraId="68E51692" w14:textId="6E499AF8" w:rsidR="00F827A7" w:rsidRPr="00340816" w:rsidRDefault="00F827A7" w:rsidP="00337BFB">
      <w:pPr>
        <w:pStyle w:val="laneknormal"/>
      </w:pPr>
      <w:r w:rsidRPr="00337BFB">
        <w:t xml:space="preserve">One of the </w:t>
      </w:r>
      <w:r w:rsidR="00E5717E" w:rsidRPr="00337BFB">
        <w:t xml:space="preserve">main </w:t>
      </w:r>
      <w:r w:rsidRPr="00337BFB">
        <w:t xml:space="preserve">problems in many modern agricultural systems is the </w:t>
      </w:r>
      <w:r w:rsidR="00E5717E" w:rsidRPr="00337BFB">
        <w:t xml:space="preserve">lack </w:t>
      </w:r>
      <w:r w:rsidRPr="00337BFB">
        <w:t xml:space="preserve">of sustainable development. </w:t>
      </w:r>
      <w:r w:rsidR="00C00CCC" w:rsidRPr="00337BFB">
        <w:t xml:space="preserve">The unauthorized </w:t>
      </w:r>
      <w:r w:rsidRPr="00337BFB">
        <w:t>use of chemicals, e.g.</w:t>
      </w:r>
      <w:r w:rsidR="00C00CCC" w:rsidRPr="00337BFB">
        <w:t xml:space="preserve"> in</w:t>
      </w:r>
      <w:r w:rsidRPr="00337BFB">
        <w:t xml:space="preserve"> phosphate fertilizers, has led to </w:t>
      </w:r>
      <w:r w:rsidR="00C00CCC" w:rsidRPr="00337BFB">
        <w:t xml:space="preserve">the </w:t>
      </w:r>
      <w:r w:rsidRPr="00337BFB">
        <w:t xml:space="preserve">eutrophication of waters, </w:t>
      </w:r>
      <w:r w:rsidR="00C00CCC" w:rsidRPr="00337BFB">
        <w:t xml:space="preserve">to the </w:t>
      </w:r>
      <w:r w:rsidRPr="00337BFB">
        <w:t>harm</w:t>
      </w:r>
      <w:r w:rsidR="00C00CCC" w:rsidRPr="00337BFB">
        <w:t>ing of many</w:t>
      </w:r>
      <w:r w:rsidRPr="00337BFB">
        <w:t xml:space="preserve"> beneficial soil organisms and</w:t>
      </w:r>
      <w:r w:rsidR="00C00CCC" w:rsidRPr="00337BFB">
        <w:t>,</w:t>
      </w:r>
      <w:r w:rsidRPr="00337BFB">
        <w:t xml:space="preserve"> </w:t>
      </w:r>
      <w:r w:rsidR="00C00CCC" w:rsidRPr="00337BFB">
        <w:t xml:space="preserve">as a result, to </w:t>
      </w:r>
      <w:r w:rsidRPr="00337BFB">
        <w:t xml:space="preserve">a negative impact on </w:t>
      </w:r>
      <w:r w:rsidR="00C00CCC" w:rsidRPr="00337BFB">
        <w:t xml:space="preserve">the level of </w:t>
      </w:r>
      <w:r w:rsidRPr="00337BFB">
        <w:t xml:space="preserve">biodiversity. The careful use of phosphate fertilizers leads to </w:t>
      </w:r>
      <w:r w:rsidR="00C00CCC" w:rsidRPr="00337BFB">
        <w:t xml:space="preserve">the </w:t>
      </w:r>
      <w:r w:rsidRPr="00337BFB">
        <w:t xml:space="preserve">better management of existing phosphorus sources and its </w:t>
      </w:r>
      <w:r w:rsidR="00C00CCC" w:rsidRPr="00337BFB">
        <w:t xml:space="preserve">continued </w:t>
      </w:r>
      <w:r w:rsidRPr="00337BFB">
        <w:t xml:space="preserve">circulation in nature. The existing fertilizer industry </w:t>
      </w:r>
      <w:r w:rsidR="00C00CCC" w:rsidRPr="00337BFB">
        <w:t xml:space="preserve">is </w:t>
      </w:r>
      <w:r w:rsidRPr="00337BFB">
        <w:t xml:space="preserve">based exclusively on non-renewable </w:t>
      </w:r>
      <w:r w:rsidR="00C00CCC" w:rsidRPr="00337BFB">
        <w:t>re</w:t>
      </w:r>
      <w:r w:rsidRPr="00337BFB">
        <w:t xml:space="preserve">sources, </w:t>
      </w:r>
      <w:r w:rsidR="00C00CCC" w:rsidRPr="00337BFB">
        <w:t xml:space="preserve">i.e., </w:t>
      </w:r>
      <w:r w:rsidR="000C59EC" w:rsidRPr="00337BFB">
        <w:t>a high</w:t>
      </w:r>
      <w:r w:rsidR="000C59EC" w:rsidRPr="00340816">
        <w:t xml:space="preserve"> grade </w:t>
      </w:r>
      <w:r w:rsidRPr="00340816">
        <w:t>phosphate ores</w:t>
      </w:r>
      <w:r w:rsidR="00C958DA" w:rsidRPr="00340816">
        <w:t xml:space="preserve"> </w:t>
      </w:r>
      <w:r w:rsidR="000C59EC" w:rsidRPr="00340816">
        <w:t>that,</w:t>
      </w:r>
      <w:r w:rsidR="00C958DA" w:rsidRPr="00340816">
        <w:t xml:space="preserve"> according to one report, could be exhausted in as little as 60–80 years</w:t>
      </w:r>
      <w:r w:rsidR="00C64AAF">
        <w:t>.</w:t>
      </w:r>
      <w:r w:rsidR="00C958DA" w:rsidRPr="00340816">
        <w:fldChar w:fldCharType="begin"/>
      </w:r>
      <w:r w:rsidR="00045EFB" w:rsidRPr="00340816">
        <w:instrText xml:space="preserve"> ADDIN EN.CITE &lt;EndNote&gt;&lt;Cite&gt;&lt;Author&gt;Vassilev&lt;/Author&gt;&lt;Year&gt;2013&lt;/Year&gt;&lt;IDText&gt;Biochar of animal origin: a sustainable solution to the global problem of high-grade rock phosphate scarcity?&lt;/IDText&gt;&lt;DisplayText&gt;&lt;style face="superscript"&gt;1&lt;/style&gt;&lt;/DisplayText&gt;&lt;record&gt;&lt;dates&gt;&lt;pub-dates&gt;&lt;date&gt;2013/06/01&lt;/date&gt;&lt;/pub-dates&gt;&lt;year&gt;2013&lt;/year&gt;&lt;/dates&gt;&lt;keywords&gt;&lt;keyword&gt;rock phosphate scarcity&lt;/keyword&gt;&lt;keyword&gt;meat residues&lt;/keyword&gt;&lt;keyword&gt;microbial solubilisation&lt;/keyword&gt;&lt;keyword&gt;fermentation processes&lt;/keyword&gt;&lt;/keywords&gt;&lt;urls&gt;&lt;related-urls&gt;&lt;url&gt;https://doi.org/10.1002/jsfa.6130&lt;/url&gt;&lt;/related-urls&gt;&lt;/urls&gt;&lt;isbn&gt;0022-5142&lt;/isbn&gt;&lt;titles&gt;&lt;title&gt;Biochar of animal origin: a sustainable solution to the global problem of high-grade rock phosphate scarcity?&lt;/title&gt;&lt;secondary-title&gt;Journal of the Science of Food and Agriculture&lt;/secondary-title&gt;&lt;/titles&gt;&lt;pages&gt;1799-1804&lt;/pages&gt;&lt;number&gt;8&lt;/number&gt;&lt;access-date&gt;2020/03/22&lt;/access-date&gt;&lt;contributors&gt;&lt;authors&gt;&lt;author&gt;Vassilev, Nikolay&lt;/author&gt;&lt;author&gt;Martos, Eva&lt;/author&gt;&lt;author&gt;Mendes, Gilberto&lt;/author&gt;&lt;author&gt;Martos, Vanessa&lt;/author&gt;&lt;author&gt;Vassileva, Maria&lt;/author&gt;&lt;/authors&gt;&lt;/contributors&gt;&lt;added-date format="utc"&gt;1584869071&lt;/added-date&gt;&lt;ref-type name="Journal Article"&gt;17&lt;/ref-type&gt;&lt;rec-number&gt;868&lt;/rec-number&gt;&lt;publisher&gt;John Wiley &amp;amp; Sons, Ltd&lt;/publisher&gt;&lt;last-updated-date format="utc"&gt;1584869071&lt;/last-updated-date&gt;&lt;electronic-resource-num&gt;10.1002/jsfa.6130&lt;/electronic-resource-num&gt;&lt;volume&gt;93&lt;/volume&gt;&lt;/record&gt;&lt;/Cite&gt;&lt;/EndNote&gt;</w:instrText>
      </w:r>
      <w:r w:rsidR="00C958DA" w:rsidRPr="00340816">
        <w:fldChar w:fldCharType="separate"/>
      </w:r>
      <w:r w:rsidR="00045EFB" w:rsidRPr="00340816">
        <w:rPr>
          <w:noProof/>
          <w:vertAlign w:val="superscript"/>
        </w:rPr>
        <w:t>1</w:t>
      </w:r>
      <w:r w:rsidR="00C958DA" w:rsidRPr="00340816">
        <w:fldChar w:fldCharType="end"/>
      </w:r>
      <w:r w:rsidRPr="00340816">
        <w:t xml:space="preserve"> </w:t>
      </w:r>
    </w:p>
    <w:p w14:paraId="7B4DCBF7" w14:textId="0FE41217" w:rsidR="0075376B" w:rsidRPr="00340816" w:rsidRDefault="00F827A7" w:rsidP="00337BFB">
      <w:pPr>
        <w:pStyle w:val="laneknormal"/>
      </w:pPr>
      <w:r w:rsidRPr="00340816">
        <w:t xml:space="preserve">Meat and bone meal (MBM) is </w:t>
      </w:r>
      <w:r w:rsidR="003F77F9" w:rsidRPr="00340816">
        <w:t xml:space="preserve">a </w:t>
      </w:r>
      <w:r w:rsidRPr="00340816">
        <w:t xml:space="preserve">by-product of the rendering industry. </w:t>
      </w:r>
      <w:r w:rsidR="006D0F75" w:rsidRPr="00340816">
        <w:t xml:space="preserve">Due to the medium-high heating value of MBM, </w:t>
      </w:r>
      <w:r w:rsidR="006C7CC8" w:rsidRPr="00340816">
        <w:t xml:space="preserve">the </w:t>
      </w:r>
      <w:r w:rsidR="006D0F75" w:rsidRPr="00340816">
        <w:t xml:space="preserve">pyrolysis, </w:t>
      </w:r>
      <w:r w:rsidR="00D41CB5" w:rsidRPr="00340816">
        <w:t xml:space="preserve">gasification, </w:t>
      </w:r>
      <w:r w:rsidR="006D0F75" w:rsidRPr="00340816">
        <w:t>combustion</w:t>
      </w:r>
      <w:r w:rsidR="00D41CB5" w:rsidRPr="00340816">
        <w:t xml:space="preserve"> and co-combustion</w:t>
      </w:r>
      <w:r w:rsidR="006D0F75" w:rsidRPr="00340816">
        <w:t xml:space="preserve"> processes </w:t>
      </w:r>
      <w:r w:rsidR="006C7CC8" w:rsidRPr="00340816">
        <w:t xml:space="preserve">were </w:t>
      </w:r>
      <w:r w:rsidR="006D0F75" w:rsidRPr="00340816">
        <w:t xml:space="preserve">studied as an environmentally friendly alternative to </w:t>
      </w:r>
      <w:r w:rsidR="006C7CC8" w:rsidRPr="00340816">
        <w:t>landfilling</w:t>
      </w:r>
      <w:r w:rsidR="007C493A">
        <w:t>.</w:t>
      </w:r>
      <w:r w:rsidR="007A71F3" w:rsidRPr="00340816">
        <w:fldChar w:fldCharType="begin">
          <w:fldData xml:space="preserve">PEVuZE5vdGU+PENpdGU+PEF1dGhvcj5DYXNjYXJvc2E8L0F1dGhvcj48WWVhcj4yMDEyPC9ZZWFy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==
</w:fldData>
        </w:fldChar>
      </w:r>
      <w:r w:rsidR="00045EFB" w:rsidRPr="00340816">
        <w:instrText xml:space="preserve"> ADDIN EN.CITE </w:instrText>
      </w:r>
      <w:r w:rsidR="00045EFB" w:rsidRPr="00340816">
        <w:fldChar w:fldCharType="begin">
          <w:fldData xml:space="preserve">PEVuZE5vdGU+PENpdGU+PEF1dGhvcj5DYXNjYXJvc2E8L0F1dGhvcj48WWVhcj4yMDEyPC9ZZWFy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==
</w:fldData>
        </w:fldChar>
      </w:r>
      <w:r w:rsidR="00045EFB" w:rsidRPr="00340816">
        <w:instrText xml:space="preserve"> ADDIN EN.CITE.DATA </w:instrText>
      </w:r>
      <w:r w:rsidR="00045EFB" w:rsidRPr="00340816">
        <w:fldChar w:fldCharType="end"/>
      </w:r>
      <w:r w:rsidR="007A71F3" w:rsidRPr="00340816">
        <w:fldChar w:fldCharType="separate"/>
      </w:r>
      <w:r w:rsidR="00045EFB" w:rsidRPr="00340816">
        <w:rPr>
          <w:noProof/>
          <w:vertAlign w:val="superscript"/>
        </w:rPr>
        <w:t>2-12</w:t>
      </w:r>
      <w:r w:rsidR="007A71F3" w:rsidRPr="00340816">
        <w:fldChar w:fldCharType="end"/>
      </w:r>
      <w:r w:rsidR="006D0F75" w:rsidRPr="00340816">
        <w:t xml:space="preserve"> </w:t>
      </w:r>
      <w:r w:rsidR="005B13A0" w:rsidRPr="00340816">
        <w:t>During the controlled pyrolysis process raw MBM de</w:t>
      </w:r>
      <w:r w:rsidRPr="00340816">
        <w:t xml:space="preserve">compose into </w:t>
      </w:r>
      <w:r w:rsidR="000C59EC" w:rsidRPr="00340816">
        <w:t xml:space="preserve">number of </w:t>
      </w:r>
      <w:r w:rsidR="005B13A0" w:rsidRPr="00340816">
        <w:t xml:space="preserve">useful products i.e. </w:t>
      </w:r>
      <w:r w:rsidRPr="00340816">
        <w:t>gas, tar, oil and char</w:t>
      </w:r>
      <w:r w:rsidR="005B13A0" w:rsidRPr="00340816">
        <w:t>, that make it more attractive than other thermal processes.</w:t>
      </w:r>
      <w:r w:rsidR="0075376B" w:rsidRPr="00340816">
        <w:t xml:space="preserve"> The speed and the extent of the decomposition depend on process parameters such as the temperature in the reactor, the heating rate of the biomass, the pressure and the composition of the raw material</w:t>
      </w:r>
      <w:r w:rsidR="007C493A">
        <w:t>.</w:t>
      </w:r>
      <w:r w:rsidR="0075376B" w:rsidRPr="00340816">
        <w:fldChar w:fldCharType="begin"/>
      </w:r>
      <w:r w:rsidR="00045EFB" w:rsidRPr="00340816">
        <w:instrText xml:space="preserve"> ADDIN EN.CITE &lt;EndNote&gt;&lt;Cite&gt;&lt;Author&gt;Bhardwaj&lt;/Author&gt;&lt;Year&gt;2009&lt;/Year&gt;&lt;IDText&gt;Pyrolysis&lt;/IDText&gt;&lt;DisplayText&gt;&lt;style face="superscript"&gt;13&lt;/style&gt;&lt;/DisplayText&gt;&lt;record&gt;&lt;contributors&gt;&lt;tertiary-authors&gt;&lt;author&gt;Donahue. WS&lt;/author&gt;&lt;author&gt;Brandt, JC&lt;/author&gt;&lt;/tertiary-authors&gt;&lt;/contributors&gt;&lt;titles&gt;&lt;title&gt;Pyrolysis&lt;/title&gt;&lt;secondary-title&gt; Pyrolysis: Types, Processes, and Industrial Sources and Products&lt;/secondary-title&gt;&lt;/titles&gt;&lt;contributors&gt;&lt;authors&gt;&lt;author&gt;Bhardwaj, S&lt;/author&gt;&lt;author&gt;Sharon, M&lt;/author&gt;&lt;author&gt;Sharon, M&lt;/author&gt;&lt;/authors&gt;&lt;/contributors&gt;&lt;section&gt;117-130&lt;/section&gt;&lt;added-date format="utc"&gt;1584873337&lt;/added-date&gt;&lt;ref-type name="Book Section"&gt;5&lt;/ref-type&gt;&lt;dates&gt;&lt;year&gt;2009&lt;/year&gt;&lt;/dates&gt;&lt;rec-number&gt;877&lt;/rec-number&gt;&lt;publisher&gt;Nova Science Publishers&lt;/publisher&gt;&lt;last-updated-date format="utc"&gt;1584912827&lt;/last-updated-date&gt;&lt;/record&gt;&lt;/Cite&gt;&lt;/EndNote&gt;</w:instrText>
      </w:r>
      <w:r w:rsidR="0075376B" w:rsidRPr="00340816">
        <w:fldChar w:fldCharType="separate"/>
      </w:r>
      <w:r w:rsidR="00045EFB" w:rsidRPr="00340816">
        <w:rPr>
          <w:noProof/>
          <w:vertAlign w:val="superscript"/>
        </w:rPr>
        <w:t>13</w:t>
      </w:r>
      <w:r w:rsidR="0075376B" w:rsidRPr="00340816">
        <w:fldChar w:fldCharType="end"/>
      </w:r>
    </w:p>
    <w:p w14:paraId="31F52B17" w14:textId="72A591D3" w:rsidR="00F827A7" w:rsidRPr="00340816" w:rsidRDefault="006C7CC8" w:rsidP="00337BFB">
      <w:pPr>
        <w:pStyle w:val="laneknormal"/>
      </w:pPr>
      <w:r w:rsidRPr="00340816">
        <w:t xml:space="preserve">The solid </w:t>
      </w:r>
      <w:r w:rsidR="0064254E" w:rsidRPr="00340816">
        <w:t>residue</w:t>
      </w:r>
      <w:r w:rsidR="00F827A7" w:rsidRPr="00340816">
        <w:t xml:space="preserve"> of </w:t>
      </w:r>
      <w:r w:rsidR="00A52E9D" w:rsidRPr="00340816">
        <w:t xml:space="preserve">pyrolysed </w:t>
      </w:r>
      <w:r w:rsidR="00F827A7" w:rsidRPr="00340816">
        <w:t xml:space="preserve">meat and bone meal, </w:t>
      </w:r>
      <w:r w:rsidR="00FE75AF" w:rsidRPr="00340816">
        <w:rPr>
          <w:sz w:val="22"/>
          <w:szCs w:val="22"/>
        </w:rPr>
        <w:t xml:space="preserve">animal bone char </w:t>
      </w:r>
      <w:r w:rsidR="00FE75AF">
        <w:rPr>
          <w:sz w:val="22"/>
          <w:szCs w:val="22"/>
        </w:rPr>
        <w:t>(</w:t>
      </w:r>
      <w:r w:rsidR="00F827A7" w:rsidRPr="00340816">
        <w:t>ABC</w:t>
      </w:r>
      <w:r w:rsidR="00FE75AF">
        <w:t>)</w:t>
      </w:r>
      <w:r w:rsidR="00F827A7" w:rsidRPr="00340816">
        <w:t xml:space="preserve">, is a granular material that, </w:t>
      </w:r>
      <w:r w:rsidR="00EF09E9" w:rsidRPr="00340816">
        <w:t>in contrast to</w:t>
      </w:r>
      <w:r w:rsidR="00F827A7" w:rsidRPr="00340816">
        <w:t xml:space="preserve"> the biochar from plant biomass, contains a much smaller percentage of organic carbon (about 10</w:t>
      </w:r>
      <w:r w:rsidR="007C493A">
        <w:t> </w:t>
      </w:r>
      <w:r w:rsidR="00F827A7" w:rsidRPr="00340816">
        <w:t>%). For this reason, it cannot be categorized as biochar</w:t>
      </w:r>
      <w:r w:rsidRPr="00340816">
        <w:t>,</w:t>
      </w:r>
      <w:r w:rsidR="00F827A7" w:rsidRPr="00340816">
        <w:t xml:space="preserve"> but as </w:t>
      </w:r>
      <w:r w:rsidR="00AD0B4B" w:rsidRPr="00340816">
        <w:t>pyrogenic carbonated material</w:t>
      </w:r>
      <w:r w:rsidR="007C493A">
        <w:t>.</w:t>
      </w:r>
      <w:r w:rsidR="00BB647F" w:rsidRPr="00340816">
        <w:fldChar w:fldCharType="begin">
          <w:fldData xml:space="preserve">PEVuZE5vdGU+PENpdGU+PEF1dGhvcj5FQkM8L0F1dGhvcj48WWVhcj4yMDEyPC9ZZWFyPjxJRFRl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</w:fldData>
        </w:fldChar>
      </w:r>
      <w:r w:rsidR="00045EFB" w:rsidRPr="00340816">
        <w:instrText xml:space="preserve"> ADDIN EN.CITE </w:instrText>
      </w:r>
      <w:r w:rsidR="00045EFB" w:rsidRPr="00340816">
        <w:fldChar w:fldCharType="begin">
          <w:fldData xml:space="preserve">PEVuZE5vdGU+PENpdGU+PEF1dGhvcj5FQkM8L0F1dGhvcj48WWVhcj4yMDEyPC9ZZWFyPjxJRFRl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</w:fldData>
        </w:fldChar>
      </w:r>
      <w:r w:rsidR="00045EFB" w:rsidRPr="00340816">
        <w:instrText xml:space="preserve"> ADDIN EN.CITE.DATA </w:instrText>
      </w:r>
      <w:r w:rsidR="00045EFB" w:rsidRPr="00340816">
        <w:fldChar w:fldCharType="end"/>
      </w:r>
      <w:r w:rsidR="00BB647F" w:rsidRPr="00340816">
        <w:fldChar w:fldCharType="separate"/>
      </w:r>
      <w:r w:rsidR="00045EFB" w:rsidRPr="00340816">
        <w:rPr>
          <w:noProof/>
          <w:vertAlign w:val="superscript"/>
        </w:rPr>
        <w:t>14,15</w:t>
      </w:r>
      <w:r w:rsidR="00BB647F" w:rsidRPr="00340816">
        <w:fldChar w:fldCharType="end"/>
      </w:r>
      <w:r w:rsidR="00247E2D" w:rsidRPr="00340816">
        <w:t xml:space="preserve"> </w:t>
      </w:r>
      <w:r w:rsidR="003F77F9" w:rsidRPr="00340816">
        <w:t>The c</w:t>
      </w:r>
      <w:r w:rsidR="00F827A7" w:rsidRPr="00340816">
        <w:t>arbon, which remains trapped in the structure</w:t>
      </w:r>
      <w:r w:rsidR="000C59EC" w:rsidRPr="00340816">
        <w:t xml:space="preserve"> after pyrolytic decomposition of MBM</w:t>
      </w:r>
      <w:r w:rsidR="00F827A7" w:rsidRPr="00340816">
        <w:t xml:space="preserve">, increases the specific surface </w:t>
      </w:r>
      <w:r w:rsidR="00133C3A" w:rsidRPr="00340816">
        <w:t xml:space="preserve">of ABC </w:t>
      </w:r>
      <w:r w:rsidR="00F827A7" w:rsidRPr="00340816">
        <w:t xml:space="preserve">compared to crystalline </w:t>
      </w:r>
      <w:r w:rsidR="00B06CE1" w:rsidRPr="00340816">
        <w:t>hydroxyapatite (</w:t>
      </w:r>
      <w:r w:rsidR="00F827A7" w:rsidRPr="00340816">
        <w:t>HA</w:t>
      </w:r>
      <w:r w:rsidR="00B06CE1" w:rsidRPr="00340816">
        <w:t>)</w:t>
      </w:r>
      <w:r w:rsidR="007C493A">
        <w:t>.</w:t>
      </w:r>
      <w:r w:rsidR="00225761" w:rsidRPr="00340816">
        <w:fldChar w:fldCharType="begin"/>
      </w:r>
      <w:r w:rsidR="00045EFB" w:rsidRPr="00340816">
        <w:instrText xml:space="preserve"> ADDIN EN.CITE &lt;EndNote&gt;&lt;Cite&gt;&lt;Author&gt;Medellin-Castillo&lt;/Author&gt;&lt;Year&gt;2014&lt;/Year&gt;&lt;IDText&gt;Adsorption capacity of bone char for removing fluoride from water solution. Role of hydroxyapatite content, adsorption mechanism and competing anions&lt;/IDText&gt;&lt;DisplayText&gt;&lt;style face="superscript"&gt;16&lt;/style&gt;&lt;/DisplayText&gt;&lt;record&gt;&lt;dates&gt;&lt;pub-dates&gt;&lt;date&gt;2014/11/25/&lt;/date&gt;&lt;/pub-dates&gt;&lt;year&gt;2014&lt;/year&gt;&lt;/dates&gt;&lt;keywords&gt;&lt;keyword&gt;Adsorption&lt;/keyword&gt;&lt;keyword&gt;Bone char&lt;/keyword&gt;&lt;keyword&gt;Fluoride&lt;/keyword&gt;&lt;keyword&gt;Hydroxyapatite&lt;/keyword&gt;&lt;keyword&gt;Water pollution&lt;/keyword&gt;&lt;/keywords&gt;&lt;urls&gt;&lt;related-urls&gt;&lt;url&gt;http://www.sciencedirect.com/science/article/pii/S1226086X14000318&lt;/url&gt;&lt;/related-urls&gt;&lt;/urls&gt;&lt;isbn&gt;1226-086X&lt;/isbn&gt;&lt;titles&gt;&lt;title&gt;Adsorption capacity of bone char for removing fluoride from water solution. Role of hydroxyapatite content, adsorption mechanism and competing anions&lt;/title&gt;&lt;secondary-title&gt;Journal of Industrial and Engineering Chemistry&lt;/secondary-title&gt;&lt;/titles&gt;&lt;pages&gt;4014-4021&lt;/pages&gt;&lt;number&gt;6&lt;/number&gt;&lt;contributors&gt;&lt;authors&gt;&lt;author&gt;Medellin-Castillo, N. A.&lt;/author&gt;&lt;author&gt;Leyva-Ramos, R.&lt;/author&gt;&lt;author&gt;Padilla-Ortega, E.&lt;/author&gt;&lt;author&gt;Perez, R. Ocampo&lt;/author&gt;&lt;author&gt;Flores-Cano, J. V.&lt;/author&gt;&lt;author&gt;Berber-Mendoza, M. S.&lt;/author&gt;&lt;/authors&gt;&lt;/contributors&gt;&lt;added-date format="utc"&gt;1584875423&lt;/added-date&gt;&lt;ref-type name="Journal Article"&gt;17&lt;/ref-type&gt;&lt;rec-number&gt;883&lt;/rec-number&gt;&lt;last-updated-date format="utc"&gt;1584875423&lt;/last-updated-date&gt;&lt;electronic-resource-num&gt;https://doi.org/10.1016/j.jiec.2013.12.105&lt;/electronic-resource-num&gt;&lt;volume&gt;20&lt;/volume&gt;&lt;/record&gt;&lt;/Cite&gt;&lt;/EndNote&gt;</w:instrText>
      </w:r>
      <w:r w:rsidR="00225761" w:rsidRPr="00340816">
        <w:fldChar w:fldCharType="separate"/>
      </w:r>
      <w:r w:rsidR="00045EFB" w:rsidRPr="00340816">
        <w:rPr>
          <w:noProof/>
          <w:vertAlign w:val="superscript"/>
        </w:rPr>
        <w:t>16</w:t>
      </w:r>
      <w:r w:rsidR="00225761" w:rsidRPr="00340816">
        <w:fldChar w:fldCharType="end"/>
      </w:r>
      <w:r w:rsidR="008D09B3" w:rsidRPr="00340816">
        <w:t xml:space="preserve"> </w:t>
      </w:r>
      <w:r w:rsidR="00F827A7" w:rsidRPr="00340816">
        <w:t xml:space="preserve">Due to its high phosphate content, ABC can be used as a </w:t>
      </w:r>
      <w:r w:rsidR="009D2C0F" w:rsidRPr="00340816">
        <w:t xml:space="preserve">source for </w:t>
      </w:r>
      <w:r w:rsidR="00F827A7" w:rsidRPr="00340816">
        <w:t>P-fertilizer</w:t>
      </w:r>
      <w:r w:rsidR="009D2C0F" w:rsidRPr="00340816">
        <w:t xml:space="preserve"> production</w:t>
      </w:r>
      <w:r w:rsidR="00F827A7" w:rsidRPr="00340816">
        <w:t xml:space="preserve"> or as a stabilizing agent in the remediation of </w:t>
      </w:r>
      <w:r w:rsidR="009335BD" w:rsidRPr="00340816">
        <w:t xml:space="preserve">potentially toxic elements (PTE) </w:t>
      </w:r>
      <w:r w:rsidR="00F827A7" w:rsidRPr="00340816">
        <w:t>contaminated sites</w:t>
      </w:r>
      <w:r w:rsidR="00664290">
        <w:t>.</w:t>
      </w:r>
      <w:r w:rsidR="00225761" w:rsidRPr="00340816">
        <w:fldChar w:fldCharType="begin">
          <w:fldData xml:space="preserve">PEVuZE5vdGU+PENpdGU+PEF1dGhvcj5DaGVuPC9BdXRob3I+PFllYXI+MjAwNjwvWWVhcj48SURU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</w:fldData>
        </w:fldChar>
      </w:r>
      <w:r w:rsidR="00045EFB" w:rsidRPr="00340816">
        <w:instrText xml:space="preserve"> ADDIN EN.CITE </w:instrText>
      </w:r>
      <w:r w:rsidR="00045EFB" w:rsidRPr="00340816">
        <w:fldChar w:fldCharType="begin">
          <w:fldData xml:space="preserve">PEVuZE5vdGU+PENpdGU+PEF1dGhvcj5DaGVuPC9BdXRob3I+PFllYXI+MjAwNjwvWWVhcj48SURU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</w:fldData>
        </w:fldChar>
      </w:r>
      <w:r w:rsidR="00045EFB" w:rsidRPr="00340816">
        <w:instrText xml:space="preserve"> ADDIN EN.CITE.DATA </w:instrText>
      </w:r>
      <w:r w:rsidR="00045EFB" w:rsidRPr="00340816">
        <w:fldChar w:fldCharType="end"/>
      </w:r>
      <w:r w:rsidR="00225761" w:rsidRPr="00340816">
        <w:fldChar w:fldCharType="separate"/>
      </w:r>
      <w:r w:rsidR="00045EFB" w:rsidRPr="00340816">
        <w:rPr>
          <w:noProof/>
          <w:vertAlign w:val="superscript"/>
        </w:rPr>
        <w:t>17-20</w:t>
      </w:r>
      <w:r w:rsidR="00225761" w:rsidRPr="00340816">
        <w:fldChar w:fldCharType="end"/>
      </w:r>
      <w:r w:rsidR="00F827A7" w:rsidRPr="00340816">
        <w:t xml:space="preserve"> </w:t>
      </w:r>
    </w:p>
    <w:p w14:paraId="354884C5" w14:textId="152F47A1" w:rsidR="004E5F0B" w:rsidRPr="00340816" w:rsidRDefault="000C59EC" w:rsidP="00337BFB">
      <w:pPr>
        <w:pStyle w:val="laneknormal"/>
        <w:rPr>
          <w:rStyle w:val="tlid-translation"/>
        </w:rPr>
      </w:pPr>
      <w:r w:rsidRPr="00340816">
        <w:rPr>
          <w:rStyle w:val="tlid-translation"/>
        </w:rPr>
        <w:t xml:space="preserve">A few studies investigated </w:t>
      </w:r>
      <w:r w:rsidR="009A62F4" w:rsidRPr="00340816">
        <w:rPr>
          <w:rStyle w:val="tlid-translation"/>
        </w:rPr>
        <w:t>the influence of treatment conditions</w:t>
      </w:r>
      <w:r w:rsidR="0075339A" w:rsidRPr="00340816">
        <w:rPr>
          <w:rStyle w:val="tlid-translation"/>
        </w:rPr>
        <w:t xml:space="preserve"> of pyrolysis of bone meal</w:t>
      </w:r>
      <w:r w:rsidR="009A62F4" w:rsidRPr="00340816">
        <w:rPr>
          <w:rStyle w:val="tlid-translation"/>
        </w:rPr>
        <w:t xml:space="preserve"> on the properties of </w:t>
      </w:r>
      <w:r w:rsidR="00D52210" w:rsidRPr="00340816">
        <w:rPr>
          <w:rStyle w:val="tlid-translation"/>
        </w:rPr>
        <w:t xml:space="preserve">the </w:t>
      </w:r>
      <w:r w:rsidR="009A62F4" w:rsidRPr="00340816">
        <w:rPr>
          <w:rStyle w:val="tlid-translation"/>
        </w:rPr>
        <w:t xml:space="preserve">bone char </w:t>
      </w:r>
      <w:r w:rsidR="00D52210" w:rsidRPr="00340816">
        <w:rPr>
          <w:rStyle w:val="tlid-translation"/>
        </w:rPr>
        <w:t>obtained</w:t>
      </w:r>
      <w:r w:rsidR="00664290">
        <w:rPr>
          <w:rStyle w:val="tlid-translation"/>
        </w:rPr>
        <w:t>.</w:t>
      </w:r>
      <w:r w:rsidR="009A62F4" w:rsidRPr="00340816">
        <w:rPr>
          <w:rStyle w:val="tlid-translation"/>
        </w:rPr>
        <w:fldChar w:fldCharType="begin">
          <w:fldData xml:space="preserve">PEVuZE5vdGU+PENpdGU+PEF1dGhvcj5Lcnplc2nFhHNrYTwvQXV0aG9yPjxZZWFyPjIwMTU8L1ll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</w:fldData>
        </w:fldChar>
      </w:r>
      <w:r w:rsidR="00045EFB" w:rsidRPr="00340816">
        <w:rPr>
          <w:rStyle w:val="tlid-translation"/>
        </w:rPr>
        <w:instrText xml:space="preserve"> ADDIN EN.CITE </w:instrText>
      </w:r>
      <w:r w:rsidR="00045EFB" w:rsidRPr="00340816">
        <w:rPr>
          <w:rStyle w:val="tlid-translation"/>
        </w:rPr>
        <w:fldChar w:fldCharType="begin">
          <w:fldData xml:space="preserve">PEVuZE5vdGU+PENpdGU+PEF1dGhvcj5Lcnplc2nFhHNrYTwvQXV0aG9yPjxZZWFyPjIwMTU8L1ll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</w:fldData>
        </w:fldChar>
      </w:r>
      <w:r w:rsidR="00045EFB" w:rsidRPr="00340816">
        <w:rPr>
          <w:rStyle w:val="tlid-translation"/>
        </w:rPr>
        <w:instrText xml:space="preserve"> ADDIN EN.CITE.DATA </w:instrText>
      </w:r>
      <w:r w:rsidR="00045EFB" w:rsidRPr="00340816">
        <w:rPr>
          <w:rStyle w:val="tlid-translation"/>
        </w:rPr>
      </w:r>
      <w:r w:rsidR="00045EFB" w:rsidRPr="00340816">
        <w:rPr>
          <w:rStyle w:val="tlid-translation"/>
        </w:rPr>
        <w:fldChar w:fldCharType="end"/>
      </w:r>
      <w:r w:rsidR="009A62F4" w:rsidRPr="00340816">
        <w:rPr>
          <w:rStyle w:val="tlid-translation"/>
        </w:rPr>
      </w:r>
      <w:r w:rsidR="009A62F4" w:rsidRPr="00340816">
        <w:rPr>
          <w:rStyle w:val="tlid-translation"/>
        </w:rPr>
        <w:fldChar w:fldCharType="separate"/>
      </w:r>
      <w:r w:rsidR="00045EFB" w:rsidRPr="00340816">
        <w:rPr>
          <w:rStyle w:val="tlid-translation"/>
          <w:noProof/>
          <w:vertAlign w:val="superscript"/>
        </w:rPr>
        <w:t>21-23</w:t>
      </w:r>
      <w:r w:rsidR="009A62F4" w:rsidRPr="00340816">
        <w:rPr>
          <w:rStyle w:val="tlid-translation"/>
        </w:rPr>
        <w:fldChar w:fldCharType="end"/>
      </w:r>
      <w:r w:rsidRPr="00340816">
        <w:rPr>
          <w:rStyle w:val="tlid-translation"/>
        </w:rPr>
        <w:t xml:space="preserve"> </w:t>
      </w:r>
      <w:r w:rsidR="00DF088C" w:rsidRPr="00340816">
        <w:rPr>
          <w:rStyle w:val="tlid-translation"/>
        </w:rPr>
        <w:t>In contrast to the</w:t>
      </w:r>
      <w:r w:rsidRPr="00340816">
        <w:rPr>
          <w:rStyle w:val="tlid-translation"/>
        </w:rPr>
        <w:t xml:space="preserve"> pyrolysis of bone meal, </w:t>
      </w:r>
      <w:r w:rsidR="009A62F4" w:rsidRPr="00340816">
        <w:rPr>
          <w:rStyle w:val="tlid-translation"/>
        </w:rPr>
        <w:t xml:space="preserve">the </w:t>
      </w:r>
      <w:r w:rsidR="00FC3D3B" w:rsidRPr="00340816">
        <w:rPr>
          <w:rStyle w:val="tlid-translation"/>
        </w:rPr>
        <w:t>pyrolysis of MBM p</w:t>
      </w:r>
      <w:r w:rsidR="00A349B3" w:rsidRPr="00340816">
        <w:rPr>
          <w:rStyle w:val="tlid-translation"/>
        </w:rPr>
        <w:t>oses</w:t>
      </w:r>
      <w:r w:rsidR="00FC3D3B" w:rsidRPr="00340816">
        <w:rPr>
          <w:rStyle w:val="tlid-translation"/>
        </w:rPr>
        <w:t xml:space="preserve"> a much greater challenge. </w:t>
      </w:r>
      <w:r w:rsidR="0059388D" w:rsidRPr="00340816">
        <w:rPr>
          <w:rStyle w:val="tlid-translation"/>
        </w:rPr>
        <w:t>Despite many studies</w:t>
      </w:r>
      <w:r w:rsidR="00A349B3" w:rsidRPr="00340816">
        <w:rPr>
          <w:rStyle w:val="tlid-translation"/>
        </w:rPr>
        <w:t xml:space="preserve"> </w:t>
      </w:r>
      <w:r w:rsidR="0075339A" w:rsidRPr="00340816">
        <w:rPr>
          <w:rStyle w:val="tlid-translation"/>
        </w:rPr>
        <w:t xml:space="preserve">that have </w:t>
      </w:r>
      <w:r w:rsidR="00CE62F3" w:rsidRPr="00340816">
        <w:rPr>
          <w:rStyle w:val="tlid-translation"/>
        </w:rPr>
        <w:t>investigated the</w:t>
      </w:r>
      <w:r w:rsidR="0059388D" w:rsidRPr="00340816">
        <w:rPr>
          <w:rStyle w:val="tlid-translation"/>
        </w:rPr>
        <w:t xml:space="preserve"> </w:t>
      </w:r>
      <w:r w:rsidR="00ED1225" w:rsidRPr="00340816">
        <w:rPr>
          <w:rStyle w:val="tlid-translation"/>
        </w:rPr>
        <w:t>pyrolysis process</w:t>
      </w:r>
      <w:r w:rsidR="00A349B3" w:rsidRPr="00340816">
        <w:rPr>
          <w:rStyle w:val="tlid-translation"/>
        </w:rPr>
        <w:t xml:space="preserve"> of MBM</w:t>
      </w:r>
      <w:r w:rsidR="00CE62F3" w:rsidRPr="00340816">
        <w:rPr>
          <w:rStyle w:val="tlid-translation"/>
        </w:rPr>
        <w:t xml:space="preserve">, </w:t>
      </w:r>
      <w:r w:rsidR="006D16BC" w:rsidRPr="00340816">
        <w:rPr>
          <w:rStyle w:val="tlid-translation"/>
        </w:rPr>
        <w:t xml:space="preserve">data </w:t>
      </w:r>
      <w:r w:rsidR="00A349B3" w:rsidRPr="00340816">
        <w:rPr>
          <w:rStyle w:val="tlid-translation"/>
        </w:rPr>
        <w:t>on</w:t>
      </w:r>
      <w:r w:rsidR="006D16BC" w:rsidRPr="00340816">
        <w:rPr>
          <w:rStyle w:val="tlid-translation"/>
        </w:rPr>
        <w:t xml:space="preserve"> </w:t>
      </w:r>
      <w:r w:rsidR="00D52210" w:rsidRPr="00340816">
        <w:rPr>
          <w:rStyle w:val="tlid-translation"/>
        </w:rPr>
        <w:t xml:space="preserve">the </w:t>
      </w:r>
      <w:r w:rsidR="0075339A" w:rsidRPr="00340816">
        <w:rPr>
          <w:rStyle w:val="tlid-translation"/>
        </w:rPr>
        <w:t xml:space="preserve">influence of experimental conditions </w:t>
      </w:r>
      <w:r w:rsidR="006D16BC" w:rsidRPr="00340816">
        <w:rPr>
          <w:rStyle w:val="tlid-translation"/>
        </w:rPr>
        <w:t xml:space="preserve">on </w:t>
      </w:r>
      <w:r w:rsidR="0059388D" w:rsidRPr="00340816">
        <w:rPr>
          <w:rStyle w:val="tlid-translation"/>
        </w:rPr>
        <w:t xml:space="preserve">the </w:t>
      </w:r>
      <w:r w:rsidR="00A349B3" w:rsidRPr="00340816">
        <w:rPr>
          <w:rStyle w:val="tlid-translation"/>
        </w:rPr>
        <w:t>properties</w:t>
      </w:r>
      <w:r w:rsidR="00ED1225" w:rsidRPr="00340816">
        <w:rPr>
          <w:rStyle w:val="tlid-translation"/>
        </w:rPr>
        <w:t xml:space="preserve"> </w:t>
      </w:r>
      <w:r w:rsidR="0059388D" w:rsidRPr="00340816">
        <w:rPr>
          <w:rStyle w:val="tlid-translation"/>
        </w:rPr>
        <w:t xml:space="preserve">of </w:t>
      </w:r>
      <w:r w:rsidR="005E5FCE" w:rsidRPr="00340816">
        <w:rPr>
          <w:rStyle w:val="tlid-translation"/>
        </w:rPr>
        <w:t xml:space="preserve">MBM </w:t>
      </w:r>
      <w:r w:rsidR="0059388D" w:rsidRPr="00340816">
        <w:rPr>
          <w:rStyle w:val="tlid-translation"/>
        </w:rPr>
        <w:t xml:space="preserve">pyrolysis products </w:t>
      </w:r>
      <w:r w:rsidR="00CE62F3" w:rsidRPr="00340816">
        <w:rPr>
          <w:rStyle w:val="tlid-translation"/>
        </w:rPr>
        <w:t xml:space="preserve">are </w:t>
      </w:r>
      <w:r w:rsidR="0075339A" w:rsidRPr="00340816">
        <w:rPr>
          <w:rStyle w:val="tlid-translation"/>
        </w:rPr>
        <w:t>seldom</w:t>
      </w:r>
      <w:r w:rsidR="00230251" w:rsidRPr="00340816">
        <w:rPr>
          <w:rStyle w:val="tlid-translation"/>
        </w:rPr>
        <w:t xml:space="preserve"> available</w:t>
      </w:r>
      <w:r w:rsidR="0059388D" w:rsidRPr="00340816">
        <w:rPr>
          <w:rStyle w:val="tlid-translation"/>
        </w:rPr>
        <w:t>.</w:t>
      </w:r>
      <w:r w:rsidR="00CE62F3" w:rsidRPr="00340816">
        <w:rPr>
          <w:rStyle w:val="tlid-translation"/>
        </w:rPr>
        <w:t xml:space="preserve"> </w:t>
      </w:r>
      <w:r w:rsidR="00D52210" w:rsidRPr="00340816">
        <w:rPr>
          <w:rStyle w:val="tlid-translation"/>
        </w:rPr>
        <w:t>In order to</w:t>
      </w:r>
      <w:r w:rsidR="000A625C" w:rsidRPr="00340816">
        <w:rPr>
          <w:rStyle w:val="tlid-translation"/>
        </w:rPr>
        <w:t xml:space="preserve"> improve the knowledge </w:t>
      </w:r>
      <w:r w:rsidR="00D52210" w:rsidRPr="00340816">
        <w:rPr>
          <w:rStyle w:val="tlid-translation"/>
        </w:rPr>
        <w:t>i</w:t>
      </w:r>
      <w:r w:rsidR="000A625C" w:rsidRPr="00340816">
        <w:rPr>
          <w:rStyle w:val="tlid-translation"/>
        </w:rPr>
        <w:t xml:space="preserve">n this field, </w:t>
      </w:r>
      <w:r w:rsidR="0075339A" w:rsidRPr="00340816">
        <w:rPr>
          <w:rStyle w:val="tlid-translation"/>
        </w:rPr>
        <w:t>t</w:t>
      </w:r>
      <w:r w:rsidR="00FC3D3B" w:rsidRPr="00340816">
        <w:t xml:space="preserve">he </w:t>
      </w:r>
      <w:r w:rsidR="00A349B3" w:rsidRPr="00340816">
        <w:t>aim</w:t>
      </w:r>
      <w:r w:rsidR="00FC3D3B" w:rsidRPr="00340816">
        <w:t xml:space="preserve"> of </w:t>
      </w:r>
      <w:r w:rsidR="0075339A" w:rsidRPr="00340816">
        <w:t>this work</w:t>
      </w:r>
      <w:r w:rsidR="00FC3D3B" w:rsidRPr="00340816">
        <w:t xml:space="preserve"> was to evaluate the influence of the </w:t>
      </w:r>
      <w:r w:rsidR="00B546D6" w:rsidRPr="00340816">
        <w:t xml:space="preserve">MBM </w:t>
      </w:r>
      <w:r w:rsidR="00FC3D3B" w:rsidRPr="00340816">
        <w:t xml:space="preserve">pyrolysis end temperature and </w:t>
      </w:r>
      <w:r w:rsidR="00A349B3" w:rsidRPr="00340816">
        <w:t xml:space="preserve">the </w:t>
      </w:r>
      <w:r w:rsidR="00FC3D3B" w:rsidRPr="00340816">
        <w:t xml:space="preserve">different heating rates on physico-chemical properties and </w:t>
      </w:r>
      <w:r w:rsidR="00A349B3" w:rsidRPr="00340816">
        <w:t xml:space="preserve">the </w:t>
      </w:r>
      <w:r w:rsidR="00FC3D3B" w:rsidRPr="00340816">
        <w:t xml:space="preserve">composition of the </w:t>
      </w:r>
      <w:r w:rsidR="00A349B3" w:rsidRPr="00340816">
        <w:t>solid residue</w:t>
      </w:r>
      <w:r w:rsidR="00B546D6" w:rsidRPr="00340816">
        <w:t>, ABC,</w:t>
      </w:r>
      <w:r w:rsidR="00CA3EDB" w:rsidRPr="00340816">
        <w:t xml:space="preserve"> </w:t>
      </w:r>
      <w:r w:rsidR="00D52210" w:rsidRPr="00340816">
        <w:t>focusing</w:t>
      </w:r>
      <w:r w:rsidR="00FC3D3B" w:rsidRPr="00340816">
        <w:t xml:space="preserve"> </w:t>
      </w:r>
      <w:r w:rsidR="00566597" w:rsidRPr="00340816">
        <w:t>on</w:t>
      </w:r>
      <w:r w:rsidR="00FC3D3B" w:rsidRPr="00340816">
        <w:t xml:space="preserve"> a detailed analysis of the morphology and composition of </w:t>
      </w:r>
      <w:r w:rsidR="00D52210" w:rsidRPr="00340816">
        <w:t xml:space="preserve">the </w:t>
      </w:r>
      <w:r w:rsidR="00B546D6" w:rsidRPr="00340816">
        <w:t>ABC samples</w:t>
      </w:r>
      <w:r w:rsidR="00FC3D3B" w:rsidRPr="00340816">
        <w:t xml:space="preserve">. </w:t>
      </w:r>
      <w:bookmarkStart w:id="3" w:name="_Hlk47039679"/>
      <w:r w:rsidR="004E5F0B" w:rsidRPr="00340816">
        <w:t>The pyrolysis of the MBM sample</w:t>
      </w:r>
      <w:r w:rsidR="004E5F0B" w:rsidRPr="00340816">
        <w:rPr>
          <w:rStyle w:val="tlid-translation"/>
        </w:rPr>
        <w:t xml:space="preserve"> w</w:t>
      </w:r>
      <w:r w:rsidR="00D52210" w:rsidRPr="00340816">
        <w:rPr>
          <w:rStyle w:val="tlid-translation"/>
        </w:rPr>
        <w:t>as</w:t>
      </w:r>
      <w:r w:rsidR="004E5F0B" w:rsidRPr="00340816">
        <w:rPr>
          <w:rStyle w:val="tlid-translation"/>
        </w:rPr>
        <w:t xml:space="preserve"> performed at five </w:t>
      </w:r>
      <w:r w:rsidR="004E5F0B" w:rsidRPr="00340816">
        <w:t>different heating rates (from 5 °C min</w:t>
      </w:r>
      <w:r w:rsidR="004E5F0B" w:rsidRPr="00664290">
        <w:rPr>
          <w:vertAlign w:val="superscript"/>
        </w:rPr>
        <w:sym w:font="Symbol" w:char="F02D"/>
      </w:r>
      <w:r w:rsidR="004E5F0B" w:rsidRPr="00664290">
        <w:rPr>
          <w:vertAlign w:val="superscript"/>
        </w:rPr>
        <w:t>1</w:t>
      </w:r>
      <w:r w:rsidR="004E5F0B" w:rsidRPr="00340816">
        <w:t xml:space="preserve"> to 100 °C min</w:t>
      </w:r>
      <w:r w:rsidR="004E5F0B" w:rsidRPr="00664290">
        <w:rPr>
          <w:vertAlign w:val="superscript"/>
        </w:rPr>
        <w:sym w:font="Symbol" w:char="F02D"/>
      </w:r>
      <w:r w:rsidR="004E5F0B" w:rsidRPr="00664290">
        <w:rPr>
          <w:vertAlign w:val="superscript"/>
        </w:rPr>
        <w:t>1</w:t>
      </w:r>
      <w:r w:rsidR="004E5F0B" w:rsidRPr="00340816">
        <w:t xml:space="preserve">). </w:t>
      </w:r>
      <w:r w:rsidR="004E5F0B" w:rsidRPr="00340816">
        <w:rPr>
          <w:rStyle w:val="tlid-translation"/>
        </w:rPr>
        <w:t xml:space="preserve">Due to the large amount of organic matter in MBM the lowest pyrolysis end temperature examined was </w:t>
      </w:r>
      <w:r w:rsidR="004E5F0B" w:rsidRPr="00340816">
        <w:rPr>
          <w:rStyle w:val="tlid-translation"/>
        </w:rPr>
        <w:lastRenderedPageBreak/>
        <w:t>chosen at 600 °C. The characteris</w:t>
      </w:r>
      <w:r w:rsidR="000A625C" w:rsidRPr="00340816">
        <w:rPr>
          <w:rStyle w:val="tlid-translation"/>
        </w:rPr>
        <w:t>tics</w:t>
      </w:r>
      <w:r w:rsidR="004E5F0B" w:rsidRPr="00340816">
        <w:rPr>
          <w:rStyle w:val="tlid-translation"/>
        </w:rPr>
        <w:t xml:space="preserve"> of th</w:t>
      </w:r>
      <w:r w:rsidR="00D52210" w:rsidRPr="00340816">
        <w:rPr>
          <w:rStyle w:val="tlid-translation"/>
        </w:rPr>
        <w:t>ese</w:t>
      </w:r>
      <w:r w:rsidR="004E5F0B" w:rsidRPr="00340816">
        <w:rPr>
          <w:rStyle w:val="tlid-translation"/>
        </w:rPr>
        <w:t xml:space="preserve"> residues were compared with residues obtained at </w:t>
      </w:r>
      <w:r w:rsidR="000A625C" w:rsidRPr="00340816">
        <w:rPr>
          <w:rStyle w:val="tlid-translation"/>
        </w:rPr>
        <w:t>MBM</w:t>
      </w:r>
      <w:r w:rsidR="004E5F0B" w:rsidRPr="00340816">
        <w:rPr>
          <w:rStyle w:val="tlid-translation"/>
        </w:rPr>
        <w:t xml:space="preserve"> pyrolysis end temperature </w:t>
      </w:r>
      <w:r w:rsidR="00D52210" w:rsidRPr="00340816">
        <w:rPr>
          <w:rStyle w:val="tlid-translation"/>
        </w:rPr>
        <w:t xml:space="preserve">of </w:t>
      </w:r>
      <w:r w:rsidR="004E5F0B" w:rsidRPr="00340816">
        <w:rPr>
          <w:rStyle w:val="tlid-translation"/>
        </w:rPr>
        <w:t>1000 °C</w:t>
      </w:r>
      <w:r w:rsidR="00B151ED" w:rsidRPr="00340816">
        <w:rPr>
          <w:rStyle w:val="tlid-translation"/>
        </w:rPr>
        <w:t xml:space="preserve">, </w:t>
      </w:r>
      <w:r w:rsidR="00B151ED" w:rsidRPr="00340816">
        <w:t>where the release of CO</w:t>
      </w:r>
      <w:r w:rsidR="00B151ED" w:rsidRPr="003562D3">
        <w:rPr>
          <w:vertAlign w:val="subscript"/>
        </w:rPr>
        <w:t>2</w:t>
      </w:r>
      <w:r w:rsidR="00B151ED" w:rsidRPr="00340816">
        <w:t xml:space="preserve"> from carbonates is expected to be completed</w:t>
      </w:r>
      <w:r w:rsidR="00664290">
        <w:t>.</w:t>
      </w:r>
      <w:r w:rsidR="00B151ED" w:rsidRPr="00340816">
        <w:fldChar w:fldCharType="begin"/>
      </w:r>
      <w:r w:rsidR="00045EFB" w:rsidRPr="00340816">
        <w:instrText xml:space="preserve"> ADDIN EN.CITE &lt;EndNote&gt;&lt;Cite&gt;&lt;Author&gt;Tõnsuaadu&lt;/Author&gt;&lt;Year&gt;2012&lt;/Year&gt;&lt;IDText&gt;A review on the thermal stability of calcium apatites&lt;/IDText&gt;&lt;DisplayText&gt;&lt;style face="superscript"&gt;24&lt;/style&gt;&lt;/DisplayText&gt;&lt;record&gt;&lt;dates&gt;&lt;pub-dates&gt;&lt;date&gt;2012/11/01&lt;/date&gt;&lt;/pub-dates&gt;&lt;year&gt;2012&lt;/year&gt;&lt;/dates&gt;&lt;urls&gt;&lt;related-urls&gt;&lt;url&gt;https://doi.org/10.1007/s10973-011-1877-y&lt;/url&gt;&lt;/related-urls&gt;&lt;/urls&gt;&lt;isbn&gt;1572-8943&lt;/isbn&gt;&lt;titles&gt;&lt;title&gt;A review on the thermal stability of calcium apatites&lt;/title&gt;&lt;secondary-title&gt;Journal of Thermal Analysis and Calorimetry&lt;/secondary-title&gt;&lt;/titles&gt;&lt;pages&gt;647-659&lt;/pages&gt;&lt;number&gt;2&lt;/number&gt;&lt;contributors&gt;&lt;authors&gt;&lt;author&gt;Tõnsuaadu, Kaia&lt;/author&gt;&lt;author&gt;Gross, Kārlis Agris&lt;/author&gt;&lt;author&gt;Plūduma, Liene&lt;/author&gt;&lt;author&gt;Veiderma, Mihkel&lt;/author&gt;&lt;/authors&gt;&lt;/contributors&gt;&lt;added-date format="utc"&gt;1596443896&lt;/added-date&gt;&lt;ref-type name="Journal Article"&gt;17&lt;/ref-type&gt;&lt;rec-number&gt;937&lt;/rec-number&gt;&lt;last-updated-date format="utc"&gt;1596443896&lt;/last-updated-date&gt;&lt;electronic-resource-num&gt;10.1007/s10973-011-1877-y&lt;/electronic-resource-num&gt;&lt;volume&gt;110&lt;/volume&gt;&lt;/record&gt;&lt;/Cite&gt;&lt;/EndNote&gt;</w:instrText>
      </w:r>
      <w:r w:rsidR="00B151ED" w:rsidRPr="00340816">
        <w:fldChar w:fldCharType="separate"/>
      </w:r>
      <w:r w:rsidR="00045EFB" w:rsidRPr="00340816">
        <w:rPr>
          <w:noProof/>
          <w:vertAlign w:val="superscript"/>
        </w:rPr>
        <w:t>24</w:t>
      </w:r>
      <w:r w:rsidR="00B151ED" w:rsidRPr="00340816">
        <w:fldChar w:fldCharType="end"/>
      </w:r>
    </w:p>
    <w:bookmarkEnd w:id="3"/>
    <w:p w14:paraId="2DF248F7" w14:textId="3A1A5AF9" w:rsidR="00CA3EDB" w:rsidRPr="00340816" w:rsidRDefault="00CA3EDB" w:rsidP="00337BFB">
      <w:pPr>
        <w:pStyle w:val="laneknormal"/>
      </w:pPr>
    </w:p>
    <w:p w14:paraId="31D0D5EE" w14:textId="2C857A55" w:rsidR="00B90996" w:rsidRPr="00340816" w:rsidRDefault="00B90996" w:rsidP="00524B88">
      <w:pPr>
        <w:pStyle w:val="Heading1"/>
      </w:pPr>
      <w:r w:rsidRPr="00340816">
        <w:t>Experimental</w:t>
      </w:r>
    </w:p>
    <w:p w14:paraId="33ABE680" w14:textId="77777777" w:rsidR="00EE7E11" w:rsidRPr="00340816" w:rsidRDefault="00CC73BD" w:rsidP="00337BFB">
      <w:pPr>
        <w:pStyle w:val="laneknormal"/>
      </w:pPr>
      <w:r w:rsidRPr="00340816">
        <w:t>MBM sample category 3 (low-risk material from the production of goods intended for human consumption using slaughtered animal</w:t>
      </w:r>
      <w:r w:rsidR="003F6734" w:rsidRPr="00340816">
        <w:t>s</w:t>
      </w:r>
      <w:r w:rsidRPr="00340816">
        <w:t xml:space="preserve"> not </w:t>
      </w:r>
      <w:r w:rsidR="003F6734" w:rsidRPr="00340816">
        <w:t xml:space="preserve">affected </w:t>
      </w:r>
      <w:r w:rsidRPr="00340816">
        <w:t xml:space="preserve">by any sign of diseases </w:t>
      </w:r>
      <w:r w:rsidR="003F6734" w:rsidRPr="00340816">
        <w:t xml:space="preserve">that are </w:t>
      </w:r>
      <w:r w:rsidRPr="00340816">
        <w:t xml:space="preserve">transmissible to humans or other animals) was obtained from </w:t>
      </w:r>
      <w:r w:rsidR="003F6734" w:rsidRPr="00340816">
        <w:t xml:space="preserve">a </w:t>
      </w:r>
      <w:r w:rsidRPr="00340816">
        <w:t xml:space="preserve">local slaughterhouse, where </w:t>
      </w:r>
      <w:r w:rsidR="003F6734" w:rsidRPr="00340816">
        <w:t>non-</w:t>
      </w:r>
      <w:r w:rsidRPr="00340816">
        <w:t xml:space="preserve">harmful animal remains are ground up, heated with steam for sterilization and </w:t>
      </w:r>
      <w:r w:rsidR="003F6734" w:rsidRPr="00340816">
        <w:t xml:space="preserve">with the animal fats </w:t>
      </w:r>
      <w:r w:rsidRPr="00340816">
        <w:t xml:space="preserve">squeezed out to obtain meat and bone meal. </w:t>
      </w:r>
      <w:r w:rsidR="00EE7E11" w:rsidRPr="00340816">
        <w:t xml:space="preserve">The sample was first dried for 24 hours at 100 °C, ground </w:t>
      </w:r>
      <w:r w:rsidR="003F6734" w:rsidRPr="00340816">
        <w:t xml:space="preserve">with </w:t>
      </w:r>
      <w:bookmarkStart w:id="4" w:name="_Hlk35937373"/>
      <w:r w:rsidR="003F6734" w:rsidRPr="00340816">
        <w:t xml:space="preserve">a </w:t>
      </w:r>
      <w:r w:rsidR="00EE7E11" w:rsidRPr="00340816">
        <w:t>planetary mill (</w:t>
      </w:r>
      <w:proofErr w:type="spellStart"/>
      <w:r w:rsidR="00EE7E11" w:rsidRPr="00340816">
        <w:t>Retsch</w:t>
      </w:r>
      <w:bookmarkStart w:id="5" w:name="_GoBack"/>
      <w:bookmarkEnd w:id="5"/>
      <w:proofErr w:type="spellEnd"/>
      <w:r w:rsidR="00EE7E11" w:rsidRPr="00340816">
        <w:t xml:space="preserve"> PM100, Germany</w:t>
      </w:r>
      <w:bookmarkEnd w:id="4"/>
      <w:r w:rsidR="00EE7E11" w:rsidRPr="00340816">
        <w:t xml:space="preserve">) into fine powder and </w:t>
      </w:r>
      <w:r w:rsidR="003F6734" w:rsidRPr="00340816">
        <w:t xml:space="preserve">sieved </w:t>
      </w:r>
      <w:r w:rsidR="00EE7E11" w:rsidRPr="00340816">
        <w:t xml:space="preserve">through </w:t>
      </w:r>
      <w:r w:rsidR="003F6734" w:rsidRPr="00340816">
        <w:t xml:space="preserve">a </w:t>
      </w:r>
      <w:r w:rsidR="00EE7E11" w:rsidRPr="00340816">
        <w:t>0</w:t>
      </w:r>
      <w:r w:rsidR="002B67E1" w:rsidRPr="00340816">
        <w:t>.</w:t>
      </w:r>
      <w:r w:rsidR="00EE7E11" w:rsidRPr="00340816">
        <w:t xml:space="preserve">250 mm test sieve (ISO 3310-1, </w:t>
      </w:r>
      <w:proofErr w:type="spellStart"/>
      <w:r w:rsidR="00EE7E11" w:rsidRPr="00340816">
        <w:t>Retsch</w:t>
      </w:r>
      <w:proofErr w:type="spellEnd"/>
      <w:r w:rsidR="00EE7E11" w:rsidRPr="00340816">
        <w:t xml:space="preserve">, Germany). </w:t>
      </w:r>
    </w:p>
    <w:p w14:paraId="64B68A93" w14:textId="43A4F70C" w:rsidR="00AE780B" w:rsidRPr="00340816" w:rsidRDefault="003F6734" w:rsidP="00337BFB">
      <w:pPr>
        <w:pStyle w:val="laneknormal"/>
      </w:pPr>
      <w:r w:rsidRPr="00340816">
        <w:t>The</w:t>
      </w:r>
      <w:r w:rsidR="00A86CFC" w:rsidRPr="00340816">
        <w:t xml:space="preserve"> MBM was </w:t>
      </w:r>
      <w:r w:rsidRPr="00340816">
        <w:t>pyroly</w:t>
      </w:r>
      <w:r w:rsidR="005D1568" w:rsidRPr="00340816">
        <w:t>s</w:t>
      </w:r>
      <w:r w:rsidRPr="00340816">
        <w:t>ed</w:t>
      </w:r>
      <w:r w:rsidR="00A86CFC" w:rsidRPr="00340816">
        <w:t xml:space="preserve"> in </w:t>
      </w:r>
      <w:r w:rsidRPr="00340816">
        <w:t xml:space="preserve">a </w:t>
      </w:r>
      <w:r w:rsidR="00A86CFC" w:rsidRPr="00340816">
        <w:t xml:space="preserve">Mettler Toledo (CH) TGA/SDTA 851e LF1100 system for Thermal Analysis. Subsamples of 20 mg were inserted into the alumina crucible (150 μL) and heat treated </w:t>
      </w:r>
      <w:r w:rsidRPr="00340816">
        <w:t xml:space="preserve">in </w:t>
      </w:r>
      <w:r w:rsidR="00A86CFC" w:rsidRPr="00340816">
        <w:t>an argon atmosphere (</w:t>
      </w:r>
      <w:r w:rsidR="00080628" w:rsidRPr="00340816">
        <w:t>99.999 %</w:t>
      </w:r>
      <w:r w:rsidR="004F4877" w:rsidRPr="00340816">
        <w:t xml:space="preserve"> high purity by Linde, </w:t>
      </w:r>
      <w:r w:rsidR="00A86CFC" w:rsidRPr="00340816">
        <w:t>100 mL min</w:t>
      </w:r>
      <w:r w:rsidR="00A86CFC" w:rsidRPr="00340816">
        <w:rPr>
          <w:vertAlign w:val="superscript"/>
        </w:rPr>
        <w:sym w:font="Symbol" w:char="F02D"/>
      </w:r>
      <w:r w:rsidR="00A86CFC" w:rsidRPr="00340816">
        <w:rPr>
          <w:vertAlign w:val="superscript"/>
        </w:rPr>
        <w:t>1</w:t>
      </w:r>
      <w:r w:rsidR="00A86CFC" w:rsidRPr="00340816">
        <w:t xml:space="preserve">). After </w:t>
      </w:r>
      <w:r w:rsidRPr="00340816">
        <w:t xml:space="preserve">an </w:t>
      </w:r>
      <w:r w:rsidR="00A86CFC" w:rsidRPr="00340816">
        <w:t>initial 30</w:t>
      </w:r>
      <w:r w:rsidR="00070E11">
        <w:t> </w:t>
      </w:r>
      <w:r w:rsidR="00A86CFC" w:rsidRPr="00340816">
        <w:t>min of isothermal conditioning at 25 °C the samples were dynamically heated up to 600 °C or 1000</w:t>
      </w:r>
      <w:r w:rsidR="00543122" w:rsidRPr="00340816">
        <w:t> </w:t>
      </w:r>
      <w:r w:rsidR="00A86CFC" w:rsidRPr="00340816">
        <w:t xml:space="preserve">°C to obtain </w:t>
      </w:r>
      <w:r w:rsidRPr="00340816">
        <w:t xml:space="preserve">the </w:t>
      </w:r>
      <w:r w:rsidR="00626E0B" w:rsidRPr="00340816">
        <w:t xml:space="preserve">samples group </w:t>
      </w:r>
      <w:r w:rsidR="00A86CFC" w:rsidRPr="00340816">
        <w:t xml:space="preserve">T1ABC or </w:t>
      </w:r>
      <w:r w:rsidR="00626E0B" w:rsidRPr="00340816">
        <w:t xml:space="preserve">group </w:t>
      </w:r>
      <w:r w:rsidR="00A86CFC" w:rsidRPr="00340816">
        <w:t>T2ABC</w:t>
      </w:r>
      <w:r w:rsidR="00626E0B" w:rsidRPr="00340816">
        <w:t xml:space="preserve"> (</w:t>
      </w:r>
      <w:r w:rsidR="007A66B3">
        <w:t>s</w:t>
      </w:r>
      <w:r w:rsidR="007A66B3" w:rsidRPr="00340816">
        <w:t xml:space="preserve">ee </w:t>
      </w:r>
      <w:r w:rsidR="00626E0B" w:rsidRPr="00340816">
        <w:t>Table 1 for sample abbreviations)</w:t>
      </w:r>
      <w:r w:rsidR="00A86CFC" w:rsidRPr="00340816">
        <w:t>, respectively. We used five different heating rates (5 </w:t>
      </w:r>
      <w:r w:rsidR="00A46464" w:rsidRPr="00340816">
        <w:t>°C</w:t>
      </w:r>
      <w:r w:rsidR="00A86CFC" w:rsidRPr="00340816">
        <w:t> min</w:t>
      </w:r>
      <w:r w:rsidR="00A86CFC" w:rsidRPr="00340816">
        <w:rPr>
          <w:vertAlign w:val="superscript"/>
        </w:rPr>
        <w:sym w:font="Symbol" w:char="F02D"/>
      </w:r>
      <w:r w:rsidR="00A86CFC" w:rsidRPr="00340816">
        <w:rPr>
          <w:vertAlign w:val="superscript"/>
        </w:rPr>
        <w:t>1</w:t>
      </w:r>
      <w:r w:rsidR="00A86CFC" w:rsidRPr="00340816">
        <w:t>, 10 </w:t>
      </w:r>
      <w:r w:rsidR="00A46464" w:rsidRPr="00340816">
        <w:t>°C</w:t>
      </w:r>
      <w:r w:rsidR="00A86CFC" w:rsidRPr="00340816">
        <w:t> min</w:t>
      </w:r>
      <w:r w:rsidR="00A86CFC" w:rsidRPr="00340816">
        <w:rPr>
          <w:vertAlign w:val="superscript"/>
        </w:rPr>
        <w:sym w:font="Symbol" w:char="F02D"/>
      </w:r>
      <w:r w:rsidR="00A86CFC" w:rsidRPr="00340816">
        <w:rPr>
          <w:vertAlign w:val="superscript"/>
        </w:rPr>
        <w:t>1</w:t>
      </w:r>
      <w:r w:rsidR="00A86CFC" w:rsidRPr="00340816">
        <w:t>, 20 </w:t>
      </w:r>
      <w:r w:rsidR="00A46464" w:rsidRPr="00340816">
        <w:t>°C</w:t>
      </w:r>
      <w:r w:rsidR="00A86CFC" w:rsidRPr="00340816">
        <w:t> min</w:t>
      </w:r>
      <w:r w:rsidR="00A86CFC" w:rsidRPr="00340816">
        <w:rPr>
          <w:vertAlign w:val="superscript"/>
        </w:rPr>
        <w:sym w:font="Symbol" w:char="F02D"/>
      </w:r>
      <w:r w:rsidR="00A86CFC" w:rsidRPr="00340816">
        <w:rPr>
          <w:vertAlign w:val="superscript"/>
        </w:rPr>
        <w:t>1</w:t>
      </w:r>
      <w:r w:rsidR="00A86CFC" w:rsidRPr="00340816">
        <w:t>, 50 </w:t>
      </w:r>
      <w:r w:rsidR="00A46464" w:rsidRPr="00340816">
        <w:t>°C</w:t>
      </w:r>
      <w:r w:rsidR="00A86CFC" w:rsidRPr="00340816">
        <w:t> min</w:t>
      </w:r>
      <w:r w:rsidR="00A86CFC" w:rsidRPr="00340816">
        <w:rPr>
          <w:vertAlign w:val="superscript"/>
        </w:rPr>
        <w:sym w:font="Symbol" w:char="F02D"/>
      </w:r>
      <w:r w:rsidR="00A86CFC" w:rsidRPr="00340816">
        <w:rPr>
          <w:vertAlign w:val="superscript"/>
        </w:rPr>
        <w:t>1</w:t>
      </w:r>
      <w:r w:rsidR="00A86CFC" w:rsidRPr="00340816">
        <w:t xml:space="preserve"> and 100 </w:t>
      </w:r>
      <w:r w:rsidR="00A46464" w:rsidRPr="00340816">
        <w:t>°C</w:t>
      </w:r>
      <w:r w:rsidR="00A86CFC" w:rsidRPr="00340816">
        <w:t> min</w:t>
      </w:r>
      <w:r w:rsidR="00A86CFC" w:rsidRPr="00340816">
        <w:rPr>
          <w:vertAlign w:val="superscript"/>
        </w:rPr>
        <w:sym w:font="Symbol" w:char="F02D"/>
      </w:r>
      <w:r w:rsidR="00A86CFC" w:rsidRPr="00340816">
        <w:rPr>
          <w:vertAlign w:val="superscript"/>
        </w:rPr>
        <w:t>1</w:t>
      </w:r>
      <w:r w:rsidR="00A86CFC" w:rsidRPr="00340816">
        <w:t xml:space="preserve">) for the samples for both end temperatures. </w:t>
      </w:r>
      <w:bookmarkStart w:id="6" w:name="_Hlk35675123"/>
      <w:r w:rsidR="0020461A" w:rsidRPr="00340816">
        <w:t>T</w:t>
      </w:r>
      <w:r w:rsidR="0020461A" w:rsidRPr="00340816">
        <w:rPr>
          <w:rStyle w:val="Strong"/>
        </w:rPr>
        <w:t>he baseline measured with an empty alumina crucible was subtracted for all the measurements.</w:t>
      </w:r>
      <w:bookmarkEnd w:id="6"/>
      <w:r w:rsidR="0020461A" w:rsidRPr="00340816">
        <w:rPr>
          <w:rStyle w:val="Strong"/>
        </w:rPr>
        <w:t xml:space="preserve"> </w:t>
      </w:r>
      <w:r w:rsidR="00D95D52" w:rsidRPr="00340816">
        <w:t>In order to achieve reproducibility of the results, a small particle size, which is limited by a high content of fat components and a sufficiently high initial mass of the sample, was required, as reported elsewhere</w:t>
      </w:r>
      <w:r w:rsidR="00070E11">
        <w:t>.</w:t>
      </w:r>
      <w:r w:rsidR="000C3744" w:rsidRPr="00340816">
        <w:fldChar w:fldCharType="begin"/>
      </w:r>
      <w:r w:rsidR="00045EFB" w:rsidRPr="00340816">
        <w:instrText xml:space="preserve"> ADDIN EN.CITE &lt;EndNote&gt;&lt;Cite&gt;&lt;Author&gt;Ayllón&lt;/Author&gt;&lt;Year&gt;2005&lt;/Year&gt;&lt;IDText&gt;Kinetic study of meat and bone meal pyrolysis: an evaluation and comparison of different possible kinetic models&lt;/IDText&gt;&lt;DisplayText&gt;&lt;style face="superscript"&gt;6&lt;/style&gt;&lt;/DisplayText&gt;&lt;record&gt;&lt;dates&gt;&lt;pub-dates&gt;&lt;date&gt;2005/08/01/&lt;/date&gt;&lt;/pub-dates&gt;&lt;year&gt;2005&lt;/year&gt;&lt;/dates&gt;&lt;keywords&gt;&lt;keyword&gt;Meat and bone meal&lt;/keyword&gt;&lt;keyword&gt;Pyrolysis&lt;/keyword&gt;&lt;keyword&gt;Kinetics&lt;/keyword&gt;&lt;keyword&gt;Thermogravimetry&lt;/keyword&gt;&lt;/keywords&gt;&lt;urls&gt;&lt;related-urls&gt;&lt;url&gt;http://www.sciencedirect.com/science/article/pii/S0165237004001287&lt;/url&gt;&lt;/related-urls&gt;&lt;/urls&gt;&lt;isbn&gt;0165-2370&lt;/isbn&gt;&lt;titles&gt;&lt;title&gt;Kinetic study of meat and bone meal pyrolysis: an evaluation and comparison of different possible kinetic models&lt;/title&gt;&lt;secondary-title&gt;Journal of Analytical and Applied Pyrolysis&lt;/secondary-title&gt;&lt;/titles&gt;&lt;pages&gt;445-453&lt;/pages&gt;&lt;number&gt;1&lt;/number&gt;&lt;contributors&gt;&lt;authors&gt;&lt;author&gt;Ayllón, M.&lt;/author&gt;&lt;author&gt;Gea, G.&lt;/author&gt;&lt;author&gt;Murillo, M. B.&lt;/author&gt;&lt;author&gt;Sánchez, J. L.&lt;/author&gt;&lt;author&gt;Arauzo, J.&lt;/author&gt;&lt;/authors&gt;&lt;/contributors&gt;&lt;added-date format="utc"&gt;1584871475&lt;/added-date&gt;&lt;ref-type name="Journal Article"&gt;17&lt;/ref-type&gt;&lt;rec-number&gt;872&lt;/rec-number&gt;&lt;last-updated-date format="utc"&gt;1584871475&lt;/last-updated-date&gt;&lt;electronic-resource-num&gt;https://doi.org/10.1016/j.jaap.2004.11.022&lt;/electronic-resource-num&gt;&lt;volume&gt;74&lt;/volume&gt;&lt;/record&gt;&lt;/Cite&gt;&lt;/EndNote&gt;</w:instrText>
      </w:r>
      <w:r w:rsidR="000C3744" w:rsidRPr="00340816">
        <w:fldChar w:fldCharType="separate"/>
      </w:r>
      <w:r w:rsidR="00045EFB" w:rsidRPr="00340816">
        <w:rPr>
          <w:noProof/>
          <w:vertAlign w:val="superscript"/>
        </w:rPr>
        <w:t>6</w:t>
      </w:r>
      <w:r w:rsidR="000C3744" w:rsidRPr="00340816">
        <w:fldChar w:fldCharType="end"/>
      </w:r>
      <w:r w:rsidR="00D95D52" w:rsidRPr="00340816">
        <w:t xml:space="preserve"> </w:t>
      </w:r>
      <w:r w:rsidR="00AE780B" w:rsidRPr="00340816">
        <w:t xml:space="preserve">To evaluate the repeatability, three replications of each thermal process, </w:t>
      </w:r>
      <w:r w:rsidRPr="00340816">
        <w:t xml:space="preserve">under the </w:t>
      </w:r>
      <w:r w:rsidR="00AE780B" w:rsidRPr="00340816">
        <w:t>same conditions, were performed.</w:t>
      </w:r>
      <w:r w:rsidR="008A2515" w:rsidRPr="00340816">
        <w:t xml:space="preserve"> The one-way analysis of variance (ANOVA) </w:t>
      </w:r>
      <w:r w:rsidRPr="00340816">
        <w:t xml:space="preserve">was </w:t>
      </w:r>
      <w:r w:rsidR="008A2515" w:rsidRPr="00340816">
        <w:t xml:space="preserve">used to </w:t>
      </w:r>
      <w:r w:rsidR="008C3C34" w:rsidRPr="00340816">
        <w:t>determine the</w:t>
      </w:r>
      <w:r w:rsidR="008A2515" w:rsidRPr="00340816">
        <w:t xml:space="preserve"> statistically significant difference</w:t>
      </w:r>
      <w:r w:rsidR="003F77F9" w:rsidRPr="00340816">
        <w:t>s</w:t>
      </w:r>
      <w:r w:rsidR="008A2515" w:rsidRPr="00340816">
        <w:t xml:space="preserve"> between </w:t>
      </w:r>
      <w:r w:rsidRPr="00340816">
        <w:t xml:space="preserve">the </w:t>
      </w:r>
      <w:r w:rsidR="008C3C34" w:rsidRPr="00340816">
        <w:t>samples.</w:t>
      </w:r>
    </w:p>
    <w:p w14:paraId="5D9DF7DE" w14:textId="691A3B86" w:rsidR="008C3C34" w:rsidRPr="00340816" w:rsidRDefault="008C3C34" w:rsidP="00337BFB">
      <w:pPr>
        <w:pStyle w:val="laneknormal"/>
        <w:rPr>
          <w:rStyle w:val="Strong"/>
        </w:rPr>
      </w:pPr>
      <w:r w:rsidRPr="00340816">
        <w:t xml:space="preserve">To determine the ash content in </w:t>
      </w:r>
      <w:r w:rsidR="003F6734" w:rsidRPr="00340816">
        <w:t xml:space="preserve">the </w:t>
      </w:r>
      <w:r w:rsidRPr="00340816">
        <w:t xml:space="preserve">MBM and T1ABC samples the TGA method, </w:t>
      </w:r>
      <w:r w:rsidR="003F6734" w:rsidRPr="00340816">
        <w:t xml:space="preserve">analogous </w:t>
      </w:r>
      <w:r w:rsidRPr="00340816">
        <w:t>to DIN 51719, was used</w:t>
      </w:r>
      <w:r w:rsidR="00070E11">
        <w:t>.</w:t>
      </w:r>
      <w:r w:rsidR="000C3744" w:rsidRPr="00340816">
        <w:fldChar w:fldCharType="begin"/>
      </w:r>
      <w:r w:rsidR="00045EFB" w:rsidRPr="00340816">
        <w:instrText xml:space="preserve"> ADDIN EN.CITE &lt;EndNote&gt;&lt;Cite&gt;&lt;Author&gt;EBC&lt;/Author&gt;&lt;Year&gt;2012&lt;/Year&gt;&lt;IDText&gt;European Biochar Certificate - Guidelines for a sustainable production of biochar. European Biochar Foundation (EBC). Version 8.2E of 19th April 2019&lt;/IDText&gt;&lt;DisplayText&gt;&lt;style face="superscript"&gt;14&lt;/style&gt;&lt;/DisplayText&gt;&lt;record&gt;&lt;titles&gt;&lt;title&gt;&lt;style font="default" size="100%"&gt;European Biochar Certificate - Guidelines for a sustainable production of biochar. European Biochar Foundation (EBC). Version 8.2E of 19th &lt;/style&gt;&lt;style face="superscript" font="default" size="100%"&gt;Ap&lt;/style&gt;&lt;style font="default" size="100%"&gt;ril 2019&lt;/style&gt;&lt;/title&gt;&lt;/titles&gt;&lt;contributors&gt;&lt;authors&gt;&lt;author&gt;EBC&lt;/author&gt;&lt;/authors&gt;&lt;/contributors&gt;&lt;added-date format="utc"&gt;1584873853&lt;/added-date&gt;&lt;pub-location&gt;Arbaz, Switzerland&lt;/pub-location&gt;&lt;ref-type name="Web Page"&gt;12&lt;/ref-type&gt;&lt;dates&gt;&lt;year&gt;2012&lt;/year&gt;&lt;/dates&gt;&lt;rec-number&gt;879&lt;/rec-number&gt;&lt;publisher&gt;European Biochar Foundation (EBC).&lt;/publisher&gt;&lt;last-updated-date format="utc"&gt;1584892609&lt;/last-updated-date&gt;&lt;electronic-resource-num&gt;10.13140/RG.2.1.4658.7043&lt;/electronic-resource-num&gt;&lt;/record&gt;&lt;/Cite&gt;&lt;/EndNote&gt;</w:instrText>
      </w:r>
      <w:r w:rsidR="000C3744" w:rsidRPr="00340816">
        <w:fldChar w:fldCharType="separate"/>
      </w:r>
      <w:r w:rsidR="00045EFB" w:rsidRPr="00340816">
        <w:rPr>
          <w:noProof/>
          <w:vertAlign w:val="superscript"/>
        </w:rPr>
        <w:t>14</w:t>
      </w:r>
      <w:r w:rsidR="000C3744" w:rsidRPr="00340816">
        <w:fldChar w:fldCharType="end"/>
      </w:r>
      <w:r w:rsidRPr="00340816">
        <w:t xml:space="preserve"> Approximately 5 mg of sample in </w:t>
      </w:r>
      <w:r w:rsidR="003F6734" w:rsidRPr="00340816">
        <w:t xml:space="preserve">a </w:t>
      </w:r>
      <w:r w:rsidRPr="00340816">
        <w:t xml:space="preserve">150 μL alumina crucible was measured in the TGA/DSC1 Mettler Toledo (CH) thermoanalyser </w:t>
      </w:r>
      <w:r w:rsidR="003F6734" w:rsidRPr="00340816">
        <w:t>using</w:t>
      </w:r>
      <w:r w:rsidRPr="00340816">
        <w:t xml:space="preserve"> the following multi-segment thermal program: (1) heating with a rate of 5 </w:t>
      </w:r>
      <w:r w:rsidR="00A46464" w:rsidRPr="00340816">
        <w:t>°C</w:t>
      </w:r>
      <w:r w:rsidRPr="00340816">
        <w:t xml:space="preserve"> min</w:t>
      </w:r>
      <w:r w:rsidRPr="00340816">
        <w:rPr>
          <w:vertAlign w:val="superscript"/>
        </w:rPr>
        <w:sym w:font="Symbol" w:char="F02D"/>
      </w:r>
      <w:r w:rsidRPr="00340816">
        <w:rPr>
          <w:vertAlign w:val="superscript"/>
        </w:rPr>
        <w:t>1</w:t>
      </w:r>
      <w:r w:rsidRPr="00340816">
        <w:t xml:space="preserve"> to 106 °C </w:t>
      </w:r>
      <w:r w:rsidR="003F6734" w:rsidRPr="00340816">
        <w:t xml:space="preserve">in </w:t>
      </w:r>
      <w:r w:rsidRPr="00340816">
        <w:t>a nitrogen atmosphere (</w:t>
      </w:r>
      <w:r w:rsidR="00AA4250" w:rsidRPr="00340816">
        <w:t>99.999 % high purity by Linde</w:t>
      </w:r>
      <w:r w:rsidR="004F4877" w:rsidRPr="00340816">
        <w:t xml:space="preserve">, </w:t>
      </w:r>
      <w:r w:rsidRPr="00340816">
        <w:t>100 mL min</w:t>
      </w:r>
      <w:r w:rsidRPr="00340816">
        <w:rPr>
          <w:vertAlign w:val="superscript"/>
        </w:rPr>
        <w:sym w:font="Symbol" w:char="F02D"/>
      </w:r>
      <w:r w:rsidRPr="00340816">
        <w:rPr>
          <w:vertAlign w:val="superscript"/>
        </w:rPr>
        <w:t>1</w:t>
      </w:r>
      <w:r w:rsidRPr="00340816">
        <w:t xml:space="preserve">), (2) hold </w:t>
      </w:r>
      <w:r w:rsidR="003F6734" w:rsidRPr="00340816">
        <w:t xml:space="preserve">in </w:t>
      </w:r>
      <w:r w:rsidRPr="00340816">
        <w:t>a nitrogen atmosphere at 106 °C for 30 min</w:t>
      </w:r>
      <w:r w:rsidR="00E005F6" w:rsidRPr="00340816">
        <w:t xml:space="preserve"> (100</w:t>
      </w:r>
      <w:r w:rsidR="00AA4250" w:rsidRPr="00340816">
        <w:t> </w:t>
      </w:r>
      <w:r w:rsidR="00E005F6" w:rsidRPr="00340816">
        <w:t>mL min</w:t>
      </w:r>
      <w:r w:rsidR="00E005F6" w:rsidRPr="00340816">
        <w:rPr>
          <w:vertAlign w:val="superscript"/>
        </w:rPr>
        <w:sym w:font="Symbol" w:char="F02D"/>
      </w:r>
      <w:r w:rsidR="00E005F6" w:rsidRPr="00340816">
        <w:rPr>
          <w:vertAlign w:val="superscript"/>
        </w:rPr>
        <w:t>1</w:t>
      </w:r>
      <w:r w:rsidR="00E005F6" w:rsidRPr="00340816">
        <w:t>)</w:t>
      </w:r>
      <w:r w:rsidRPr="00340816">
        <w:t xml:space="preserve">, (3) temperature increase with </w:t>
      </w:r>
      <w:r w:rsidR="00200666" w:rsidRPr="00340816">
        <w:t xml:space="preserve">a </w:t>
      </w:r>
      <w:r w:rsidRPr="00340816">
        <w:t>5 </w:t>
      </w:r>
      <w:r w:rsidR="00A46464" w:rsidRPr="00340816">
        <w:t>°C</w:t>
      </w:r>
      <w:r w:rsidRPr="00340816">
        <w:t> min</w:t>
      </w:r>
      <w:r w:rsidRPr="00340816">
        <w:rPr>
          <w:vertAlign w:val="superscript"/>
        </w:rPr>
        <w:sym w:font="Symbol" w:char="F02D"/>
      </w:r>
      <w:r w:rsidRPr="00340816">
        <w:rPr>
          <w:vertAlign w:val="superscript"/>
        </w:rPr>
        <w:t>1</w:t>
      </w:r>
      <w:r w:rsidRPr="00340816">
        <w:t xml:space="preserve"> heating rate to 550 °C </w:t>
      </w:r>
      <w:r w:rsidR="003F6734" w:rsidRPr="00340816">
        <w:t xml:space="preserve">in </w:t>
      </w:r>
      <w:r w:rsidRPr="00340816">
        <w:t>an oxygen atmosphere (</w:t>
      </w:r>
      <w:r w:rsidR="00080628" w:rsidRPr="00340816">
        <w:t>99.999</w:t>
      </w:r>
      <w:r w:rsidR="00AA4250" w:rsidRPr="00340816">
        <w:t> </w:t>
      </w:r>
      <w:r w:rsidR="00080628" w:rsidRPr="00340816">
        <w:t>% high purity by Linde</w:t>
      </w:r>
      <w:r w:rsidR="00E005F6" w:rsidRPr="00340816">
        <w:t xml:space="preserve">, </w:t>
      </w:r>
      <w:r w:rsidRPr="00340816">
        <w:t>100 mL min</w:t>
      </w:r>
      <w:r w:rsidRPr="00340816">
        <w:rPr>
          <w:vertAlign w:val="superscript"/>
        </w:rPr>
        <w:sym w:font="Symbol" w:char="F02D"/>
      </w:r>
      <w:r w:rsidRPr="00340816">
        <w:rPr>
          <w:vertAlign w:val="superscript"/>
        </w:rPr>
        <w:t>1</w:t>
      </w:r>
      <w:r w:rsidRPr="00340816">
        <w:t xml:space="preserve">), </w:t>
      </w:r>
      <w:r w:rsidR="003F6734" w:rsidRPr="00340816">
        <w:t xml:space="preserve">and </w:t>
      </w:r>
      <w:r w:rsidRPr="00340816">
        <w:t xml:space="preserve">(4) hold </w:t>
      </w:r>
      <w:r w:rsidR="003F6734" w:rsidRPr="00340816">
        <w:t xml:space="preserve">in </w:t>
      </w:r>
      <w:r w:rsidRPr="00340816">
        <w:t xml:space="preserve">an oxygen atmosphere at 550 °C for </w:t>
      </w:r>
      <w:r w:rsidRPr="00340816">
        <w:lastRenderedPageBreak/>
        <w:t>60 min</w:t>
      </w:r>
      <w:r w:rsidR="00E005F6" w:rsidRPr="00340816">
        <w:t xml:space="preserve"> (100 mL min</w:t>
      </w:r>
      <w:r w:rsidR="00E005F6" w:rsidRPr="00340816">
        <w:rPr>
          <w:vertAlign w:val="superscript"/>
        </w:rPr>
        <w:sym w:font="Symbol" w:char="F02D"/>
      </w:r>
      <w:r w:rsidR="00E005F6" w:rsidRPr="00340816">
        <w:rPr>
          <w:vertAlign w:val="superscript"/>
        </w:rPr>
        <w:t>1</w:t>
      </w:r>
      <w:r w:rsidR="00E005F6" w:rsidRPr="00340816">
        <w:t>)</w:t>
      </w:r>
      <w:r w:rsidRPr="00340816">
        <w:t xml:space="preserve">. The hygroscopic moisture content and the ash content were calculated from the mass loss up to the end of </w:t>
      </w:r>
      <w:r w:rsidR="003F6734" w:rsidRPr="00340816">
        <w:t xml:space="preserve">the </w:t>
      </w:r>
      <w:r w:rsidRPr="00340816">
        <w:t xml:space="preserve">second step and from the mass loss up to the end of </w:t>
      </w:r>
      <w:r w:rsidR="003F6734" w:rsidRPr="00340816">
        <w:t xml:space="preserve">the </w:t>
      </w:r>
      <w:r w:rsidRPr="00340816">
        <w:t xml:space="preserve">fourth step of </w:t>
      </w:r>
      <w:r w:rsidR="003F6734" w:rsidRPr="00340816">
        <w:t xml:space="preserve">the </w:t>
      </w:r>
      <w:r w:rsidRPr="00340816">
        <w:t xml:space="preserve">program run, respectively. </w:t>
      </w:r>
      <w:r w:rsidR="00BB6353" w:rsidRPr="00340816">
        <w:rPr>
          <w:rStyle w:val="Strong"/>
        </w:rPr>
        <w:t>T</w:t>
      </w:r>
      <w:r w:rsidRPr="00340816">
        <w:rPr>
          <w:rStyle w:val="Strong"/>
        </w:rPr>
        <w:t xml:space="preserve">he baseline </w:t>
      </w:r>
      <w:r w:rsidR="00E005F6" w:rsidRPr="00340816">
        <w:rPr>
          <w:rStyle w:val="Strong"/>
        </w:rPr>
        <w:t xml:space="preserve">measured with an empty alumina crucible </w:t>
      </w:r>
      <w:r w:rsidRPr="00340816">
        <w:rPr>
          <w:rStyle w:val="Strong"/>
        </w:rPr>
        <w:t xml:space="preserve">was subtracted for all </w:t>
      </w:r>
      <w:r w:rsidR="003F6734" w:rsidRPr="00340816">
        <w:rPr>
          <w:rStyle w:val="Strong"/>
        </w:rPr>
        <w:t xml:space="preserve">the </w:t>
      </w:r>
      <w:r w:rsidRPr="00340816">
        <w:rPr>
          <w:rStyle w:val="Strong"/>
        </w:rPr>
        <w:t>measurements. For</w:t>
      </w:r>
      <w:r w:rsidR="003F6734" w:rsidRPr="00340816">
        <w:rPr>
          <w:rStyle w:val="Strong"/>
        </w:rPr>
        <w:t xml:space="preserve"> the</w:t>
      </w:r>
      <w:r w:rsidRPr="00340816">
        <w:rPr>
          <w:rStyle w:val="Strong"/>
        </w:rPr>
        <w:t xml:space="preserve"> evolved</w:t>
      </w:r>
      <w:r w:rsidR="00C96003" w:rsidRPr="00340816">
        <w:rPr>
          <w:rStyle w:val="Strong"/>
        </w:rPr>
        <w:t xml:space="preserve"> </w:t>
      </w:r>
      <w:r w:rsidRPr="00340816">
        <w:rPr>
          <w:rStyle w:val="Strong"/>
        </w:rPr>
        <w:t xml:space="preserve">gases determination, the thermoanalyser was coupled to </w:t>
      </w:r>
      <w:r w:rsidRPr="00340816">
        <w:t xml:space="preserve">a </w:t>
      </w:r>
      <w:proofErr w:type="spellStart"/>
      <w:r w:rsidRPr="00340816">
        <w:t>Balzers</w:t>
      </w:r>
      <w:proofErr w:type="spellEnd"/>
      <w:r w:rsidRPr="00340816">
        <w:t xml:space="preserve"> </w:t>
      </w:r>
      <w:proofErr w:type="spellStart"/>
      <w:r w:rsidRPr="00340816">
        <w:t>Thermostar</w:t>
      </w:r>
      <w:proofErr w:type="spellEnd"/>
      <w:r w:rsidRPr="00340816">
        <w:t xml:space="preserve"> Mass Spectrometer </w:t>
      </w:r>
      <w:r w:rsidR="001D5056" w:rsidRPr="00340816">
        <w:t>(2</w:t>
      </w:r>
      <w:r w:rsidR="00C82EAA" w:rsidRPr="00340816">
        <w:t>.</w:t>
      </w:r>
      <w:r w:rsidR="001D5056" w:rsidRPr="00340816">
        <w:t>4·10</w:t>
      </w:r>
      <w:r w:rsidR="001D5056" w:rsidRPr="00340816">
        <w:rPr>
          <w:vertAlign w:val="superscript"/>
        </w:rPr>
        <w:t>−6</w:t>
      </w:r>
      <w:r w:rsidR="001D5056" w:rsidRPr="00340816">
        <w:t xml:space="preserve"> mbar vacuum) </w:t>
      </w:r>
      <w:r w:rsidRPr="00340816">
        <w:t xml:space="preserve">via </w:t>
      </w:r>
      <w:r w:rsidR="003F6734" w:rsidRPr="00340816">
        <w:t xml:space="preserve">a </w:t>
      </w:r>
      <w:r w:rsidRPr="00340816">
        <w:t>75 cm long capillary</w:t>
      </w:r>
      <w:r w:rsidR="001D5056" w:rsidRPr="00340816">
        <w:t xml:space="preserve"> heated at 1</w:t>
      </w:r>
      <w:r w:rsidR="00D664CA" w:rsidRPr="00340816">
        <w:t>9</w:t>
      </w:r>
      <w:r w:rsidR="001D5056" w:rsidRPr="00340816">
        <w:t>0 °C</w:t>
      </w:r>
      <w:r w:rsidRPr="00340816">
        <w:t xml:space="preserve">. </w:t>
      </w:r>
      <w:r w:rsidR="003F6734" w:rsidRPr="00340816">
        <w:t xml:space="preserve">The initial </w:t>
      </w:r>
      <w:r w:rsidRPr="00340816">
        <w:t>sample mass was 2.9 mg.</w:t>
      </w:r>
    </w:p>
    <w:p w14:paraId="103ADF2F" w14:textId="59CD3E94" w:rsidR="00EA6A3A" w:rsidRPr="00340816" w:rsidRDefault="000008F9" w:rsidP="00337BFB">
      <w:pPr>
        <w:pStyle w:val="laneknormal"/>
      </w:pPr>
      <w:r w:rsidRPr="00340816">
        <w:t>T</w:t>
      </w:r>
      <w:r w:rsidRPr="00340816">
        <w:rPr>
          <w:rStyle w:val="tlid-translation"/>
        </w:rPr>
        <w:t xml:space="preserve">he </w:t>
      </w:r>
      <w:r w:rsidR="003F6734" w:rsidRPr="00340816">
        <w:rPr>
          <w:rStyle w:val="tlid-translation"/>
        </w:rPr>
        <w:t>semi-</w:t>
      </w:r>
      <w:r w:rsidRPr="00340816">
        <w:rPr>
          <w:rStyle w:val="tlid-translation"/>
        </w:rPr>
        <w:t>total concentration</w:t>
      </w:r>
      <w:r w:rsidR="001620C4" w:rsidRPr="00340816">
        <w:rPr>
          <w:rStyle w:val="tlid-translation"/>
        </w:rPr>
        <w:t>s</w:t>
      </w:r>
      <w:r w:rsidRPr="00340816">
        <w:rPr>
          <w:rStyle w:val="tlid-translation"/>
        </w:rPr>
        <w:t xml:space="preserve"> of </w:t>
      </w:r>
      <w:r w:rsidR="003F6734" w:rsidRPr="00340816">
        <w:rPr>
          <w:rStyle w:val="tlid-translation"/>
        </w:rPr>
        <w:t xml:space="preserve">the </w:t>
      </w:r>
      <w:r w:rsidRPr="00340816">
        <w:rPr>
          <w:rStyle w:val="tlid-translation"/>
        </w:rPr>
        <w:t xml:space="preserve">elements in </w:t>
      </w:r>
      <w:r w:rsidR="003F6734" w:rsidRPr="00340816">
        <w:rPr>
          <w:rStyle w:val="tlid-translation"/>
        </w:rPr>
        <w:t xml:space="preserve">the </w:t>
      </w:r>
      <w:r w:rsidRPr="00340816">
        <w:rPr>
          <w:rStyle w:val="tlid-translation"/>
        </w:rPr>
        <w:t xml:space="preserve">MBM </w:t>
      </w:r>
      <w:r w:rsidR="001620C4" w:rsidRPr="00340816">
        <w:rPr>
          <w:rStyle w:val="tlid-translation"/>
        </w:rPr>
        <w:t xml:space="preserve">and T1H005 </w:t>
      </w:r>
      <w:r w:rsidR="0043318F" w:rsidRPr="00340816">
        <w:rPr>
          <w:rStyle w:val="tlid-translation"/>
        </w:rPr>
        <w:t xml:space="preserve">(bulk sample of replicates) </w:t>
      </w:r>
      <w:r w:rsidR="001620C4" w:rsidRPr="00340816">
        <w:rPr>
          <w:rStyle w:val="tlid-translation"/>
        </w:rPr>
        <w:t xml:space="preserve"> </w:t>
      </w:r>
      <w:r w:rsidRPr="00340816">
        <w:rPr>
          <w:rStyle w:val="tlid-translation"/>
        </w:rPr>
        <w:t>w</w:t>
      </w:r>
      <w:r w:rsidR="001620C4" w:rsidRPr="00340816">
        <w:rPr>
          <w:rStyle w:val="tlid-translation"/>
        </w:rPr>
        <w:t>ere</w:t>
      </w:r>
      <w:r w:rsidRPr="00340816">
        <w:rPr>
          <w:rStyle w:val="tlid-translation"/>
        </w:rPr>
        <w:t xml:space="preserve"> determined </w:t>
      </w:r>
      <w:r w:rsidR="001620C4" w:rsidRPr="00340816">
        <w:rPr>
          <w:rStyle w:val="tlid-translation"/>
        </w:rPr>
        <w:t>after</w:t>
      </w:r>
      <w:r w:rsidRPr="00340816">
        <w:rPr>
          <w:rStyle w:val="tlid-translation"/>
        </w:rPr>
        <w:t xml:space="preserve"> </w:t>
      </w:r>
      <w:r w:rsidR="001620C4" w:rsidRPr="00340816">
        <w:rPr>
          <w:rStyle w:val="tlid-translation"/>
        </w:rPr>
        <w:t>aqua regia digestion</w:t>
      </w:r>
      <w:r w:rsidRPr="00340816">
        <w:rPr>
          <w:rStyle w:val="tlid-translation"/>
        </w:rPr>
        <w:t>. To an amount of 0.</w:t>
      </w:r>
      <w:r w:rsidR="0043318F" w:rsidRPr="00340816">
        <w:rPr>
          <w:rStyle w:val="tlid-translation"/>
        </w:rPr>
        <w:t xml:space="preserve">200 </w:t>
      </w:r>
      <w:r w:rsidRPr="00340816">
        <w:rPr>
          <w:rStyle w:val="tlid-translation"/>
        </w:rPr>
        <w:t xml:space="preserve">g ± 0.005 g of the sample in </w:t>
      </w:r>
      <w:r w:rsidR="003F6734" w:rsidRPr="00340816">
        <w:rPr>
          <w:rStyle w:val="tlid-translation"/>
        </w:rPr>
        <w:t xml:space="preserve">a </w:t>
      </w:r>
      <w:r w:rsidRPr="00340816">
        <w:rPr>
          <w:rStyle w:val="tlid-translation"/>
        </w:rPr>
        <w:t xml:space="preserve">PFA digestion vessel (561B, </w:t>
      </w:r>
      <w:proofErr w:type="spellStart"/>
      <w:r w:rsidRPr="00340816">
        <w:rPr>
          <w:rStyle w:val="tlid-translation"/>
        </w:rPr>
        <w:t>Savillex</w:t>
      </w:r>
      <w:proofErr w:type="spellEnd"/>
      <w:r w:rsidRPr="00340816">
        <w:rPr>
          <w:rStyle w:val="tlid-translation"/>
        </w:rPr>
        <w:t xml:space="preserve">, Minnesota, USA) </w:t>
      </w:r>
      <w:r w:rsidR="008D2825" w:rsidRPr="00340816">
        <w:rPr>
          <w:rStyle w:val="tlid-translation"/>
        </w:rPr>
        <w:t>3</w:t>
      </w:r>
      <w:r w:rsidRPr="00340816">
        <w:rPr>
          <w:rStyle w:val="tlid-translation"/>
        </w:rPr>
        <w:t xml:space="preserve"> mL of HNO</w:t>
      </w:r>
      <w:r w:rsidRPr="00340816">
        <w:rPr>
          <w:rStyle w:val="tlid-translation"/>
          <w:vertAlign w:val="subscript"/>
        </w:rPr>
        <w:t>3</w:t>
      </w:r>
      <w:r w:rsidRPr="00340816">
        <w:rPr>
          <w:rStyle w:val="tlid-translation"/>
        </w:rPr>
        <w:t xml:space="preserve"> (≥69.0 %, </w:t>
      </w:r>
      <w:proofErr w:type="spellStart"/>
      <w:r w:rsidRPr="00340816">
        <w:rPr>
          <w:rStyle w:val="tlid-translation"/>
        </w:rPr>
        <w:t>TraceSelect</w:t>
      </w:r>
      <w:proofErr w:type="spellEnd"/>
      <w:r w:rsidRPr="00340816">
        <w:rPr>
          <w:rStyle w:val="tlid-translation"/>
        </w:rPr>
        <w:t xml:space="preserve">, </w:t>
      </w:r>
      <w:proofErr w:type="spellStart"/>
      <w:r w:rsidRPr="00340816">
        <w:rPr>
          <w:rStyle w:val="tlid-translation"/>
        </w:rPr>
        <w:t>Fluka</w:t>
      </w:r>
      <w:proofErr w:type="spellEnd"/>
      <w:r w:rsidRPr="00340816">
        <w:rPr>
          <w:rStyle w:val="tlid-translation"/>
        </w:rPr>
        <w:t xml:space="preserve">) and </w:t>
      </w:r>
      <w:r w:rsidR="008D2825" w:rsidRPr="00340816">
        <w:rPr>
          <w:rStyle w:val="tlid-translation"/>
        </w:rPr>
        <w:t>9</w:t>
      </w:r>
      <w:r w:rsidRPr="00340816">
        <w:rPr>
          <w:rStyle w:val="tlid-translation"/>
        </w:rPr>
        <w:t xml:space="preserve"> mL of </w:t>
      </w:r>
      <w:r w:rsidR="001620C4" w:rsidRPr="00340816">
        <w:rPr>
          <w:rStyle w:val="tlid-translation"/>
        </w:rPr>
        <w:t>HCl</w:t>
      </w:r>
      <w:r w:rsidRPr="00340816">
        <w:rPr>
          <w:rStyle w:val="tlid-translation"/>
        </w:rPr>
        <w:t xml:space="preserve"> (</w:t>
      </w:r>
      <w:r w:rsidR="00991402" w:rsidRPr="00340816">
        <w:rPr>
          <w:rStyle w:val="tlid-translation"/>
        </w:rPr>
        <w:t xml:space="preserve">37 %, </w:t>
      </w:r>
      <w:proofErr w:type="spellStart"/>
      <w:r w:rsidR="00991402" w:rsidRPr="00340816">
        <w:rPr>
          <w:rStyle w:val="tlid-translation"/>
        </w:rPr>
        <w:t>TraceSelect</w:t>
      </w:r>
      <w:proofErr w:type="spellEnd"/>
      <w:r w:rsidR="00991402" w:rsidRPr="00340816">
        <w:rPr>
          <w:rStyle w:val="tlid-translation"/>
        </w:rPr>
        <w:t xml:space="preserve">, </w:t>
      </w:r>
      <w:proofErr w:type="spellStart"/>
      <w:r w:rsidR="00991402" w:rsidRPr="00340816">
        <w:rPr>
          <w:rStyle w:val="tlid-translation"/>
        </w:rPr>
        <w:t>Fluka</w:t>
      </w:r>
      <w:proofErr w:type="spellEnd"/>
      <w:r w:rsidR="00991402" w:rsidRPr="00340816">
        <w:rPr>
          <w:rStyle w:val="tlid-translation"/>
        </w:rPr>
        <w:t xml:space="preserve">, Sigma-Aldrich </w:t>
      </w:r>
      <w:proofErr w:type="spellStart"/>
      <w:r w:rsidR="00991402" w:rsidRPr="00340816">
        <w:rPr>
          <w:rStyle w:val="tlid-translation"/>
        </w:rPr>
        <w:t>Chemie</w:t>
      </w:r>
      <w:proofErr w:type="spellEnd"/>
      <w:r w:rsidRPr="00340816">
        <w:rPr>
          <w:rStyle w:val="tlid-translation"/>
        </w:rPr>
        <w:t xml:space="preserve">) were added, left in the loosely closed vessel in </w:t>
      </w:r>
      <w:r w:rsidR="003F6734" w:rsidRPr="00340816">
        <w:rPr>
          <w:rStyle w:val="tlid-translation"/>
        </w:rPr>
        <w:t xml:space="preserve">a </w:t>
      </w:r>
      <w:r w:rsidRPr="00340816">
        <w:rPr>
          <w:rStyle w:val="tlid-translation"/>
        </w:rPr>
        <w:t xml:space="preserve">fume hood overnight, </w:t>
      </w:r>
      <w:r w:rsidR="003F6734" w:rsidRPr="00340816">
        <w:rPr>
          <w:rStyle w:val="tlid-translation"/>
        </w:rPr>
        <w:t xml:space="preserve">then </w:t>
      </w:r>
      <w:r w:rsidR="001527FB" w:rsidRPr="00340816">
        <w:rPr>
          <w:rStyle w:val="tlid-translation"/>
        </w:rPr>
        <w:t xml:space="preserve">the vessel was </w:t>
      </w:r>
      <w:r w:rsidRPr="00340816">
        <w:rPr>
          <w:rStyle w:val="tlid-translation"/>
        </w:rPr>
        <w:t xml:space="preserve">tightly closed and </w:t>
      </w:r>
      <w:r w:rsidR="003F6734" w:rsidRPr="00340816">
        <w:rPr>
          <w:rStyle w:val="tlid-translation"/>
        </w:rPr>
        <w:t xml:space="preserve">the </w:t>
      </w:r>
      <w:r w:rsidR="003F6734" w:rsidRPr="00340816">
        <w:rPr>
          <w:rStyle w:val="Strong"/>
        </w:rPr>
        <w:t xml:space="preserve">sample </w:t>
      </w:r>
      <w:r w:rsidR="001527FB" w:rsidRPr="00340816">
        <w:rPr>
          <w:rStyle w:val="Strong"/>
        </w:rPr>
        <w:t xml:space="preserve">was </w:t>
      </w:r>
      <w:r w:rsidRPr="00340816">
        <w:rPr>
          <w:rStyle w:val="Strong"/>
        </w:rPr>
        <w:t xml:space="preserve">digested at a temperature of reflux on a hot plate for </w:t>
      </w:r>
      <w:r w:rsidR="008D2825" w:rsidRPr="00340816">
        <w:rPr>
          <w:rStyle w:val="Strong"/>
        </w:rPr>
        <w:t>8</w:t>
      </w:r>
      <w:r w:rsidRPr="00340816">
        <w:rPr>
          <w:rStyle w:val="Strong"/>
        </w:rPr>
        <w:t xml:space="preserve"> hours. The cold contents were filtered through a 0.45 µm membrane filter and diluted to 30</w:t>
      </w:r>
      <w:r w:rsidR="00543122" w:rsidRPr="00340816">
        <w:rPr>
          <w:rStyle w:val="Strong"/>
        </w:rPr>
        <w:t> </w:t>
      </w:r>
      <w:r w:rsidRPr="00340816">
        <w:rPr>
          <w:rStyle w:val="Strong"/>
        </w:rPr>
        <w:t xml:space="preserve">mL with Milli-Q water. </w:t>
      </w:r>
      <w:r w:rsidR="00526C48" w:rsidRPr="00340816">
        <w:rPr>
          <w:rStyle w:val="Strong"/>
        </w:rPr>
        <w:t xml:space="preserve">The </w:t>
      </w:r>
      <w:r w:rsidRPr="00340816">
        <w:rPr>
          <w:rStyle w:val="Strong"/>
        </w:rPr>
        <w:t xml:space="preserve">samples </w:t>
      </w:r>
      <w:r w:rsidR="00200666" w:rsidRPr="00340816">
        <w:rPr>
          <w:rStyle w:val="Strong"/>
        </w:rPr>
        <w:t xml:space="preserve">were </w:t>
      </w:r>
      <w:r w:rsidR="00526C48" w:rsidRPr="00340816">
        <w:rPr>
          <w:rStyle w:val="Strong"/>
        </w:rPr>
        <w:t xml:space="preserve">digested </w:t>
      </w:r>
      <w:r w:rsidRPr="00340816">
        <w:rPr>
          <w:rStyle w:val="Strong"/>
        </w:rPr>
        <w:t>in triplicate</w:t>
      </w:r>
      <w:r w:rsidR="00526C48" w:rsidRPr="00340816">
        <w:rPr>
          <w:rStyle w:val="Strong"/>
        </w:rPr>
        <w:t>,</w:t>
      </w:r>
      <w:r w:rsidRPr="00340816">
        <w:rPr>
          <w:rStyle w:val="Strong"/>
        </w:rPr>
        <w:t xml:space="preserve"> including three blank samples. The concentration of metals in </w:t>
      </w:r>
      <w:r w:rsidR="00526C48" w:rsidRPr="00340816">
        <w:rPr>
          <w:rStyle w:val="Strong"/>
        </w:rPr>
        <w:t xml:space="preserve">the </w:t>
      </w:r>
      <w:r w:rsidRPr="00340816">
        <w:rPr>
          <w:rStyle w:val="Strong"/>
        </w:rPr>
        <w:t xml:space="preserve">digested diluted samples was analysed </w:t>
      </w:r>
      <w:r w:rsidR="00526C48" w:rsidRPr="00340816">
        <w:rPr>
          <w:rStyle w:val="Strong"/>
        </w:rPr>
        <w:t xml:space="preserve">with </w:t>
      </w:r>
      <w:r w:rsidRPr="00340816">
        <w:rPr>
          <w:rStyle w:val="Strong"/>
        </w:rPr>
        <w:t>ICP-MS Agilent 7500ce</w:t>
      </w:r>
      <w:r w:rsidR="008D2B54" w:rsidRPr="00340816">
        <w:rPr>
          <w:rStyle w:val="Strong"/>
        </w:rPr>
        <w:t xml:space="preserve"> (</w:t>
      </w:r>
      <w:r w:rsidR="008D2B54" w:rsidRPr="00340816">
        <w:rPr>
          <w:rStyle w:val="tlid-translation"/>
        </w:rPr>
        <w:t>Cr, Ni, Cu, Zn, As, Mo, Cd and Pb</w:t>
      </w:r>
      <w:r w:rsidRPr="00340816">
        <w:rPr>
          <w:rStyle w:val="Strong"/>
        </w:rPr>
        <w:t>)</w:t>
      </w:r>
      <w:r w:rsidR="00B75584" w:rsidRPr="00340816">
        <w:rPr>
          <w:rStyle w:val="Strong"/>
        </w:rPr>
        <w:t xml:space="preserve"> and </w:t>
      </w:r>
      <w:r w:rsidR="00223B05" w:rsidRPr="00340816">
        <w:t>Varian</w:t>
      </w:r>
      <w:r w:rsidR="00B75584" w:rsidRPr="00340816">
        <w:t xml:space="preserve"> 240 AA system (</w:t>
      </w:r>
      <w:r w:rsidR="008D2B54" w:rsidRPr="00340816">
        <w:t xml:space="preserve">Fe, </w:t>
      </w:r>
      <w:r w:rsidR="00B75584" w:rsidRPr="00340816">
        <w:t>Na, K, Ca and Mg)</w:t>
      </w:r>
      <w:r w:rsidRPr="00340816">
        <w:rPr>
          <w:rStyle w:val="Strong"/>
        </w:rPr>
        <w:t>. The limit of detection (LOD) was calculated as the concentration corresponding to three times the standard deviation (3</w:t>
      </w:r>
      <w:r w:rsidRPr="00340816">
        <w:rPr>
          <w:rStyle w:val="Strong"/>
          <w:i/>
          <w:iCs/>
        </w:rPr>
        <w:t>s</w:t>
      </w:r>
      <w:r w:rsidRPr="00340816">
        <w:rPr>
          <w:rStyle w:val="Strong"/>
        </w:rPr>
        <w:t xml:space="preserve">, </w:t>
      </w:r>
      <w:r w:rsidRPr="00340816">
        <w:rPr>
          <w:rStyle w:val="Strong"/>
          <w:i/>
          <w:iCs/>
        </w:rPr>
        <w:t>N</w:t>
      </w:r>
      <w:r w:rsidR="000F752B" w:rsidRPr="00340816">
        <w:rPr>
          <w:rStyle w:val="Strong"/>
        </w:rPr>
        <w:t xml:space="preserve"> </w:t>
      </w:r>
      <w:r w:rsidRPr="00340816">
        <w:rPr>
          <w:rStyle w:val="Strong"/>
        </w:rPr>
        <w:t>=</w:t>
      </w:r>
      <w:r w:rsidR="000F752B" w:rsidRPr="00340816">
        <w:rPr>
          <w:rStyle w:val="Strong"/>
        </w:rPr>
        <w:t xml:space="preserve"> </w:t>
      </w:r>
      <w:r w:rsidR="008D2825" w:rsidRPr="00340816">
        <w:rPr>
          <w:rStyle w:val="Strong"/>
        </w:rPr>
        <w:t>3</w:t>
      </w:r>
      <w:r w:rsidRPr="00340816">
        <w:rPr>
          <w:rStyle w:val="Strong"/>
        </w:rPr>
        <w:t xml:space="preserve">) of the blank determinations. </w:t>
      </w:r>
      <w:r w:rsidR="00EA6A3A" w:rsidRPr="00340816">
        <w:t xml:space="preserve">Total P content in digested diluted samples were determined according to SIST EN ISO 6878:2004 (Water quality - Determination of phosphorus - Ammonium molybdate spectrometric method). </w:t>
      </w:r>
    </w:p>
    <w:p w14:paraId="3D90D841" w14:textId="04F9C961" w:rsidR="00E851FB" w:rsidRPr="00340816" w:rsidRDefault="00F619C3" w:rsidP="00337BFB">
      <w:pPr>
        <w:pStyle w:val="laneknormal"/>
      </w:pPr>
      <w:r w:rsidRPr="00340816">
        <w:t xml:space="preserve">The content of C, H, N and S in </w:t>
      </w:r>
      <w:r w:rsidR="00526C48" w:rsidRPr="00340816">
        <w:t xml:space="preserve">the </w:t>
      </w:r>
      <w:r w:rsidR="00CC2F82" w:rsidRPr="00340816">
        <w:t xml:space="preserve">raw </w:t>
      </w:r>
      <w:r w:rsidRPr="00340816">
        <w:t xml:space="preserve">MBM sample and </w:t>
      </w:r>
      <w:r w:rsidR="00526C48" w:rsidRPr="00340816">
        <w:t xml:space="preserve">the </w:t>
      </w:r>
      <w:r w:rsidRPr="00340816">
        <w:t xml:space="preserve">ABC samples obtained after </w:t>
      </w:r>
      <w:r w:rsidR="00526C48" w:rsidRPr="00340816">
        <w:t xml:space="preserve">the </w:t>
      </w:r>
      <w:r w:rsidRPr="00340816">
        <w:t xml:space="preserve">pyrolysis of </w:t>
      </w:r>
      <w:r w:rsidR="00526C48" w:rsidRPr="00340816">
        <w:t xml:space="preserve">the </w:t>
      </w:r>
      <w:r w:rsidR="00CC2F82" w:rsidRPr="00340816">
        <w:t>MBM</w:t>
      </w:r>
      <w:r w:rsidRPr="00340816">
        <w:t xml:space="preserve"> sample up to 600 °C (T1ABC samples) was determined </w:t>
      </w:r>
      <w:r w:rsidR="00526C48" w:rsidRPr="00340816">
        <w:t xml:space="preserve">with a </w:t>
      </w:r>
      <w:r w:rsidRPr="00340816">
        <w:t>Perkin Elmer Elemental Analyser Series II CHNS/O.</w:t>
      </w:r>
      <w:r w:rsidR="00815EE0" w:rsidRPr="00340816">
        <w:t xml:space="preserve"> </w:t>
      </w:r>
      <w:r w:rsidR="00526C48" w:rsidRPr="00340816">
        <w:t>The</w:t>
      </w:r>
      <w:r w:rsidR="00147DAC" w:rsidRPr="00340816">
        <w:t xml:space="preserve"> inorganic carbon content was </w:t>
      </w:r>
      <w:r w:rsidR="00526C48" w:rsidRPr="00340816">
        <w:t xml:space="preserve">determined </w:t>
      </w:r>
      <w:r w:rsidR="00147DAC" w:rsidRPr="00340816">
        <w:t>according t</w:t>
      </w:r>
      <w:r w:rsidR="00E851FB" w:rsidRPr="00340816">
        <w:t>o</w:t>
      </w:r>
      <w:r w:rsidR="00147DAC" w:rsidRPr="00340816">
        <w:t xml:space="preserve"> DIN 51726</w:t>
      </w:r>
      <w:r w:rsidR="002C0418">
        <w:t>.</w:t>
      </w:r>
      <w:r w:rsidR="001410D3" w:rsidRPr="00340816">
        <w:fldChar w:fldCharType="begin"/>
      </w:r>
      <w:r w:rsidR="00045EFB" w:rsidRPr="00340816">
        <w:instrText xml:space="preserve"> ADDIN EN.CITE &lt;EndNote&gt;&lt;Cite&gt;&lt;Author&gt;EBC&lt;/Author&gt;&lt;Year&gt;2012&lt;/Year&gt;&lt;IDText&gt;European Biochar Certificate - Guidelines for a sustainable production of biochar. European Biochar Foundation (EBC). Version 8.2E of 19th April 2019&lt;/IDText&gt;&lt;DisplayText&gt;&lt;style face="superscript"&gt;14&lt;/style&gt;&lt;/DisplayText&gt;&lt;record&gt;&lt;titles&gt;&lt;title&gt;&lt;style font="default" size="100%"&gt;European Biochar Certificate - Guidelines for a sustainable production of biochar. European Biochar Foundation (EBC). Version 8.2E of 19th &lt;/style&gt;&lt;style face="superscript" font="default" size="100%"&gt;Ap&lt;/style&gt;&lt;style font="default" size="100%"&gt;ril 2019&lt;/style&gt;&lt;/title&gt;&lt;/titles&gt;&lt;contributors&gt;&lt;authors&gt;&lt;author&gt;EBC&lt;/author&gt;&lt;/authors&gt;&lt;/contributors&gt;&lt;added-date format="utc"&gt;1584873853&lt;/added-date&gt;&lt;pub-location&gt;Arbaz, Switzerland&lt;/pub-location&gt;&lt;ref-type name="Web Page"&gt;12&lt;/ref-type&gt;&lt;dates&gt;&lt;year&gt;2012&lt;/year&gt;&lt;/dates&gt;&lt;rec-number&gt;879&lt;/rec-number&gt;&lt;publisher&gt;European Biochar Foundation (EBC).&lt;/publisher&gt;&lt;last-updated-date format="utc"&gt;1584892609&lt;/last-updated-date&gt;&lt;electronic-resource-num&gt;10.13140/RG.2.1.4658.7043&lt;/electronic-resource-num&gt;&lt;/record&gt;&lt;/Cite&gt;&lt;/EndNote&gt;</w:instrText>
      </w:r>
      <w:r w:rsidR="001410D3" w:rsidRPr="00340816">
        <w:fldChar w:fldCharType="separate"/>
      </w:r>
      <w:r w:rsidR="00045EFB" w:rsidRPr="00340816">
        <w:rPr>
          <w:noProof/>
          <w:vertAlign w:val="superscript"/>
        </w:rPr>
        <w:t>14</w:t>
      </w:r>
      <w:r w:rsidR="001410D3" w:rsidRPr="00340816">
        <w:fldChar w:fldCharType="end"/>
      </w:r>
      <w:r w:rsidR="00E26C3C" w:rsidRPr="00340816">
        <w:t xml:space="preserve"> The organic carbon content (</w:t>
      </w:r>
      <w:proofErr w:type="spellStart"/>
      <w:r w:rsidR="00E26C3C" w:rsidRPr="00340816">
        <w:rPr>
          <w:rFonts w:eastAsia="Calibri"/>
        </w:rPr>
        <w:t>C</w:t>
      </w:r>
      <w:r w:rsidR="00E26C3C" w:rsidRPr="00340816">
        <w:rPr>
          <w:rFonts w:eastAsia="Calibri"/>
          <w:vertAlign w:val="subscript"/>
        </w:rPr>
        <w:t>org</w:t>
      </w:r>
      <w:proofErr w:type="spellEnd"/>
      <w:r w:rsidR="00E26C3C" w:rsidRPr="00340816">
        <w:t>) in the samples was derived from the total carbon content minus the inorganic carbon content.</w:t>
      </w:r>
    </w:p>
    <w:p w14:paraId="78C508B5" w14:textId="77777777" w:rsidR="00CC73BD" w:rsidRPr="00340816" w:rsidRDefault="00526C48" w:rsidP="00337BFB">
      <w:pPr>
        <w:pStyle w:val="laneknormal"/>
      </w:pPr>
      <w:r w:rsidRPr="00340816">
        <w:t xml:space="preserve">A </w:t>
      </w:r>
      <w:r w:rsidR="00CC73BD" w:rsidRPr="00340816">
        <w:t xml:space="preserve">Perkin Elmer Spectrum 100 spectrometer was used for </w:t>
      </w:r>
      <w:r w:rsidRPr="00340816">
        <w:t xml:space="preserve">the </w:t>
      </w:r>
      <w:r w:rsidR="00CC73BD" w:rsidRPr="00340816">
        <w:t xml:space="preserve">FTIR spectroscopy of </w:t>
      </w:r>
      <w:r w:rsidRPr="00340816">
        <w:t xml:space="preserve">the </w:t>
      </w:r>
      <w:r w:rsidR="00CC73BD" w:rsidRPr="00340816">
        <w:t xml:space="preserve">MBM and ABC samples. The analyses of </w:t>
      </w:r>
      <w:r w:rsidRPr="00340816">
        <w:t xml:space="preserve">the </w:t>
      </w:r>
      <w:r w:rsidR="00CC73BD" w:rsidRPr="00340816">
        <w:t xml:space="preserve">samples were performed </w:t>
      </w:r>
      <w:r w:rsidRPr="00340816">
        <w:t xml:space="preserve">with a </w:t>
      </w:r>
      <w:r w:rsidR="00CC73BD" w:rsidRPr="00340816">
        <w:t>single reflection monolithic diamond ATR (</w:t>
      </w:r>
      <w:proofErr w:type="spellStart"/>
      <w:r w:rsidR="00CC73BD" w:rsidRPr="00340816">
        <w:t>Specac’s</w:t>
      </w:r>
      <w:proofErr w:type="spellEnd"/>
      <w:r w:rsidR="00CC73BD" w:rsidRPr="00340816">
        <w:t xml:space="preserve"> Golden Gate ATR) in the wavenumber range from 600 cm</w:t>
      </w:r>
      <w:r w:rsidR="00CC73BD" w:rsidRPr="00340816">
        <w:rPr>
          <w:vertAlign w:val="superscript"/>
        </w:rPr>
        <w:sym w:font="Symbol" w:char="F02D"/>
      </w:r>
      <w:r w:rsidR="00CC73BD" w:rsidRPr="00340816">
        <w:rPr>
          <w:vertAlign w:val="superscript"/>
        </w:rPr>
        <w:t>1</w:t>
      </w:r>
      <w:r w:rsidR="00CC73BD" w:rsidRPr="00340816">
        <w:t xml:space="preserve"> to 4000 cm</w:t>
      </w:r>
      <w:r w:rsidR="00CC73BD" w:rsidRPr="00340816">
        <w:rPr>
          <w:vertAlign w:val="superscript"/>
        </w:rPr>
        <w:sym w:font="Symbol" w:char="F02D"/>
      </w:r>
      <w:r w:rsidR="00CC73BD" w:rsidRPr="00340816">
        <w:rPr>
          <w:vertAlign w:val="superscript"/>
        </w:rPr>
        <w:t>1</w:t>
      </w:r>
      <w:r w:rsidR="00CC73BD" w:rsidRPr="00340816">
        <w:t xml:space="preserve"> (background correction, resolution 2 cm</w:t>
      </w:r>
      <w:r w:rsidR="00CC73BD" w:rsidRPr="00340816">
        <w:rPr>
          <w:vertAlign w:val="superscript"/>
        </w:rPr>
        <w:sym w:font="Symbol" w:char="F02D"/>
      </w:r>
      <w:r w:rsidR="00CC73BD" w:rsidRPr="00340816">
        <w:rPr>
          <w:vertAlign w:val="superscript"/>
        </w:rPr>
        <w:t>1</w:t>
      </w:r>
      <w:r w:rsidR="00CC73BD" w:rsidRPr="00340816">
        <w:t>, 10 scans for each spectrum).</w:t>
      </w:r>
    </w:p>
    <w:p w14:paraId="39EBF274" w14:textId="0AAA85FB" w:rsidR="00CC73BD" w:rsidRPr="00340816" w:rsidRDefault="00526C48" w:rsidP="00337BFB">
      <w:pPr>
        <w:pStyle w:val="laneknormal"/>
      </w:pPr>
      <w:r w:rsidRPr="00340816">
        <w:t xml:space="preserve">The mineralogical </w:t>
      </w:r>
      <w:r w:rsidR="00CC73BD" w:rsidRPr="00340816">
        <w:t xml:space="preserve">properties of </w:t>
      </w:r>
      <w:r w:rsidRPr="00340816">
        <w:t xml:space="preserve">the </w:t>
      </w:r>
      <w:r w:rsidR="00CC73BD" w:rsidRPr="00340816">
        <w:t xml:space="preserve">ABC samples </w:t>
      </w:r>
      <w:r w:rsidRPr="00340816">
        <w:t>were examined</w:t>
      </w:r>
      <w:r w:rsidR="00CC73BD" w:rsidRPr="00340816">
        <w:t xml:space="preserve"> </w:t>
      </w:r>
      <w:r w:rsidRPr="00340816">
        <w:t xml:space="preserve">with a </w:t>
      </w:r>
      <w:proofErr w:type="spellStart"/>
      <w:r w:rsidR="00CC73BD" w:rsidRPr="00340816">
        <w:t>PANalytical</w:t>
      </w:r>
      <w:proofErr w:type="spellEnd"/>
      <w:r w:rsidR="00CC73BD" w:rsidRPr="00340816">
        <w:t xml:space="preserve"> </w:t>
      </w:r>
      <w:proofErr w:type="spellStart"/>
      <w:r w:rsidR="00CC73BD" w:rsidRPr="00340816">
        <w:t>X'Pert</w:t>
      </w:r>
      <w:proofErr w:type="spellEnd"/>
      <w:r w:rsidR="00CC73BD" w:rsidRPr="00340816">
        <w:t xml:space="preserve"> PRO MPD powder diffractometer</w:t>
      </w:r>
      <w:r w:rsidRPr="00340816">
        <w:t xml:space="preserve"> using</w:t>
      </w:r>
      <w:r w:rsidR="00CC73BD" w:rsidRPr="00340816">
        <w:t xml:space="preserve"> Cu Kα X-rays (wavelength of 1.5406 Å). </w:t>
      </w:r>
      <w:r w:rsidRPr="00340816">
        <w:t xml:space="preserve">The measurements </w:t>
      </w:r>
      <w:r w:rsidR="00CC73BD" w:rsidRPr="00340816">
        <w:t>were made in the 2θ range 5</w:t>
      </w:r>
      <w:r w:rsidR="00CC73BD" w:rsidRPr="00340816">
        <w:sym w:font="Symbol" w:char="F02D"/>
      </w:r>
      <w:r w:rsidR="00CC73BD" w:rsidRPr="00340816">
        <w:t xml:space="preserve">80° with a step interval of 0.033°. </w:t>
      </w:r>
      <w:r w:rsidRPr="00340816">
        <w:t xml:space="preserve">The results </w:t>
      </w:r>
      <w:r w:rsidR="00CC73BD" w:rsidRPr="00340816">
        <w:t xml:space="preserve">were evaluated </w:t>
      </w:r>
      <w:r w:rsidRPr="00340816">
        <w:t xml:space="preserve">with the </w:t>
      </w:r>
      <w:proofErr w:type="spellStart"/>
      <w:r w:rsidR="00CC73BD" w:rsidRPr="00340816">
        <w:t>Crystallographica</w:t>
      </w:r>
      <w:proofErr w:type="spellEnd"/>
      <w:r w:rsidR="00CC73BD" w:rsidRPr="00340816">
        <w:t xml:space="preserve"> Search-Match program.</w:t>
      </w:r>
    </w:p>
    <w:p w14:paraId="2BC118CB" w14:textId="37F0CCE4" w:rsidR="00CC73BD" w:rsidRPr="00340816" w:rsidRDefault="00CC73BD" w:rsidP="00337BFB">
      <w:pPr>
        <w:pStyle w:val="laneknormal"/>
      </w:pPr>
      <w:r w:rsidRPr="00340816">
        <w:lastRenderedPageBreak/>
        <w:t xml:space="preserve">SEM/EDS </w:t>
      </w:r>
      <w:r w:rsidR="00526C48" w:rsidRPr="00340816">
        <w:t xml:space="preserve">analyses </w:t>
      </w:r>
      <w:r w:rsidRPr="00340816">
        <w:t xml:space="preserve">of ground ABC samples on adhesive </w:t>
      </w:r>
      <w:r w:rsidR="00526C48" w:rsidRPr="00340816">
        <w:t xml:space="preserve">carbon </w:t>
      </w:r>
      <w:r w:rsidRPr="00340816">
        <w:t xml:space="preserve">tape </w:t>
      </w:r>
      <w:r w:rsidR="00526C48" w:rsidRPr="00340816">
        <w:t xml:space="preserve">were used </w:t>
      </w:r>
      <w:r w:rsidRPr="00340816">
        <w:t xml:space="preserve">to study the morphology of </w:t>
      </w:r>
      <w:r w:rsidR="00526C48" w:rsidRPr="00340816">
        <w:t xml:space="preserve">the </w:t>
      </w:r>
      <w:r w:rsidR="000F752B" w:rsidRPr="00340816">
        <w:t>samples</w:t>
      </w:r>
      <w:r w:rsidRPr="00340816">
        <w:t xml:space="preserve"> </w:t>
      </w:r>
      <w:r w:rsidR="00526C48" w:rsidRPr="00340816">
        <w:t>in</w:t>
      </w:r>
      <w:r w:rsidRPr="00340816">
        <w:t xml:space="preserve"> high resolution</w:t>
      </w:r>
      <w:r w:rsidR="00027F6C" w:rsidRPr="00340816">
        <w:t>.</w:t>
      </w:r>
      <w:r w:rsidRPr="00340816">
        <w:t xml:space="preserve"> </w:t>
      </w:r>
      <w:r w:rsidR="00526C48" w:rsidRPr="00340816">
        <w:t>The Zeiss ULTRA Plus field</w:t>
      </w:r>
      <w:r w:rsidR="0050001A" w:rsidRPr="00340816">
        <w:t xml:space="preserve"> </w:t>
      </w:r>
      <w:r w:rsidR="00526C48" w:rsidRPr="00340816">
        <w:t xml:space="preserve">emission scanning </w:t>
      </w:r>
      <w:r w:rsidRPr="00340816">
        <w:t>electron microscope</w:t>
      </w:r>
      <w:r w:rsidR="00526C48" w:rsidRPr="00340816">
        <w:t xml:space="preserve"> was equipped with an</w:t>
      </w:r>
      <w:r w:rsidRPr="00340816">
        <w:t xml:space="preserve"> </w:t>
      </w:r>
      <w:r w:rsidR="006A6475" w:rsidRPr="00340816">
        <w:t>energy d</w:t>
      </w:r>
      <w:r w:rsidR="00AB0387" w:rsidRPr="00340816">
        <w:t xml:space="preserve">ispersive </w:t>
      </w:r>
      <w:r w:rsidR="006A6475" w:rsidRPr="00340816">
        <w:t>s</w:t>
      </w:r>
      <w:r w:rsidR="00AB0387" w:rsidRPr="00340816">
        <w:t>pectro</w:t>
      </w:r>
      <w:r w:rsidR="006A6475" w:rsidRPr="00340816">
        <w:t>meter</w:t>
      </w:r>
      <w:r w:rsidR="00AB0387" w:rsidRPr="00340816">
        <w:t xml:space="preserve"> </w:t>
      </w:r>
      <w:r w:rsidRPr="00340816">
        <w:t xml:space="preserve">(EDS). </w:t>
      </w:r>
    </w:p>
    <w:p w14:paraId="29E0F69E" w14:textId="2AE65938" w:rsidR="004E1BA2" w:rsidRPr="00340816" w:rsidRDefault="004E1BA2" w:rsidP="00BD2BDE">
      <w:pPr>
        <w:pStyle w:val="textcrc"/>
        <w:keepNext w:val="0"/>
        <w:spacing w:line="360" w:lineRule="auto"/>
        <w:rPr>
          <w:rFonts w:ascii="Times New Roman" w:hAnsi="Times New Roman"/>
        </w:rPr>
      </w:pPr>
    </w:p>
    <w:p w14:paraId="3661E131" w14:textId="4A0D7151" w:rsidR="002976D5" w:rsidRPr="00340816" w:rsidRDefault="002976D5" w:rsidP="00524B88">
      <w:pPr>
        <w:pStyle w:val="Heading1"/>
      </w:pPr>
      <w:r w:rsidRPr="00340816">
        <w:t>Results and discussion</w:t>
      </w:r>
    </w:p>
    <w:p w14:paraId="6408EDD0" w14:textId="1BE4437B" w:rsidR="00B80CB0" w:rsidRPr="00340816" w:rsidRDefault="00B80CB0" w:rsidP="00E752A2">
      <w:pPr>
        <w:pStyle w:val="Heading2"/>
      </w:pPr>
      <w:r w:rsidRPr="00340816">
        <w:t>Pyrolysis of meat and bone meal</w:t>
      </w:r>
    </w:p>
    <w:p w14:paraId="45983CAC" w14:textId="2A3E903B" w:rsidR="00D73A03" w:rsidRPr="00340816" w:rsidRDefault="00D73A03" w:rsidP="00337BFB">
      <w:pPr>
        <w:pStyle w:val="laneknormal"/>
      </w:pPr>
      <w:r w:rsidRPr="00340816">
        <w:rPr>
          <w:rFonts w:eastAsia="Calibri"/>
        </w:rPr>
        <w:t xml:space="preserve">The </w:t>
      </w:r>
      <w:r w:rsidR="00250F67" w:rsidRPr="00340816">
        <w:rPr>
          <w:rFonts w:eastAsia="Calibri"/>
        </w:rPr>
        <w:t xml:space="preserve">dynamic </w:t>
      </w:r>
      <w:r w:rsidRPr="00340816">
        <w:rPr>
          <w:rFonts w:eastAsia="Calibri"/>
        </w:rPr>
        <w:t>TG</w:t>
      </w:r>
      <w:r w:rsidR="007F42B7">
        <w:rPr>
          <w:rFonts w:eastAsia="Calibri"/>
        </w:rPr>
        <w:t>A</w:t>
      </w:r>
      <w:r w:rsidRPr="00340816">
        <w:rPr>
          <w:rFonts w:eastAsia="Calibri"/>
        </w:rPr>
        <w:t xml:space="preserve"> measurements </w:t>
      </w:r>
      <w:r w:rsidR="0061090D" w:rsidRPr="00340816">
        <w:t>of the MBM pyrolysed up to 600 °C and 1000</w:t>
      </w:r>
      <w:r w:rsidR="000861C1" w:rsidRPr="00340816">
        <w:t> </w:t>
      </w:r>
      <w:r w:rsidR="0061090D" w:rsidRPr="00340816">
        <w:t>°C</w:t>
      </w:r>
      <w:r w:rsidR="0061090D" w:rsidRPr="00340816">
        <w:rPr>
          <w:rFonts w:eastAsia="Calibri"/>
        </w:rPr>
        <w:t xml:space="preserve"> </w:t>
      </w:r>
      <w:r w:rsidRPr="00340816">
        <w:rPr>
          <w:rFonts w:eastAsia="Calibri"/>
        </w:rPr>
        <w:t>show (</w:t>
      </w:r>
      <w:r w:rsidR="007F6BD8" w:rsidRPr="00340816">
        <w:rPr>
          <w:rFonts w:eastAsia="Calibri"/>
        </w:rPr>
        <w:t>Figure</w:t>
      </w:r>
      <w:r w:rsidRPr="00340816">
        <w:rPr>
          <w:rFonts w:eastAsia="Calibri"/>
        </w:rPr>
        <w:t xml:space="preserve"> 1) </w:t>
      </w:r>
      <w:r w:rsidR="00526C48" w:rsidRPr="00340816">
        <w:rPr>
          <w:rFonts w:eastAsia="Calibri"/>
        </w:rPr>
        <w:t xml:space="preserve">a </w:t>
      </w:r>
      <w:r w:rsidRPr="00340816">
        <w:rPr>
          <w:rFonts w:eastAsia="Calibri"/>
        </w:rPr>
        <w:t xml:space="preserve">similar course for </w:t>
      </w:r>
      <w:r w:rsidR="00526C48" w:rsidRPr="00340816">
        <w:rPr>
          <w:rFonts w:eastAsia="Calibri"/>
        </w:rPr>
        <w:t xml:space="preserve">the </w:t>
      </w:r>
      <w:r w:rsidRPr="00340816">
        <w:rPr>
          <w:rFonts w:eastAsia="Calibri"/>
        </w:rPr>
        <w:t xml:space="preserve">samples heated at all </w:t>
      </w:r>
      <w:r w:rsidR="00526C48" w:rsidRPr="00340816">
        <w:rPr>
          <w:rFonts w:eastAsia="Calibri"/>
        </w:rPr>
        <w:t xml:space="preserve">the </w:t>
      </w:r>
      <w:r w:rsidRPr="00340816">
        <w:rPr>
          <w:rFonts w:eastAsia="Calibri"/>
        </w:rPr>
        <w:t xml:space="preserve">heating rates </w:t>
      </w:r>
      <w:r w:rsidR="00526C48" w:rsidRPr="00340816">
        <w:rPr>
          <w:rFonts w:eastAsia="Calibri"/>
        </w:rPr>
        <w:t>for the observed time period</w:t>
      </w:r>
      <w:r w:rsidRPr="00340816">
        <w:rPr>
          <w:rFonts w:eastAsia="Calibri"/>
        </w:rPr>
        <w:t xml:space="preserve">. </w:t>
      </w:r>
      <w:r w:rsidR="006C6B7E" w:rsidRPr="00340816">
        <w:t xml:space="preserve">The mass loss of </w:t>
      </w:r>
      <w:r w:rsidR="00526C48" w:rsidRPr="00340816">
        <w:t xml:space="preserve">the </w:t>
      </w:r>
      <w:r w:rsidR="006C6B7E" w:rsidRPr="00340816">
        <w:t xml:space="preserve">samples pyrolysed up to 600 °C varied </w:t>
      </w:r>
      <w:r w:rsidR="006C6B7E" w:rsidRPr="00340816">
        <w:rPr>
          <w:rFonts w:eastAsia="Calibri"/>
        </w:rPr>
        <w:t xml:space="preserve">between </w:t>
      </w:r>
      <w:r w:rsidR="006C6B7E" w:rsidRPr="00340816">
        <w:t>57.6 % and 59.7 % (</w:t>
      </w:r>
      <w:r w:rsidR="007F6BD8" w:rsidRPr="00340816">
        <w:t>Figure</w:t>
      </w:r>
      <w:r w:rsidR="006C6B7E" w:rsidRPr="00340816">
        <w:t xml:space="preserve"> 1a, Table </w:t>
      </w:r>
      <w:r w:rsidR="004E6954" w:rsidRPr="00340816">
        <w:t>1</w:t>
      </w:r>
      <w:r w:rsidR="006C6B7E" w:rsidRPr="00340816">
        <w:t xml:space="preserve">) with relative standard deviations of </w:t>
      </w:r>
      <w:r w:rsidR="00526C48" w:rsidRPr="00340816">
        <w:t xml:space="preserve">the </w:t>
      </w:r>
      <w:r w:rsidR="006C6B7E" w:rsidRPr="00340816">
        <w:t xml:space="preserve">replicates </w:t>
      </w:r>
      <w:r w:rsidR="00526C48" w:rsidRPr="00340816">
        <w:t xml:space="preserve">being </w:t>
      </w:r>
      <w:r w:rsidR="006C6B7E" w:rsidRPr="00340816">
        <w:t xml:space="preserve">between 0.76 % and 1.75 %. Although there are statistically significant differences </w:t>
      </w:r>
      <w:r w:rsidR="00170C09" w:rsidRPr="00340816">
        <w:t>(</w:t>
      </w:r>
      <w:r w:rsidR="00D87045" w:rsidRPr="00340816">
        <w:t>p &lt; </w:t>
      </w:r>
      <w:r w:rsidR="00170C09" w:rsidRPr="00340816">
        <w:t xml:space="preserve">0.05) </w:t>
      </w:r>
      <w:r w:rsidR="006C6B7E" w:rsidRPr="00340816">
        <w:t>in the mass loss</w:t>
      </w:r>
      <w:r w:rsidR="00526C48" w:rsidRPr="00340816">
        <w:t>es</w:t>
      </w:r>
      <w:r w:rsidR="006C6B7E" w:rsidRPr="00340816">
        <w:t xml:space="preserve"> </w:t>
      </w:r>
      <w:r w:rsidR="00526C48" w:rsidRPr="00340816">
        <w:t xml:space="preserve">of the </w:t>
      </w:r>
      <w:r w:rsidR="006C6B7E" w:rsidRPr="00340816">
        <w:t xml:space="preserve">samples with different heating rates, </w:t>
      </w:r>
      <w:r w:rsidR="00526C48" w:rsidRPr="00340816">
        <w:t xml:space="preserve">a </w:t>
      </w:r>
      <w:r w:rsidR="006C6B7E" w:rsidRPr="00340816">
        <w:t xml:space="preserve">weak correlation between </w:t>
      </w:r>
      <w:r w:rsidR="00526C48" w:rsidRPr="00340816">
        <w:t xml:space="preserve">the </w:t>
      </w:r>
      <w:r w:rsidR="006C6B7E" w:rsidRPr="00340816">
        <w:t xml:space="preserve">heating rates and </w:t>
      </w:r>
      <w:r w:rsidR="00526C48" w:rsidRPr="00340816">
        <w:t xml:space="preserve">the </w:t>
      </w:r>
      <w:r w:rsidR="006C6B7E" w:rsidRPr="00340816">
        <w:t>mass loss</w:t>
      </w:r>
      <w:r w:rsidR="00526C48" w:rsidRPr="00340816">
        <w:t>es</w:t>
      </w:r>
      <w:r w:rsidR="006C6B7E" w:rsidRPr="00340816">
        <w:t xml:space="preserve"> was observed. </w:t>
      </w:r>
      <w:r w:rsidRPr="00340816">
        <w:rPr>
          <w:rFonts w:eastAsia="Calibri"/>
        </w:rPr>
        <w:t xml:space="preserve">An additional step can be observed </w:t>
      </w:r>
      <w:r w:rsidR="00526C48" w:rsidRPr="00340816">
        <w:rPr>
          <w:rFonts w:eastAsia="Calibri"/>
        </w:rPr>
        <w:t xml:space="preserve">in the </w:t>
      </w:r>
      <w:r w:rsidRPr="00340816">
        <w:rPr>
          <w:rFonts w:eastAsia="Calibri"/>
        </w:rPr>
        <w:t>curves heated up to 1000 °C (</w:t>
      </w:r>
      <w:r w:rsidR="007F6BD8" w:rsidRPr="00340816">
        <w:rPr>
          <w:rFonts w:eastAsia="Calibri"/>
        </w:rPr>
        <w:t>Figure</w:t>
      </w:r>
      <w:r w:rsidRPr="00340816">
        <w:rPr>
          <w:rFonts w:eastAsia="Calibri"/>
        </w:rPr>
        <w:t xml:space="preserve"> 1b), resulting in a total mass loss of at</w:t>
      </w:r>
      <w:r w:rsidRPr="00340816">
        <w:rPr>
          <w:rFonts w:eastAsia="Calibri"/>
          <w:noProof/>
          <w:lang w:eastAsia="sl-SI"/>
        </w:rPr>
        <w:t xml:space="preserve"> most 71.4 </w:t>
      </w:r>
      <w:r w:rsidR="009426E9" w:rsidRPr="00340816">
        <w:rPr>
          <w:rFonts w:eastAsia="Calibri"/>
          <w:noProof/>
          <w:lang w:eastAsia="sl-SI"/>
        </w:rPr>
        <w:t xml:space="preserve">% </w:t>
      </w:r>
      <w:r w:rsidRPr="00340816">
        <w:rPr>
          <w:rFonts w:eastAsia="Calibri"/>
          <w:noProof/>
          <w:lang w:eastAsia="sl-SI"/>
        </w:rPr>
        <w:t xml:space="preserve">and 71.5 % for the heating rates </w:t>
      </w:r>
      <w:r w:rsidR="00526C48" w:rsidRPr="00340816">
        <w:rPr>
          <w:rFonts w:eastAsia="Calibri"/>
          <w:noProof/>
          <w:lang w:eastAsia="sl-SI"/>
        </w:rPr>
        <w:t xml:space="preserve">of </w:t>
      </w:r>
      <w:r w:rsidR="006600D6" w:rsidRPr="00340816">
        <w:rPr>
          <w:rFonts w:eastAsia="Calibri"/>
          <w:noProof/>
          <w:lang w:eastAsia="sl-SI"/>
        </w:rPr>
        <w:t>5</w:t>
      </w:r>
      <w:r w:rsidRPr="00340816">
        <w:t> </w:t>
      </w:r>
      <w:r w:rsidR="00A46464" w:rsidRPr="00340816">
        <w:t>°C</w:t>
      </w:r>
      <w:r w:rsidRPr="00340816">
        <w:t> min</w:t>
      </w:r>
      <w:r w:rsidRPr="00340816">
        <w:rPr>
          <w:vertAlign w:val="superscript"/>
        </w:rPr>
        <w:sym w:font="Symbol" w:char="F02D"/>
      </w:r>
      <w:r w:rsidRPr="00340816">
        <w:rPr>
          <w:vertAlign w:val="superscript"/>
        </w:rPr>
        <w:t>1</w:t>
      </w:r>
      <w:r w:rsidRPr="00340816">
        <w:rPr>
          <w:rFonts w:eastAsia="Calibri"/>
          <w:noProof/>
          <w:lang w:eastAsia="sl-SI"/>
        </w:rPr>
        <w:t xml:space="preserve"> and </w:t>
      </w:r>
      <w:r w:rsidR="006600D6" w:rsidRPr="00340816">
        <w:t>10</w:t>
      </w:r>
      <w:r w:rsidRPr="00340816">
        <w:t> </w:t>
      </w:r>
      <w:r w:rsidR="00A46464" w:rsidRPr="00340816">
        <w:t>°C</w:t>
      </w:r>
      <w:r w:rsidRPr="00340816">
        <w:t> min</w:t>
      </w:r>
      <w:r w:rsidRPr="00340816">
        <w:rPr>
          <w:vertAlign w:val="superscript"/>
        </w:rPr>
        <w:sym w:font="Symbol" w:char="F02D"/>
      </w:r>
      <w:r w:rsidRPr="00340816">
        <w:rPr>
          <w:vertAlign w:val="superscript"/>
        </w:rPr>
        <w:t>1</w:t>
      </w:r>
      <w:r w:rsidRPr="00340816">
        <w:t>, respectively</w:t>
      </w:r>
      <w:r w:rsidRPr="00340816">
        <w:rPr>
          <w:rFonts w:eastAsia="Calibri"/>
          <w:noProof/>
          <w:lang w:eastAsia="sl-SI"/>
        </w:rPr>
        <w:t>. With the increased heating rate, the mass loss of the sample diminishes, so that at a heating rate of 100</w:t>
      </w:r>
      <w:r w:rsidRPr="00340816">
        <w:t> </w:t>
      </w:r>
      <w:r w:rsidR="00A46464" w:rsidRPr="00340816">
        <w:t>°C</w:t>
      </w:r>
      <w:r w:rsidRPr="00340816">
        <w:t> min</w:t>
      </w:r>
      <w:r w:rsidRPr="00340816">
        <w:rPr>
          <w:vertAlign w:val="superscript"/>
        </w:rPr>
        <w:sym w:font="Symbol" w:char="F02D"/>
      </w:r>
      <w:r w:rsidRPr="00340816">
        <w:rPr>
          <w:vertAlign w:val="superscript"/>
        </w:rPr>
        <w:t>1</w:t>
      </w:r>
      <w:r w:rsidRPr="00340816">
        <w:rPr>
          <w:rFonts w:eastAsia="Calibri"/>
          <w:noProof/>
          <w:lang w:eastAsia="sl-SI"/>
        </w:rPr>
        <w:t xml:space="preserve"> it is only 66.6 % (Table </w:t>
      </w:r>
      <w:r w:rsidR="00CC2F82" w:rsidRPr="00340816">
        <w:rPr>
          <w:rFonts w:eastAsia="Calibri"/>
          <w:noProof/>
          <w:lang w:eastAsia="sl-SI"/>
        </w:rPr>
        <w:t>1</w:t>
      </w:r>
      <w:r w:rsidRPr="00340816">
        <w:rPr>
          <w:rFonts w:eastAsia="Calibri"/>
          <w:noProof/>
          <w:lang w:eastAsia="sl-SI"/>
        </w:rPr>
        <w:t xml:space="preserve">). </w:t>
      </w:r>
      <w:r w:rsidRPr="00340816">
        <w:t xml:space="preserve">We can conclude that at higher heating rates there was not enough time for some </w:t>
      </w:r>
      <w:r w:rsidR="00526C48" w:rsidRPr="00340816">
        <w:t xml:space="preserve">of the </w:t>
      </w:r>
      <w:r w:rsidRPr="00340816">
        <w:t xml:space="preserve">thermal processes to be completed and therefore certain components </w:t>
      </w:r>
      <w:r w:rsidR="00526C48" w:rsidRPr="00340816">
        <w:t xml:space="preserve">were not </w:t>
      </w:r>
      <w:r w:rsidRPr="00340816">
        <w:t>released from the system.</w:t>
      </w:r>
      <w:r w:rsidR="00E21EE9" w:rsidRPr="00340816">
        <w:t xml:space="preserve"> </w:t>
      </w:r>
    </w:p>
    <w:p w14:paraId="7CF0CAAB" w14:textId="04753343" w:rsidR="003E4C3C" w:rsidRDefault="003E4C3C" w:rsidP="00337BFB">
      <w:pPr>
        <w:pStyle w:val="laneknormal"/>
      </w:pPr>
      <w:bookmarkStart w:id="7" w:name="_Hlk47015112"/>
    </w:p>
    <w:p w14:paraId="5282CE5C" w14:textId="2CA2E6E4" w:rsidR="00020512" w:rsidRPr="00E752A2" w:rsidRDefault="00020512" w:rsidP="00E752A2">
      <w:pPr>
        <w:pStyle w:val="Title"/>
        <w:spacing w:after="120"/>
      </w:pPr>
      <w:bookmarkStart w:id="8" w:name="_Hlk51743792"/>
      <w:r w:rsidRPr="00E752A2">
        <w:rPr>
          <w:b/>
          <w:bCs w:val="0"/>
        </w:rPr>
        <w:t>Table</w:t>
      </w:r>
      <w:r w:rsidRPr="00E752A2">
        <w:rPr>
          <w:b/>
          <w:bCs w:val="0"/>
          <w:noProof/>
        </w:rPr>
        <mc:AlternateContent>
          <mc:Choice Requires="wps">
            <w:drawing>
              <wp:anchor distT="0" distB="0" distL="114300" distR="114300" simplePos="0" relativeHeight="251658240" behindDoc="0" locked="0" layoutInCell="1" allowOverlap="1" wp14:anchorId="124DBE07" wp14:editId="5F7ED5FB">
                <wp:simplePos x="0" y="0"/>
                <wp:positionH relativeFrom="column">
                  <wp:posOffset>11384280</wp:posOffset>
                </wp:positionH>
                <wp:positionV relativeFrom="paragraph">
                  <wp:posOffset>102870</wp:posOffset>
                </wp:positionV>
                <wp:extent cx="1375410" cy="1157605"/>
                <wp:effectExtent l="0" t="0" r="0" b="4445"/>
                <wp:wrapNone/>
                <wp:docPr id="73"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5410" cy="1157605"/>
                        </a:xfrm>
                        <a:prstGeom prst="rect">
                          <a:avLst/>
                        </a:prstGeom>
                        <a:solidFill>
                          <a:sysClr val="window" lastClr="FFFFFF"/>
                        </a:solidFill>
                        <a:ln w="12700" cap="flat" cmpd="sng" algn="ctr">
                          <a:noFill/>
                          <a:prstDash val="solid"/>
                        </a:ln>
                        <a:effectLst/>
                      </wps:spPr>
                      <wps:bodyPr rtlCol="0" anchor="ctr"/>
                    </wps:wsp>
                  </a:graphicData>
                </a:graphic>
                <wp14:sizeRelH relativeFrom="page">
                  <wp14:pctWidth>0</wp14:pctWidth>
                </wp14:sizeRelH>
                <wp14:sizeRelV relativeFrom="page">
                  <wp14:pctHeight>0</wp14:pctHeight>
                </wp14:sizeRelV>
              </wp:anchor>
            </w:drawing>
          </mc:Choice>
          <mc:Fallback>
            <w:pict>
              <v:rect w14:anchorId="01473B58" id="Rectangle 55" o:spid="_x0000_s1026" style="position:absolute;margin-left:896.4pt;margin-top:8.1pt;width:108.3pt;height:91.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" fillcolor="window" stroked="f" strokeweight="1pt"/>
            </w:pict>
          </mc:Fallback>
        </mc:AlternateContent>
      </w:r>
      <w:r w:rsidRPr="00E752A2">
        <w:rPr>
          <w:b/>
          <w:bCs w:val="0"/>
        </w:rPr>
        <w:t xml:space="preserve"> 1.</w:t>
      </w:r>
      <w:r w:rsidRPr="00E752A2">
        <w:t xml:space="preserve"> Sample abbreviations and comparison of the results of the dynamic pyrolysis measurements up to 600 °C and up to 1000 °C</w:t>
      </w:r>
      <w:r w:rsidR="009A14E0" w:rsidRPr="00E752A2">
        <w:t>.</w:t>
      </w:r>
    </w:p>
    <w:tbl>
      <w:tblPr>
        <w:tblpPr w:leftFromText="142" w:rightFromText="142" w:vertAnchor="text" w:horzAnchor="margin" w:tblpX="69" w:tblpY="97"/>
        <w:tblW w:w="0" w:type="auto"/>
        <w:tblCellMar>
          <w:left w:w="70" w:type="dxa"/>
          <w:right w:w="70" w:type="dxa"/>
        </w:tblCellMar>
        <w:tblLook w:val="04A0" w:firstRow="1" w:lastRow="0" w:firstColumn="1" w:lastColumn="0" w:noHBand="0" w:noVBand="1"/>
      </w:tblPr>
      <w:tblGrid>
        <w:gridCol w:w="940"/>
        <w:gridCol w:w="1469"/>
        <w:gridCol w:w="2161"/>
        <w:gridCol w:w="901"/>
        <w:gridCol w:w="2042"/>
        <w:gridCol w:w="2126"/>
      </w:tblGrid>
      <w:tr w:rsidR="00020512" w:rsidRPr="00AA0D0B" w14:paraId="3CBF262F" w14:textId="77777777" w:rsidTr="002C0418">
        <w:trPr>
          <w:cantSplit/>
          <w:trHeight w:val="842"/>
        </w:trPr>
        <w:tc>
          <w:tcPr>
            <w:tcW w:w="0" w:type="auto"/>
            <w:tcBorders>
              <w:top w:val="single" w:sz="4" w:space="0" w:color="auto"/>
              <w:left w:val="nil"/>
              <w:bottom w:val="single" w:sz="4" w:space="0" w:color="auto"/>
              <w:right w:val="nil"/>
            </w:tcBorders>
            <w:shd w:val="clear" w:color="auto" w:fill="auto"/>
            <w:vAlign w:val="center"/>
            <w:hideMark/>
          </w:tcPr>
          <w:bookmarkEnd w:id="7"/>
          <w:bookmarkEnd w:id="8"/>
          <w:p w14:paraId="7F337210" w14:textId="77777777" w:rsidR="00020512" w:rsidRPr="00AA0D0B" w:rsidRDefault="00020512" w:rsidP="00AA0D0B">
            <w:pPr>
              <w:spacing w:after="6"/>
              <w:ind w:firstLine="0"/>
              <w:jc w:val="center"/>
              <w:rPr>
                <w:rFonts w:ascii="Times New Roman" w:hAnsi="Times New Roman"/>
                <w:b/>
                <w:bCs/>
                <w:color w:val="000000"/>
              </w:rPr>
            </w:pPr>
            <w:r w:rsidRPr="00AA0D0B">
              <w:rPr>
                <w:rFonts w:ascii="Times New Roman" w:hAnsi="Times New Roman"/>
                <w:b/>
                <w:bCs/>
                <w:color w:val="000000"/>
              </w:rPr>
              <w:t>Sample</w:t>
            </w:r>
          </w:p>
        </w:tc>
        <w:tc>
          <w:tcPr>
            <w:tcW w:w="1469" w:type="dxa"/>
            <w:tcBorders>
              <w:top w:val="single" w:sz="4" w:space="0" w:color="auto"/>
              <w:left w:val="nil"/>
              <w:bottom w:val="single" w:sz="4" w:space="0" w:color="auto"/>
              <w:right w:val="nil"/>
            </w:tcBorders>
            <w:shd w:val="clear" w:color="auto" w:fill="auto"/>
            <w:vAlign w:val="center"/>
            <w:hideMark/>
          </w:tcPr>
          <w:p w14:paraId="73ABDD6D" w14:textId="77777777" w:rsidR="00020512" w:rsidRPr="00AA0D0B" w:rsidRDefault="00020512" w:rsidP="00AA0D0B">
            <w:pPr>
              <w:spacing w:after="6"/>
              <w:ind w:firstLine="0"/>
              <w:jc w:val="center"/>
              <w:rPr>
                <w:rFonts w:ascii="Times New Roman" w:hAnsi="Times New Roman"/>
                <w:b/>
                <w:bCs/>
                <w:color w:val="000000"/>
              </w:rPr>
            </w:pPr>
            <w:r w:rsidRPr="00AA0D0B">
              <w:rPr>
                <w:rFonts w:ascii="Times New Roman" w:hAnsi="Times New Roman"/>
                <w:b/>
                <w:bCs/>
                <w:color w:val="000000"/>
              </w:rPr>
              <w:t>T interval/°C</w:t>
            </w:r>
          </w:p>
        </w:tc>
        <w:tc>
          <w:tcPr>
            <w:tcW w:w="2161" w:type="dxa"/>
            <w:tcBorders>
              <w:top w:val="single" w:sz="4" w:space="0" w:color="auto"/>
              <w:left w:val="nil"/>
              <w:bottom w:val="single" w:sz="4" w:space="0" w:color="auto"/>
              <w:right w:val="nil"/>
            </w:tcBorders>
            <w:shd w:val="clear" w:color="auto" w:fill="auto"/>
            <w:noWrap/>
            <w:vAlign w:val="center"/>
            <w:hideMark/>
          </w:tcPr>
          <w:p w14:paraId="235A8421" w14:textId="77777777" w:rsidR="00020512" w:rsidRPr="00AA0D0B" w:rsidRDefault="00020512" w:rsidP="00AA0D0B">
            <w:pPr>
              <w:spacing w:after="6"/>
              <w:ind w:firstLine="0"/>
              <w:jc w:val="center"/>
              <w:rPr>
                <w:rFonts w:ascii="Times New Roman" w:hAnsi="Times New Roman"/>
                <w:b/>
                <w:bCs/>
                <w:color w:val="000000"/>
              </w:rPr>
            </w:pPr>
            <w:r w:rsidRPr="00AA0D0B">
              <w:rPr>
                <w:rFonts w:ascii="Times New Roman" w:hAnsi="Times New Roman"/>
                <w:b/>
                <w:bCs/>
                <w:color w:val="000000"/>
              </w:rPr>
              <w:t>Heating rate/°C min</w:t>
            </w:r>
            <w:r w:rsidRPr="00AA0D0B">
              <w:rPr>
                <w:rFonts w:ascii="Times New Roman" w:hAnsi="Times New Roman"/>
                <w:b/>
                <w:bCs/>
                <w:color w:val="000000"/>
                <w:vertAlign w:val="superscript"/>
              </w:rPr>
              <w:sym w:font="Symbol" w:char="F02D"/>
            </w:r>
            <w:r w:rsidRPr="00AA0D0B">
              <w:rPr>
                <w:rFonts w:ascii="Times New Roman" w:hAnsi="Times New Roman"/>
                <w:b/>
                <w:bCs/>
                <w:color w:val="000000"/>
                <w:vertAlign w:val="superscript"/>
              </w:rPr>
              <w:t>1</w:t>
            </w:r>
          </w:p>
        </w:tc>
        <w:tc>
          <w:tcPr>
            <w:tcW w:w="0" w:type="auto"/>
            <w:tcBorders>
              <w:top w:val="single" w:sz="4" w:space="0" w:color="auto"/>
              <w:left w:val="nil"/>
              <w:bottom w:val="single" w:sz="4" w:space="0" w:color="auto"/>
              <w:right w:val="nil"/>
            </w:tcBorders>
            <w:vAlign w:val="center"/>
          </w:tcPr>
          <w:p w14:paraId="628B9E42" w14:textId="77777777" w:rsidR="00020512" w:rsidRPr="00AA0D0B" w:rsidRDefault="00020512" w:rsidP="00AA0D0B">
            <w:pPr>
              <w:spacing w:after="6"/>
              <w:ind w:firstLine="0"/>
              <w:jc w:val="center"/>
              <w:rPr>
                <w:rFonts w:ascii="Times New Roman" w:hAnsi="Times New Roman"/>
                <w:b/>
                <w:bCs/>
                <w:color w:val="000000"/>
              </w:rPr>
            </w:pPr>
            <w:r w:rsidRPr="00AA0D0B">
              <w:rPr>
                <w:rFonts w:ascii="Times New Roman" w:hAnsi="Times New Roman"/>
                <w:b/>
                <w:bCs/>
                <w:color w:val="000000"/>
              </w:rPr>
              <w:t>Group</w:t>
            </w:r>
          </w:p>
          <w:p w14:paraId="214333A1" w14:textId="77777777" w:rsidR="00020512" w:rsidRPr="00AA0D0B" w:rsidRDefault="00020512" w:rsidP="00AA0D0B">
            <w:pPr>
              <w:spacing w:after="6"/>
              <w:ind w:firstLine="0"/>
              <w:jc w:val="center"/>
              <w:rPr>
                <w:rFonts w:ascii="Times New Roman" w:hAnsi="Times New Roman"/>
                <w:b/>
                <w:bCs/>
                <w:color w:val="000000"/>
              </w:rPr>
            </w:pPr>
            <w:r w:rsidRPr="00AA0D0B">
              <w:rPr>
                <w:rFonts w:ascii="Times New Roman" w:hAnsi="Times New Roman"/>
                <w:b/>
                <w:bCs/>
                <w:color w:val="000000"/>
              </w:rPr>
              <w:t>name</w:t>
            </w:r>
          </w:p>
        </w:tc>
        <w:tc>
          <w:tcPr>
            <w:tcW w:w="2042" w:type="dxa"/>
            <w:tcBorders>
              <w:top w:val="single" w:sz="4" w:space="0" w:color="auto"/>
              <w:left w:val="nil"/>
              <w:bottom w:val="single" w:sz="4" w:space="0" w:color="auto"/>
              <w:right w:val="nil"/>
            </w:tcBorders>
            <w:vAlign w:val="center"/>
          </w:tcPr>
          <w:p w14:paraId="2A205F50" w14:textId="77777777" w:rsidR="00020512" w:rsidRPr="00AA0D0B" w:rsidRDefault="00020512" w:rsidP="00AA0D0B">
            <w:pPr>
              <w:pStyle w:val="laneknormal"/>
              <w:spacing w:after="6" w:line="240" w:lineRule="auto"/>
              <w:ind w:hanging="156"/>
              <w:jc w:val="center"/>
              <w:rPr>
                <w:rFonts w:eastAsia="Calibri"/>
                <w:b/>
                <w:bCs/>
              </w:rPr>
            </w:pPr>
            <w:r w:rsidRPr="00AA0D0B">
              <w:rPr>
                <w:rFonts w:eastAsia="Calibri"/>
                <w:b/>
                <w:bCs/>
              </w:rPr>
              <w:t>Total mass</w:t>
            </w:r>
          </w:p>
          <w:p w14:paraId="36F53FE7" w14:textId="77777777" w:rsidR="00020512" w:rsidRPr="00AA0D0B" w:rsidRDefault="00020512" w:rsidP="00AA0D0B">
            <w:pPr>
              <w:pStyle w:val="laneknormal"/>
              <w:spacing w:after="6" w:line="240" w:lineRule="auto"/>
              <w:ind w:hanging="156"/>
              <w:jc w:val="center"/>
              <w:rPr>
                <w:rFonts w:eastAsia="Calibri"/>
                <w:b/>
                <w:bCs/>
              </w:rPr>
            </w:pPr>
            <w:r w:rsidRPr="00AA0D0B">
              <w:rPr>
                <w:rFonts w:eastAsia="Calibri"/>
                <w:b/>
                <w:bCs/>
              </w:rPr>
              <w:t>loss/%</w:t>
            </w:r>
          </w:p>
        </w:tc>
        <w:tc>
          <w:tcPr>
            <w:tcW w:w="2126" w:type="dxa"/>
            <w:tcBorders>
              <w:top w:val="single" w:sz="4" w:space="0" w:color="auto"/>
              <w:left w:val="nil"/>
              <w:bottom w:val="single" w:sz="4" w:space="0" w:color="auto"/>
              <w:right w:val="nil"/>
            </w:tcBorders>
            <w:vAlign w:val="center"/>
          </w:tcPr>
          <w:p w14:paraId="79A15176" w14:textId="77777777" w:rsidR="00020512" w:rsidRPr="00AA0D0B" w:rsidRDefault="00020512" w:rsidP="00AA0D0B">
            <w:pPr>
              <w:pStyle w:val="laneknormal"/>
              <w:spacing w:after="6" w:line="240" w:lineRule="auto"/>
              <w:ind w:firstLine="0"/>
              <w:jc w:val="center"/>
              <w:rPr>
                <w:rFonts w:eastAsia="Calibri"/>
                <w:b/>
                <w:bCs/>
              </w:rPr>
            </w:pPr>
            <w:r w:rsidRPr="00AA0D0B">
              <w:rPr>
                <w:rFonts w:eastAsia="Calibri"/>
                <w:b/>
                <w:bCs/>
              </w:rPr>
              <w:t>Inflection point/°C</w:t>
            </w:r>
          </w:p>
        </w:tc>
      </w:tr>
      <w:tr w:rsidR="00020512" w:rsidRPr="00340816" w14:paraId="45B4B9CF" w14:textId="77777777" w:rsidTr="002C0418">
        <w:trPr>
          <w:cantSplit/>
          <w:trHeight w:val="283"/>
        </w:trPr>
        <w:tc>
          <w:tcPr>
            <w:tcW w:w="0" w:type="auto"/>
            <w:tcBorders>
              <w:top w:val="nil"/>
              <w:left w:val="nil"/>
              <w:bottom w:val="nil"/>
              <w:right w:val="nil"/>
            </w:tcBorders>
            <w:shd w:val="clear" w:color="auto" w:fill="auto"/>
            <w:vAlign w:val="center"/>
            <w:hideMark/>
          </w:tcPr>
          <w:p w14:paraId="0C28BEE8"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1H005</w:t>
            </w:r>
          </w:p>
        </w:tc>
        <w:tc>
          <w:tcPr>
            <w:tcW w:w="1469" w:type="dxa"/>
            <w:vMerge w:val="restart"/>
            <w:tcBorders>
              <w:top w:val="nil"/>
              <w:left w:val="nil"/>
              <w:bottom w:val="single" w:sz="4" w:space="0" w:color="000000"/>
              <w:right w:val="nil"/>
            </w:tcBorders>
            <w:shd w:val="clear" w:color="auto" w:fill="auto"/>
            <w:vAlign w:val="center"/>
            <w:hideMark/>
          </w:tcPr>
          <w:p w14:paraId="123077FE" w14:textId="77777777" w:rsidR="00020512" w:rsidRPr="00340816" w:rsidRDefault="00020512" w:rsidP="00AA0D0B">
            <w:pPr>
              <w:spacing w:after="60"/>
              <w:ind w:left="271" w:firstLine="0"/>
              <w:jc w:val="center"/>
              <w:rPr>
                <w:rFonts w:ascii="Times New Roman" w:hAnsi="Times New Roman"/>
                <w:color w:val="000000"/>
              </w:rPr>
            </w:pPr>
            <w:r w:rsidRPr="00340816">
              <w:rPr>
                <w:rFonts w:ascii="Times New Roman" w:hAnsi="Times New Roman"/>
                <w:color w:val="000000"/>
              </w:rPr>
              <w:t>25</w:t>
            </w:r>
            <w:r w:rsidRPr="00340816">
              <w:rPr>
                <w:rFonts w:ascii="Times New Roman" w:hAnsi="Times New Roman"/>
                <w:color w:val="000000"/>
              </w:rPr>
              <w:sym w:font="Symbol" w:char="F02D"/>
            </w:r>
            <w:r w:rsidRPr="00340816">
              <w:rPr>
                <w:rFonts w:ascii="Times New Roman" w:hAnsi="Times New Roman"/>
                <w:color w:val="000000"/>
              </w:rPr>
              <w:t>600</w:t>
            </w:r>
          </w:p>
        </w:tc>
        <w:tc>
          <w:tcPr>
            <w:tcW w:w="2161" w:type="dxa"/>
            <w:tcBorders>
              <w:top w:val="nil"/>
              <w:left w:val="nil"/>
              <w:bottom w:val="nil"/>
              <w:right w:val="nil"/>
            </w:tcBorders>
            <w:shd w:val="clear" w:color="auto" w:fill="auto"/>
            <w:vAlign w:val="center"/>
            <w:hideMark/>
          </w:tcPr>
          <w:p w14:paraId="6877F71B" w14:textId="77777777"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5</w:t>
            </w:r>
          </w:p>
        </w:tc>
        <w:tc>
          <w:tcPr>
            <w:tcW w:w="0" w:type="auto"/>
            <w:vMerge w:val="restart"/>
            <w:tcBorders>
              <w:top w:val="nil"/>
              <w:left w:val="nil"/>
              <w:right w:val="nil"/>
            </w:tcBorders>
            <w:vAlign w:val="center"/>
          </w:tcPr>
          <w:p w14:paraId="5D4FAA9D"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1ABC</w:t>
            </w:r>
          </w:p>
        </w:tc>
        <w:tc>
          <w:tcPr>
            <w:tcW w:w="2042" w:type="dxa"/>
            <w:tcBorders>
              <w:top w:val="nil"/>
              <w:left w:val="nil"/>
              <w:right w:val="nil"/>
            </w:tcBorders>
            <w:vAlign w:val="center"/>
          </w:tcPr>
          <w:p w14:paraId="545120C6"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59.5</w:t>
            </w:r>
          </w:p>
        </w:tc>
        <w:tc>
          <w:tcPr>
            <w:tcW w:w="2126" w:type="dxa"/>
            <w:tcBorders>
              <w:top w:val="nil"/>
              <w:left w:val="nil"/>
              <w:right w:val="nil"/>
            </w:tcBorders>
            <w:vAlign w:val="center"/>
          </w:tcPr>
          <w:p w14:paraId="476340AB"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09.4</w:t>
            </w:r>
          </w:p>
        </w:tc>
      </w:tr>
      <w:tr w:rsidR="00020512" w:rsidRPr="00340816" w14:paraId="2206FEBE" w14:textId="77777777" w:rsidTr="002C0418">
        <w:trPr>
          <w:cantSplit/>
          <w:trHeight w:val="283"/>
        </w:trPr>
        <w:tc>
          <w:tcPr>
            <w:tcW w:w="0" w:type="auto"/>
            <w:tcBorders>
              <w:top w:val="nil"/>
              <w:left w:val="nil"/>
              <w:bottom w:val="nil"/>
              <w:right w:val="nil"/>
            </w:tcBorders>
            <w:shd w:val="clear" w:color="auto" w:fill="auto"/>
            <w:vAlign w:val="center"/>
            <w:hideMark/>
          </w:tcPr>
          <w:p w14:paraId="4149244C"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1H010</w:t>
            </w:r>
          </w:p>
        </w:tc>
        <w:tc>
          <w:tcPr>
            <w:tcW w:w="1469" w:type="dxa"/>
            <w:vMerge/>
            <w:tcBorders>
              <w:top w:val="nil"/>
              <w:left w:val="nil"/>
              <w:bottom w:val="single" w:sz="4" w:space="0" w:color="000000"/>
              <w:right w:val="nil"/>
            </w:tcBorders>
            <w:vAlign w:val="center"/>
            <w:hideMark/>
          </w:tcPr>
          <w:p w14:paraId="2E02593E" w14:textId="77777777" w:rsidR="00020512" w:rsidRPr="00340816" w:rsidRDefault="00020512" w:rsidP="00AA0D0B">
            <w:pPr>
              <w:spacing w:after="60"/>
              <w:ind w:left="271" w:firstLine="0"/>
              <w:jc w:val="center"/>
              <w:rPr>
                <w:rFonts w:ascii="Times New Roman" w:hAnsi="Times New Roman"/>
                <w:color w:val="000000"/>
              </w:rPr>
            </w:pPr>
          </w:p>
        </w:tc>
        <w:tc>
          <w:tcPr>
            <w:tcW w:w="2161" w:type="dxa"/>
            <w:tcBorders>
              <w:top w:val="nil"/>
              <w:left w:val="nil"/>
              <w:bottom w:val="nil"/>
              <w:right w:val="nil"/>
            </w:tcBorders>
            <w:shd w:val="clear" w:color="auto" w:fill="auto"/>
            <w:vAlign w:val="center"/>
            <w:hideMark/>
          </w:tcPr>
          <w:p w14:paraId="2B266D00" w14:textId="77777777"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10</w:t>
            </w:r>
          </w:p>
        </w:tc>
        <w:tc>
          <w:tcPr>
            <w:tcW w:w="0" w:type="auto"/>
            <w:vMerge/>
            <w:tcBorders>
              <w:left w:val="nil"/>
              <w:right w:val="nil"/>
            </w:tcBorders>
            <w:vAlign w:val="center"/>
          </w:tcPr>
          <w:p w14:paraId="7C306BCB" w14:textId="77777777" w:rsidR="00020512" w:rsidRPr="00340816" w:rsidRDefault="00020512" w:rsidP="00AA0D0B">
            <w:pPr>
              <w:spacing w:after="60"/>
              <w:ind w:firstLine="0"/>
              <w:jc w:val="center"/>
              <w:rPr>
                <w:rFonts w:ascii="Times New Roman" w:hAnsi="Times New Roman"/>
                <w:color w:val="000000"/>
              </w:rPr>
            </w:pPr>
          </w:p>
        </w:tc>
        <w:tc>
          <w:tcPr>
            <w:tcW w:w="2042" w:type="dxa"/>
            <w:tcBorders>
              <w:left w:val="nil"/>
              <w:right w:val="nil"/>
            </w:tcBorders>
            <w:vAlign w:val="center"/>
          </w:tcPr>
          <w:p w14:paraId="68A43FEF"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57.7</w:t>
            </w:r>
          </w:p>
        </w:tc>
        <w:tc>
          <w:tcPr>
            <w:tcW w:w="2126" w:type="dxa"/>
            <w:tcBorders>
              <w:left w:val="nil"/>
              <w:right w:val="nil"/>
            </w:tcBorders>
            <w:vAlign w:val="center"/>
          </w:tcPr>
          <w:p w14:paraId="003590F7"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20.2</w:t>
            </w:r>
          </w:p>
        </w:tc>
      </w:tr>
      <w:tr w:rsidR="00020512" w:rsidRPr="00340816" w14:paraId="7F81D2AA" w14:textId="77777777" w:rsidTr="002C0418">
        <w:trPr>
          <w:cantSplit/>
          <w:trHeight w:val="283"/>
        </w:trPr>
        <w:tc>
          <w:tcPr>
            <w:tcW w:w="0" w:type="auto"/>
            <w:tcBorders>
              <w:top w:val="nil"/>
              <w:left w:val="nil"/>
              <w:bottom w:val="nil"/>
              <w:right w:val="nil"/>
            </w:tcBorders>
            <w:shd w:val="clear" w:color="auto" w:fill="auto"/>
            <w:vAlign w:val="center"/>
            <w:hideMark/>
          </w:tcPr>
          <w:p w14:paraId="01677C8C"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1H020</w:t>
            </w:r>
          </w:p>
        </w:tc>
        <w:tc>
          <w:tcPr>
            <w:tcW w:w="1469" w:type="dxa"/>
            <w:vMerge/>
            <w:tcBorders>
              <w:top w:val="nil"/>
              <w:left w:val="nil"/>
              <w:bottom w:val="single" w:sz="4" w:space="0" w:color="000000"/>
              <w:right w:val="nil"/>
            </w:tcBorders>
            <w:vAlign w:val="center"/>
            <w:hideMark/>
          </w:tcPr>
          <w:p w14:paraId="7A21A73A" w14:textId="77777777" w:rsidR="00020512" w:rsidRPr="00340816" w:rsidRDefault="00020512" w:rsidP="00AA0D0B">
            <w:pPr>
              <w:spacing w:after="60"/>
              <w:ind w:left="271" w:firstLine="0"/>
              <w:jc w:val="center"/>
              <w:rPr>
                <w:rFonts w:ascii="Times New Roman" w:hAnsi="Times New Roman"/>
                <w:color w:val="000000"/>
              </w:rPr>
            </w:pPr>
          </w:p>
        </w:tc>
        <w:tc>
          <w:tcPr>
            <w:tcW w:w="2161" w:type="dxa"/>
            <w:tcBorders>
              <w:top w:val="nil"/>
              <w:left w:val="nil"/>
              <w:bottom w:val="nil"/>
              <w:right w:val="nil"/>
            </w:tcBorders>
            <w:shd w:val="clear" w:color="auto" w:fill="auto"/>
            <w:vAlign w:val="center"/>
            <w:hideMark/>
          </w:tcPr>
          <w:p w14:paraId="781947E4" w14:textId="77777777"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20</w:t>
            </w:r>
          </w:p>
        </w:tc>
        <w:tc>
          <w:tcPr>
            <w:tcW w:w="0" w:type="auto"/>
            <w:vMerge/>
            <w:tcBorders>
              <w:left w:val="nil"/>
              <w:right w:val="nil"/>
            </w:tcBorders>
            <w:vAlign w:val="center"/>
          </w:tcPr>
          <w:p w14:paraId="7CE7E9E3" w14:textId="77777777" w:rsidR="00020512" w:rsidRPr="00340816" w:rsidRDefault="00020512" w:rsidP="00AA0D0B">
            <w:pPr>
              <w:spacing w:after="60"/>
              <w:ind w:firstLine="0"/>
              <w:jc w:val="center"/>
              <w:rPr>
                <w:rFonts w:ascii="Times New Roman" w:hAnsi="Times New Roman"/>
                <w:color w:val="000000"/>
              </w:rPr>
            </w:pPr>
          </w:p>
        </w:tc>
        <w:tc>
          <w:tcPr>
            <w:tcW w:w="2042" w:type="dxa"/>
            <w:tcBorders>
              <w:left w:val="nil"/>
              <w:right w:val="nil"/>
            </w:tcBorders>
            <w:vAlign w:val="center"/>
          </w:tcPr>
          <w:p w14:paraId="6804B79A"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57.6</w:t>
            </w:r>
          </w:p>
        </w:tc>
        <w:tc>
          <w:tcPr>
            <w:tcW w:w="2126" w:type="dxa"/>
            <w:tcBorders>
              <w:left w:val="nil"/>
              <w:right w:val="nil"/>
            </w:tcBorders>
            <w:vAlign w:val="center"/>
          </w:tcPr>
          <w:p w14:paraId="18047ED1"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35.1</w:t>
            </w:r>
          </w:p>
        </w:tc>
      </w:tr>
      <w:tr w:rsidR="00020512" w:rsidRPr="00340816" w14:paraId="3777D832" w14:textId="77777777" w:rsidTr="002C0418">
        <w:trPr>
          <w:cantSplit/>
          <w:trHeight w:val="283"/>
        </w:trPr>
        <w:tc>
          <w:tcPr>
            <w:tcW w:w="0" w:type="auto"/>
            <w:tcBorders>
              <w:top w:val="nil"/>
              <w:left w:val="nil"/>
              <w:bottom w:val="nil"/>
              <w:right w:val="nil"/>
            </w:tcBorders>
            <w:shd w:val="clear" w:color="auto" w:fill="auto"/>
            <w:vAlign w:val="center"/>
            <w:hideMark/>
          </w:tcPr>
          <w:p w14:paraId="327BD38C"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1H050</w:t>
            </w:r>
          </w:p>
        </w:tc>
        <w:tc>
          <w:tcPr>
            <w:tcW w:w="1469" w:type="dxa"/>
            <w:vMerge/>
            <w:tcBorders>
              <w:top w:val="nil"/>
              <w:left w:val="nil"/>
              <w:bottom w:val="single" w:sz="4" w:space="0" w:color="000000"/>
              <w:right w:val="nil"/>
            </w:tcBorders>
            <w:vAlign w:val="center"/>
            <w:hideMark/>
          </w:tcPr>
          <w:p w14:paraId="536F6B37" w14:textId="77777777" w:rsidR="00020512" w:rsidRPr="00340816" w:rsidRDefault="00020512" w:rsidP="00AA0D0B">
            <w:pPr>
              <w:spacing w:after="60"/>
              <w:ind w:left="271" w:firstLine="0"/>
              <w:jc w:val="center"/>
              <w:rPr>
                <w:rFonts w:ascii="Times New Roman" w:hAnsi="Times New Roman"/>
                <w:color w:val="000000"/>
              </w:rPr>
            </w:pPr>
          </w:p>
        </w:tc>
        <w:tc>
          <w:tcPr>
            <w:tcW w:w="2161" w:type="dxa"/>
            <w:tcBorders>
              <w:top w:val="nil"/>
              <w:left w:val="nil"/>
              <w:bottom w:val="nil"/>
              <w:right w:val="nil"/>
            </w:tcBorders>
            <w:shd w:val="clear" w:color="auto" w:fill="auto"/>
            <w:vAlign w:val="center"/>
            <w:hideMark/>
          </w:tcPr>
          <w:p w14:paraId="7470F026" w14:textId="77777777"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50</w:t>
            </w:r>
          </w:p>
        </w:tc>
        <w:tc>
          <w:tcPr>
            <w:tcW w:w="0" w:type="auto"/>
            <w:vMerge/>
            <w:tcBorders>
              <w:left w:val="nil"/>
              <w:right w:val="nil"/>
            </w:tcBorders>
            <w:vAlign w:val="center"/>
          </w:tcPr>
          <w:p w14:paraId="2BB9D379" w14:textId="77777777" w:rsidR="00020512" w:rsidRPr="00340816" w:rsidRDefault="00020512" w:rsidP="00AA0D0B">
            <w:pPr>
              <w:spacing w:after="60"/>
              <w:ind w:firstLine="0"/>
              <w:jc w:val="center"/>
              <w:rPr>
                <w:rFonts w:ascii="Times New Roman" w:hAnsi="Times New Roman"/>
                <w:color w:val="000000"/>
              </w:rPr>
            </w:pPr>
          </w:p>
        </w:tc>
        <w:tc>
          <w:tcPr>
            <w:tcW w:w="2042" w:type="dxa"/>
            <w:tcBorders>
              <w:left w:val="nil"/>
              <w:right w:val="nil"/>
            </w:tcBorders>
            <w:vAlign w:val="center"/>
          </w:tcPr>
          <w:p w14:paraId="12F29191"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58.4</w:t>
            </w:r>
          </w:p>
        </w:tc>
        <w:tc>
          <w:tcPr>
            <w:tcW w:w="2126" w:type="dxa"/>
            <w:tcBorders>
              <w:left w:val="nil"/>
              <w:right w:val="nil"/>
            </w:tcBorders>
            <w:vAlign w:val="center"/>
          </w:tcPr>
          <w:p w14:paraId="7EC71B86"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51.1</w:t>
            </w:r>
          </w:p>
        </w:tc>
      </w:tr>
      <w:tr w:rsidR="00020512" w:rsidRPr="00340816" w14:paraId="469FFD3F" w14:textId="77777777" w:rsidTr="002C0418">
        <w:trPr>
          <w:cantSplit/>
          <w:trHeight w:val="283"/>
        </w:trPr>
        <w:tc>
          <w:tcPr>
            <w:tcW w:w="0" w:type="auto"/>
            <w:tcBorders>
              <w:top w:val="nil"/>
              <w:left w:val="nil"/>
              <w:bottom w:val="single" w:sz="4" w:space="0" w:color="auto"/>
              <w:right w:val="nil"/>
            </w:tcBorders>
            <w:shd w:val="clear" w:color="auto" w:fill="auto"/>
            <w:vAlign w:val="center"/>
            <w:hideMark/>
          </w:tcPr>
          <w:p w14:paraId="0BADBB07"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1H100</w:t>
            </w:r>
          </w:p>
        </w:tc>
        <w:tc>
          <w:tcPr>
            <w:tcW w:w="1469" w:type="dxa"/>
            <w:vMerge/>
            <w:tcBorders>
              <w:top w:val="nil"/>
              <w:left w:val="nil"/>
              <w:bottom w:val="single" w:sz="4" w:space="0" w:color="000000"/>
              <w:right w:val="nil"/>
            </w:tcBorders>
            <w:vAlign w:val="center"/>
            <w:hideMark/>
          </w:tcPr>
          <w:p w14:paraId="22ECAC40" w14:textId="77777777" w:rsidR="00020512" w:rsidRPr="00340816" w:rsidRDefault="00020512" w:rsidP="00AA0D0B">
            <w:pPr>
              <w:spacing w:after="60"/>
              <w:ind w:left="271" w:firstLine="0"/>
              <w:jc w:val="center"/>
              <w:rPr>
                <w:rFonts w:ascii="Times New Roman" w:hAnsi="Times New Roman"/>
                <w:color w:val="000000"/>
              </w:rPr>
            </w:pPr>
          </w:p>
        </w:tc>
        <w:tc>
          <w:tcPr>
            <w:tcW w:w="2161" w:type="dxa"/>
            <w:tcBorders>
              <w:top w:val="nil"/>
              <w:left w:val="nil"/>
              <w:bottom w:val="single" w:sz="4" w:space="0" w:color="auto"/>
              <w:right w:val="nil"/>
            </w:tcBorders>
            <w:shd w:val="clear" w:color="auto" w:fill="auto"/>
            <w:vAlign w:val="center"/>
            <w:hideMark/>
          </w:tcPr>
          <w:p w14:paraId="6C98C945" w14:textId="77777777"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100</w:t>
            </w:r>
          </w:p>
        </w:tc>
        <w:tc>
          <w:tcPr>
            <w:tcW w:w="0" w:type="auto"/>
            <w:vMerge/>
            <w:tcBorders>
              <w:left w:val="nil"/>
              <w:bottom w:val="single" w:sz="4" w:space="0" w:color="auto"/>
              <w:right w:val="nil"/>
            </w:tcBorders>
            <w:vAlign w:val="center"/>
          </w:tcPr>
          <w:p w14:paraId="3C6E5AD8" w14:textId="77777777" w:rsidR="00020512" w:rsidRPr="00340816" w:rsidRDefault="00020512" w:rsidP="00AA0D0B">
            <w:pPr>
              <w:spacing w:after="60"/>
              <w:ind w:firstLine="0"/>
              <w:jc w:val="center"/>
              <w:rPr>
                <w:rFonts w:ascii="Times New Roman" w:hAnsi="Times New Roman"/>
                <w:color w:val="000000"/>
              </w:rPr>
            </w:pPr>
          </w:p>
        </w:tc>
        <w:tc>
          <w:tcPr>
            <w:tcW w:w="2042" w:type="dxa"/>
            <w:tcBorders>
              <w:left w:val="nil"/>
              <w:bottom w:val="single" w:sz="4" w:space="0" w:color="auto"/>
              <w:right w:val="nil"/>
            </w:tcBorders>
            <w:vAlign w:val="center"/>
          </w:tcPr>
          <w:p w14:paraId="709FF731"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59.7</w:t>
            </w:r>
          </w:p>
        </w:tc>
        <w:tc>
          <w:tcPr>
            <w:tcW w:w="2126" w:type="dxa"/>
            <w:tcBorders>
              <w:left w:val="nil"/>
              <w:bottom w:val="single" w:sz="4" w:space="0" w:color="auto"/>
              <w:right w:val="nil"/>
            </w:tcBorders>
            <w:vAlign w:val="center"/>
          </w:tcPr>
          <w:p w14:paraId="43DB1421"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61.2</w:t>
            </w:r>
          </w:p>
        </w:tc>
      </w:tr>
      <w:tr w:rsidR="00020512" w:rsidRPr="00340816" w14:paraId="25488F1E" w14:textId="77777777" w:rsidTr="002C0418">
        <w:trPr>
          <w:cantSplit/>
          <w:trHeight w:val="283"/>
        </w:trPr>
        <w:tc>
          <w:tcPr>
            <w:tcW w:w="0" w:type="auto"/>
            <w:tcBorders>
              <w:top w:val="nil"/>
              <w:left w:val="nil"/>
              <w:bottom w:val="nil"/>
              <w:right w:val="nil"/>
            </w:tcBorders>
            <w:shd w:val="clear" w:color="auto" w:fill="auto"/>
            <w:vAlign w:val="center"/>
            <w:hideMark/>
          </w:tcPr>
          <w:p w14:paraId="02C329C4"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2H005</w:t>
            </w:r>
          </w:p>
        </w:tc>
        <w:tc>
          <w:tcPr>
            <w:tcW w:w="1469" w:type="dxa"/>
            <w:vMerge w:val="restart"/>
            <w:tcBorders>
              <w:top w:val="nil"/>
              <w:left w:val="nil"/>
              <w:bottom w:val="single" w:sz="4" w:space="0" w:color="000000"/>
              <w:right w:val="nil"/>
            </w:tcBorders>
            <w:shd w:val="clear" w:color="auto" w:fill="auto"/>
            <w:vAlign w:val="center"/>
            <w:hideMark/>
          </w:tcPr>
          <w:p w14:paraId="1425E972" w14:textId="77777777" w:rsidR="00020512" w:rsidRPr="00340816" w:rsidRDefault="00020512" w:rsidP="00AA0D0B">
            <w:pPr>
              <w:spacing w:after="60"/>
              <w:ind w:left="271" w:firstLine="0"/>
              <w:jc w:val="center"/>
              <w:rPr>
                <w:rFonts w:ascii="Times New Roman" w:hAnsi="Times New Roman"/>
                <w:color w:val="000000"/>
              </w:rPr>
            </w:pPr>
            <w:r w:rsidRPr="00340816">
              <w:rPr>
                <w:rFonts w:ascii="Times New Roman" w:hAnsi="Times New Roman"/>
                <w:color w:val="000000"/>
              </w:rPr>
              <w:t>25</w:t>
            </w:r>
            <w:r w:rsidRPr="00340816">
              <w:rPr>
                <w:rFonts w:ascii="Times New Roman" w:hAnsi="Times New Roman"/>
                <w:color w:val="000000"/>
              </w:rPr>
              <w:sym w:font="Symbol" w:char="F02D"/>
            </w:r>
            <w:r w:rsidRPr="00340816">
              <w:rPr>
                <w:rFonts w:ascii="Times New Roman" w:hAnsi="Times New Roman"/>
                <w:color w:val="000000"/>
              </w:rPr>
              <w:t>1000</w:t>
            </w:r>
          </w:p>
        </w:tc>
        <w:tc>
          <w:tcPr>
            <w:tcW w:w="2161" w:type="dxa"/>
            <w:tcBorders>
              <w:top w:val="nil"/>
              <w:left w:val="nil"/>
              <w:bottom w:val="nil"/>
              <w:right w:val="nil"/>
            </w:tcBorders>
            <w:shd w:val="clear" w:color="auto" w:fill="auto"/>
            <w:vAlign w:val="center"/>
            <w:hideMark/>
          </w:tcPr>
          <w:p w14:paraId="0D797876" w14:textId="77777777"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5</w:t>
            </w:r>
          </w:p>
        </w:tc>
        <w:tc>
          <w:tcPr>
            <w:tcW w:w="0" w:type="auto"/>
            <w:vMerge w:val="restart"/>
            <w:tcBorders>
              <w:top w:val="nil"/>
              <w:left w:val="nil"/>
              <w:right w:val="nil"/>
            </w:tcBorders>
            <w:vAlign w:val="center"/>
          </w:tcPr>
          <w:p w14:paraId="080EFA46"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2ABC</w:t>
            </w:r>
          </w:p>
        </w:tc>
        <w:tc>
          <w:tcPr>
            <w:tcW w:w="2042" w:type="dxa"/>
            <w:tcBorders>
              <w:top w:val="nil"/>
              <w:left w:val="nil"/>
              <w:right w:val="nil"/>
            </w:tcBorders>
            <w:vAlign w:val="center"/>
          </w:tcPr>
          <w:p w14:paraId="41A3F3C5"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71.4</w:t>
            </w:r>
          </w:p>
        </w:tc>
        <w:tc>
          <w:tcPr>
            <w:tcW w:w="2126" w:type="dxa"/>
            <w:tcBorders>
              <w:top w:val="nil"/>
              <w:left w:val="nil"/>
              <w:right w:val="nil"/>
            </w:tcBorders>
            <w:vAlign w:val="center"/>
          </w:tcPr>
          <w:p w14:paraId="49CBAA14"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08.4</w:t>
            </w:r>
          </w:p>
        </w:tc>
      </w:tr>
      <w:tr w:rsidR="00020512" w:rsidRPr="00340816" w14:paraId="4E16FF4B" w14:textId="77777777" w:rsidTr="002C0418">
        <w:trPr>
          <w:cantSplit/>
          <w:trHeight w:val="283"/>
        </w:trPr>
        <w:tc>
          <w:tcPr>
            <w:tcW w:w="0" w:type="auto"/>
            <w:tcBorders>
              <w:top w:val="nil"/>
              <w:left w:val="nil"/>
              <w:bottom w:val="nil"/>
              <w:right w:val="nil"/>
            </w:tcBorders>
            <w:shd w:val="clear" w:color="auto" w:fill="auto"/>
            <w:vAlign w:val="center"/>
            <w:hideMark/>
          </w:tcPr>
          <w:p w14:paraId="6BA7412C"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2H010</w:t>
            </w:r>
          </w:p>
        </w:tc>
        <w:tc>
          <w:tcPr>
            <w:tcW w:w="1469" w:type="dxa"/>
            <w:vMerge/>
            <w:tcBorders>
              <w:top w:val="nil"/>
              <w:left w:val="nil"/>
              <w:bottom w:val="single" w:sz="4" w:space="0" w:color="000000"/>
              <w:right w:val="nil"/>
            </w:tcBorders>
            <w:vAlign w:val="center"/>
            <w:hideMark/>
          </w:tcPr>
          <w:p w14:paraId="0A7C1592" w14:textId="77777777" w:rsidR="00020512" w:rsidRPr="00340816" w:rsidRDefault="00020512" w:rsidP="00AA0D0B">
            <w:pPr>
              <w:spacing w:after="60"/>
              <w:ind w:firstLine="0"/>
              <w:jc w:val="center"/>
              <w:rPr>
                <w:rFonts w:ascii="Times New Roman" w:hAnsi="Times New Roman"/>
                <w:color w:val="000000"/>
              </w:rPr>
            </w:pPr>
          </w:p>
        </w:tc>
        <w:tc>
          <w:tcPr>
            <w:tcW w:w="2161" w:type="dxa"/>
            <w:tcBorders>
              <w:top w:val="nil"/>
              <w:left w:val="nil"/>
              <w:bottom w:val="nil"/>
              <w:right w:val="nil"/>
            </w:tcBorders>
            <w:shd w:val="clear" w:color="auto" w:fill="auto"/>
            <w:vAlign w:val="center"/>
            <w:hideMark/>
          </w:tcPr>
          <w:p w14:paraId="55543AC2" w14:textId="77777777"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10</w:t>
            </w:r>
          </w:p>
        </w:tc>
        <w:tc>
          <w:tcPr>
            <w:tcW w:w="0" w:type="auto"/>
            <w:vMerge/>
            <w:tcBorders>
              <w:left w:val="nil"/>
              <w:right w:val="nil"/>
            </w:tcBorders>
            <w:vAlign w:val="center"/>
          </w:tcPr>
          <w:p w14:paraId="1B5F1193" w14:textId="77777777" w:rsidR="00020512" w:rsidRPr="00340816" w:rsidRDefault="00020512" w:rsidP="00AA0D0B">
            <w:pPr>
              <w:spacing w:after="60"/>
              <w:ind w:firstLine="0"/>
              <w:jc w:val="center"/>
              <w:rPr>
                <w:rFonts w:ascii="Times New Roman" w:hAnsi="Times New Roman"/>
                <w:color w:val="000000"/>
              </w:rPr>
            </w:pPr>
          </w:p>
        </w:tc>
        <w:tc>
          <w:tcPr>
            <w:tcW w:w="2042" w:type="dxa"/>
            <w:tcBorders>
              <w:left w:val="nil"/>
              <w:right w:val="nil"/>
            </w:tcBorders>
            <w:vAlign w:val="center"/>
          </w:tcPr>
          <w:p w14:paraId="2931F9DD"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71.5</w:t>
            </w:r>
          </w:p>
        </w:tc>
        <w:tc>
          <w:tcPr>
            <w:tcW w:w="2126" w:type="dxa"/>
            <w:tcBorders>
              <w:left w:val="nil"/>
              <w:right w:val="nil"/>
            </w:tcBorders>
            <w:vAlign w:val="center"/>
          </w:tcPr>
          <w:p w14:paraId="7D4B555E"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23.1</w:t>
            </w:r>
          </w:p>
        </w:tc>
      </w:tr>
      <w:tr w:rsidR="00020512" w:rsidRPr="00340816" w14:paraId="7EB997CA" w14:textId="77777777" w:rsidTr="002C0418">
        <w:trPr>
          <w:cantSplit/>
          <w:trHeight w:val="283"/>
        </w:trPr>
        <w:tc>
          <w:tcPr>
            <w:tcW w:w="0" w:type="auto"/>
            <w:tcBorders>
              <w:top w:val="nil"/>
              <w:left w:val="nil"/>
              <w:bottom w:val="nil"/>
              <w:right w:val="nil"/>
            </w:tcBorders>
            <w:shd w:val="clear" w:color="auto" w:fill="auto"/>
            <w:vAlign w:val="center"/>
            <w:hideMark/>
          </w:tcPr>
          <w:p w14:paraId="634CBBBB"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2H020</w:t>
            </w:r>
          </w:p>
        </w:tc>
        <w:tc>
          <w:tcPr>
            <w:tcW w:w="1469" w:type="dxa"/>
            <w:vMerge/>
            <w:tcBorders>
              <w:top w:val="nil"/>
              <w:left w:val="nil"/>
              <w:bottom w:val="single" w:sz="4" w:space="0" w:color="000000"/>
              <w:right w:val="nil"/>
            </w:tcBorders>
            <w:vAlign w:val="center"/>
            <w:hideMark/>
          </w:tcPr>
          <w:p w14:paraId="11CAECD2" w14:textId="77777777" w:rsidR="00020512" w:rsidRPr="00340816" w:rsidRDefault="00020512" w:rsidP="00AA0D0B">
            <w:pPr>
              <w:spacing w:after="60"/>
              <w:ind w:firstLine="0"/>
              <w:jc w:val="center"/>
              <w:rPr>
                <w:rFonts w:ascii="Times New Roman" w:hAnsi="Times New Roman"/>
                <w:color w:val="000000"/>
              </w:rPr>
            </w:pPr>
          </w:p>
        </w:tc>
        <w:tc>
          <w:tcPr>
            <w:tcW w:w="2161" w:type="dxa"/>
            <w:tcBorders>
              <w:top w:val="nil"/>
              <w:left w:val="nil"/>
              <w:bottom w:val="nil"/>
              <w:right w:val="nil"/>
            </w:tcBorders>
            <w:shd w:val="clear" w:color="auto" w:fill="auto"/>
            <w:vAlign w:val="center"/>
            <w:hideMark/>
          </w:tcPr>
          <w:p w14:paraId="30EBFFBE" w14:textId="77777777"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20</w:t>
            </w:r>
          </w:p>
        </w:tc>
        <w:tc>
          <w:tcPr>
            <w:tcW w:w="0" w:type="auto"/>
            <w:vMerge/>
            <w:tcBorders>
              <w:left w:val="nil"/>
              <w:right w:val="nil"/>
            </w:tcBorders>
            <w:vAlign w:val="center"/>
          </w:tcPr>
          <w:p w14:paraId="68BEF27D" w14:textId="77777777" w:rsidR="00020512" w:rsidRPr="00340816" w:rsidRDefault="00020512" w:rsidP="00AA0D0B">
            <w:pPr>
              <w:spacing w:after="60"/>
              <w:ind w:firstLine="0"/>
              <w:jc w:val="center"/>
              <w:rPr>
                <w:rFonts w:ascii="Times New Roman" w:hAnsi="Times New Roman"/>
                <w:color w:val="000000"/>
              </w:rPr>
            </w:pPr>
          </w:p>
        </w:tc>
        <w:tc>
          <w:tcPr>
            <w:tcW w:w="2042" w:type="dxa"/>
            <w:tcBorders>
              <w:left w:val="nil"/>
              <w:right w:val="nil"/>
            </w:tcBorders>
            <w:vAlign w:val="center"/>
          </w:tcPr>
          <w:p w14:paraId="006996C8"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68.6</w:t>
            </w:r>
          </w:p>
        </w:tc>
        <w:tc>
          <w:tcPr>
            <w:tcW w:w="2126" w:type="dxa"/>
            <w:tcBorders>
              <w:left w:val="nil"/>
              <w:right w:val="nil"/>
            </w:tcBorders>
            <w:vAlign w:val="center"/>
          </w:tcPr>
          <w:p w14:paraId="6DCA2350"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38.0</w:t>
            </w:r>
          </w:p>
        </w:tc>
      </w:tr>
      <w:tr w:rsidR="00020512" w:rsidRPr="00340816" w14:paraId="3B9364EC" w14:textId="77777777" w:rsidTr="002C0418">
        <w:trPr>
          <w:cantSplit/>
          <w:trHeight w:val="283"/>
        </w:trPr>
        <w:tc>
          <w:tcPr>
            <w:tcW w:w="0" w:type="auto"/>
            <w:tcBorders>
              <w:top w:val="nil"/>
              <w:left w:val="nil"/>
              <w:bottom w:val="nil"/>
              <w:right w:val="nil"/>
            </w:tcBorders>
            <w:shd w:val="clear" w:color="auto" w:fill="auto"/>
            <w:vAlign w:val="center"/>
            <w:hideMark/>
          </w:tcPr>
          <w:p w14:paraId="310125FB"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2H050</w:t>
            </w:r>
          </w:p>
        </w:tc>
        <w:tc>
          <w:tcPr>
            <w:tcW w:w="1469" w:type="dxa"/>
            <w:vMerge/>
            <w:tcBorders>
              <w:top w:val="nil"/>
              <w:left w:val="nil"/>
              <w:bottom w:val="single" w:sz="4" w:space="0" w:color="000000"/>
              <w:right w:val="nil"/>
            </w:tcBorders>
            <w:vAlign w:val="center"/>
            <w:hideMark/>
          </w:tcPr>
          <w:p w14:paraId="141AE2EE" w14:textId="77777777" w:rsidR="00020512" w:rsidRPr="00340816" w:rsidRDefault="00020512" w:rsidP="00AA0D0B">
            <w:pPr>
              <w:spacing w:after="60"/>
              <w:ind w:firstLine="0"/>
              <w:jc w:val="center"/>
              <w:rPr>
                <w:rFonts w:ascii="Times New Roman" w:hAnsi="Times New Roman"/>
                <w:color w:val="000000"/>
              </w:rPr>
            </w:pPr>
          </w:p>
        </w:tc>
        <w:tc>
          <w:tcPr>
            <w:tcW w:w="2161" w:type="dxa"/>
            <w:tcBorders>
              <w:top w:val="nil"/>
              <w:left w:val="nil"/>
              <w:bottom w:val="nil"/>
              <w:right w:val="nil"/>
            </w:tcBorders>
            <w:shd w:val="clear" w:color="auto" w:fill="auto"/>
            <w:vAlign w:val="center"/>
            <w:hideMark/>
          </w:tcPr>
          <w:p w14:paraId="668088A5" w14:textId="6B2AE0BE"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50</w:t>
            </w:r>
          </w:p>
        </w:tc>
        <w:tc>
          <w:tcPr>
            <w:tcW w:w="0" w:type="auto"/>
            <w:vMerge/>
            <w:tcBorders>
              <w:left w:val="nil"/>
              <w:right w:val="nil"/>
            </w:tcBorders>
            <w:vAlign w:val="center"/>
          </w:tcPr>
          <w:p w14:paraId="6C070704" w14:textId="77777777" w:rsidR="00020512" w:rsidRPr="00340816" w:rsidRDefault="00020512" w:rsidP="00AA0D0B">
            <w:pPr>
              <w:spacing w:after="60"/>
              <w:ind w:firstLine="0"/>
              <w:jc w:val="center"/>
              <w:rPr>
                <w:rFonts w:ascii="Times New Roman" w:hAnsi="Times New Roman"/>
                <w:color w:val="000000"/>
              </w:rPr>
            </w:pPr>
          </w:p>
        </w:tc>
        <w:tc>
          <w:tcPr>
            <w:tcW w:w="2042" w:type="dxa"/>
            <w:tcBorders>
              <w:left w:val="nil"/>
              <w:right w:val="nil"/>
            </w:tcBorders>
            <w:vAlign w:val="center"/>
          </w:tcPr>
          <w:p w14:paraId="64A525ED"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68.1</w:t>
            </w:r>
          </w:p>
        </w:tc>
        <w:tc>
          <w:tcPr>
            <w:tcW w:w="2126" w:type="dxa"/>
            <w:tcBorders>
              <w:left w:val="nil"/>
              <w:right w:val="nil"/>
            </w:tcBorders>
            <w:vAlign w:val="center"/>
          </w:tcPr>
          <w:p w14:paraId="2EACF082"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52.3</w:t>
            </w:r>
          </w:p>
        </w:tc>
      </w:tr>
      <w:tr w:rsidR="00020512" w:rsidRPr="00340816" w14:paraId="3B558ECA" w14:textId="77777777" w:rsidTr="002C0418">
        <w:trPr>
          <w:cantSplit/>
          <w:trHeight w:val="283"/>
        </w:trPr>
        <w:tc>
          <w:tcPr>
            <w:tcW w:w="0" w:type="auto"/>
            <w:tcBorders>
              <w:top w:val="nil"/>
              <w:left w:val="nil"/>
              <w:bottom w:val="single" w:sz="4" w:space="0" w:color="auto"/>
              <w:right w:val="nil"/>
            </w:tcBorders>
            <w:shd w:val="clear" w:color="auto" w:fill="auto"/>
            <w:vAlign w:val="center"/>
            <w:hideMark/>
          </w:tcPr>
          <w:p w14:paraId="20938655" w14:textId="77777777" w:rsidR="00020512" w:rsidRPr="00340816" w:rsidRDefault="00020512" w:rsidP="00AA0D0B">
            <w:pPr>
              <w:spacing w:after="60"/>
              <w:ind w:firstLine="0"/>
              <w:jc w:val="center"/>
              <w:rPr>
                <w:rFonts w:ascii="Times New Roman" w:hAnsi="Times New Roman"/>
                <w:color w:val="000000"/>
              </w:rPr>
            </w:pPr>
            <w:r w:rsidRPr="00340816">
              <w:rPr>
                <w:rFonts w:ascii="Times New Roman" w:hAnsi="Times New Roman"/>
                <w:color w:val="000000"/>
              </w:rPr>
              <w:t>T2H100</w:t>
            </w:r>
          </w:p>
        </w:tc>
        <w:tc>
          <w:tcPr>
            <w:tcW w:w="1469" w:type="dxa"/>
            <w:vMerge/>
            <w:tcBorders>
              <w:top w:val="nil"/>
              <w:left w:val="nil"/>
              <w:bottom w:val="single" w:sz="4" w:space="0" w:color="000000"/>
              <w:right w:val="nil"/>
            </w:tcBorders>
            <w:vAlign w:val="center"/>
            <w:hideMark/>
          </w:tcPr>
          <w:p w14:paraId="56952120" w14:textId="77777777" w:rsidR="00020512" w:rsidRPr="00340816" w:rsidRDefault="00020512" w:rsidP="00AA0D0B">
            <w:pPr>
              <w:spacing w:after="60"/>
              <w:ind w:firstLine="0"/>
              <w:jc w:val="center"/>
              <w:rPr>
                <w:rFonts w:ascii="Times New Roman" w:hAnsi="Times New Roman"/>
                <w:color w:val="000000"/>
              </w:rPr>
            </w:pPr>
          </w:p>
        </w:tc>
        <w:tc>
          <w:tcPr>
            <w:tcW w:w="2161" w:type="dxa"/>
            <w:tcBorders>
              <w:top w:val="nil"/>
              <w:left w:val="nil"/>
              <w:bottom w:val="single" w:sz="4" w:space="0" w:color="auto"/>
              <w:right w:val="nil"/>
            </w:tcBorders>
            <w:shd w:val="clear" w:color="auto" w:fill="auto"/>
            <w:vAlign w:val="center"/>
            <w:hideMark/>
          </w:tcPr>
          <w:p w14:paraId="3224B5F2" w14:textId="6C01A833" w:rsidR="00020512" w:rsidRPr="00340816" w:rsidRDefault="00020512" w:rsidP="00AA0D0B">
            <w:pPr>
              <w:spacing w:after="60"/>
              <w:ind w:left="785" w:firstLine="0"/>
              <w:rPr>
                <w:rFonts w:ascii="Times New Roman" w:hAnsi="Times New Roman"/>
                <w:color w:val="000000"/>
              </w:rPr>
            </w:pPr>
            <w:r w:rsidRPr="00340816">
              <w:rPr>
                <w:rFonts w:ascii="Times New Roman" w:hAnsi="Times New Roman"/>
                <w:color w:val="000000"/>
              </w:rPr>
              <w:t>100</w:t>
            </w:r>
          </w:p>
        </w:tc>
        <w:tc>
          <w:tcPr>
            <w:tcW w:w="0" w:type="auto"/>
            <w:vMerge/>
            <w:tcBorders>
              <w:left w:val="nil"/>
              <w:bottom w:val="single" w:sz="4" w:space="0" w:color="auto"/>
              <w:right w:val="nil"/>
            </w:tcBorders>
            <w:vAlign w:val="center"/>
          </w:tcPr>
          <w:p w14:paraId="4564DF47" w14:textId="77777777" w:rsidR="00020512" w:rsidRPr="00340816" w:rsidRDefault="00020512" w:rsidP="00AA0D0B">
            <w:pPr>
              <w:spacing w:after="60"/>
              <w:ind w:firstLine="0"/>
              <w:jc w:val="center"/>
              <w:rPr>
                <w:rFonts w:ascii="Times New Roman" w:hAnsi="Times New Roman"/>
                <w:color w:val="000000"/>
              </w:rPr>
            </w:pPr>
          </w:p>
        </w:tc>
        <w:tc>
          <w:tcPr>
            <w:tcW w:w="2042" w:type="dxa"/>
            <w:tcBorders>
              <w:left w:val="nil"/>
              <w:bottom w:val="single" w:sz="4" w:space="0" w:color="auto"/>
              <w:right w:val="nil"/>
            </w:tcBorders>
            <w:vAlign w:val="center"/>
          </w:tcPr>
          <w:p w14:paraId="49D682E1" w14:textId="77777777" w:rsidR="00020512" w:rsidRPr="00340816" w:rsidRDefault="00020512" w:rsidP="00AA0D0B">
            <w:pPr>
              <w:spacing w:after="60"/>
              <w:ind w:hanging="156"/>
              <w:jc w:val="center"/>
              <w:rPr>
                <w:rFonts w:ascii="Times New Roman" w:hAnsi="Times New Roman"/>
                <w:color w:val="000000"/>
              </w:rPr>
            </w:pPr>
            <w:r w:rsidRPr="00340816">
              <w:rPr>
                <w:rFonts w:ascii="Times New Roman" w:hAnsi="Times New Roman"/>
                <w:bCs/>
                <w:color w:val="000000"/>
              </w:rPr>
              <w:t>66.6</w:t>
            </w:r>
          </w:p>
        </w:tc>
        <w:tc>
          <w:tcPr>
            <w:tcW w:w="2126" w:type="dxa"/>
            <w:tcBorders>
              <w:left w:val="nil"/>
              <w:bottom w:val="single" w:sz="4" w:space="0" w:color="auto"/>
              <w:right w:val="nil"/>
            </w:tcBorders>
            <w:vAlign w:val="center"/>
          </w:tcPr>
          <w:p w14:paraId="4567D4A5" w14:textId="77777777" w:rsidR="00020512" w:rsidRPr="00340816" w:rsidRDefault="00020512" w:rsidP="00AA0D0B">
            <w:pPr>
              <w:spacing w:after="60"/>
              <w:ind w:firstLine="0"/>
              <w:jc w:val="center"/>
              <w:rPr>
                <w:rFonts w:ascii="Times New Roman" w:hAnsi="Times New Roman"/>
                <w:bCs/>
                <w:color w:val="000000"/>
              </w:rPr>
            </w:pPr>
            <w:r w:rsidRPr="00340816">
              <w:rPr>
                <w:rFonts w:ascii="Times New Roman" w:hAnsi="Times New Roman"/>
                <w:bCs/>
                <w:color w:val="000000"/>
              </w:rPr>
              <w:t>365.2</w:t>
            </w:r>
          </w:p>
        </w:tc>
      </w:tr>
    </w:tbl>
    <w:p w14:paraId="17274F3E" w14:textId="22DEC82C" w:rsidR="001203F3" w:rsidRDefault="004D16B9" w:rsidP="001203F3">
      <w:pPr>
        <w:pStyle w:val="laneknormal"/>
        <w:ind w:firstLine="0"/>
      </w:pPr>
      <w:r>
        <w:rPr>
          <w:noProof/>
        </w:rPr>
        <w:lastRenderedPageBreak/>
        <w:drawing>
          <wp:inline distT="0" distB="0" distL="0" distR="0" wp14:anchorId="1366493F" wp14:editId="676B5D21">
            <wp:extent cx="2880000" cy="2170800"/>
            <wp:effectExtent l="0" t="0" r="0" b="127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1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2170800"/>
                    </a:xfrm>
                    <a:prstGeom prst="rect">
                      <a:avLst/>
                    </a:prstGeom>
                  </pic:spPr>
                </pic:pic>
              </a:graphicData>
            </a:graphic>
          </wp:inline>
        </w:drawing>
      </w:r>
      <w:r w:rsidR="003B4AC5">
        <w:rPr>
          <w:noProof/>
        </w:rPr>
        <w:drawing>
          <wp:inline distT="0" distB="0" distL="0" distR="0" wp14:anchorId="57B1F302" wp14:editId="1B916D88">
            <wp:extent cx="2833200" cy="2170800"/>
            <wp:effectExtent l="0" t="0" r="5715"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 1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33200" cy="2170800"/>
                    </a:xfrm>
                    <a:prstGeom prst="rect">
                      <a:avLst/>
                    </a:prstGeom>
                  </pic:spPr>
                </pic:pic>
              </a:graphicData>
            </a:graphic>
          </wp:inline>
        </w:drawing>
      </w:r>
    </w:p>
    <w:p w14:paraId="3362B735" w14:textId="3D2FF13D" w:rsidR="00F96B7B" w:rsidRDefault="00F96B7B" w:rsidP="00E752A2">
      <w:pPr>
        <w:pStyle w:val="laneknormal"/>
        <w:spacing w:before="120" w:line="240" w:lineRule="auto"/>
        <w:ind w:firstLine="0"/>
        <w:jc w:val="left"/>
      </w:pPr>
      <w:bookmarkStart w:id="9" w:name="_Hlk51744516"/>
      <w:r w:rsidRPr="00340816">
        <w:rPr>
          <w:rFonts w:eastAsia="Calibri"/>
          <w:b/>
        </w:rPr>
        <w:t>Fig</w:t>
      </w:r>
      <w:r w:rsidR="007F6BD8" w:rsidRPr="00340816">
        <w:rPr>
          <w:rFonts w:eastAsia="Calibri"/>
          <w:b/>
        </w:rPr>
        <w:t>ure</w:t>
      </w:r>
      <w:r w:rsidRPr="00340816">
        <w:rPr>
          <w:rFonts w:eastAsia="Calibri"/>
          <w:b/>
        </w:rPr>
        <w:t xml:space="preserve"> 1</w:t>
      </w:r>
      <w:r w:rsidR="000A687D" w:rsidRPr="00340816">
        <w:rPr>
          <w:rFonts w:eastAsia="Calibri"/>
          <w:b/>
        </w:rPr>
        <w:t>.</w:t>
      </w:r>
      <w:r w:rsidRPr="00340816">
        <w:rPr>
          <w:rFonts w:eastAsia="Calibri"/>
        </w:rPr>
        <w:t xml:space="preserve"> Dynamic TG</w:t>
      </w:r>
      <w:r w:rsidR="007F42B7">
        <w:rPr>
          <w:rFonts w:eastAsia="Calibri"/>
        </w:rPr>
        <w:t>A</w:t>
      </w:r>
      <w:r w:rsidRPr="00340816">
        <w:rPr>
          <w:rFonts w:eastAsia="Calibri"/>
        </w:rPr>
        <w:t xml:space="preserve"> curves</w:t>
      </w:r>
      <w:r w:rsidR="0048480D" w:rsidRPr="00340816">
        <w:rPr>
          <w:rFonts w:eastAsia="Calibri"/>
        </w:rPr>
        <w:t xml:space="preserve"> of the MBM pyrolysed </w:t>
      </w:r>
      <w:r w:rsidRPr="00340816">
        <w:rPr>
          <w:rFonts w:eastAsia="Calibri"/>
        </w:rPr>
        <w:t xml:space="preserve">up to 600 °C (a) and </w:t>
      </w:r>
      <w:r w:rsidR="0048480D" w:rsidRPr="00340816">
        <w:rPr>
          <w:rFonts w:eastAsia="Calibri"/>
        </w:rPr>
        <w:t xml:space="preserve">pyrolysed </w:t>
      </w:r>
      <w:r w:rsidRPr="00340816">
        <w:rPr>
          <w:rFonts w:eastAsia="Calibri"/>
        </w:rPr>
        <w:t>up to 1000 °C (b)</w:t>
      </w:r>
      <w:r w:rsidR="0048480D" w:rsidRPr="00340816">
        <w:rPr>
          <w:rFonts w:eastAsia="Calibri"/>
        </w:rPr>
        <w:t xml:space="preserve"> </w:t>
      </w:r>
      <w:r w:rsidRPr="00340816">
        <w:rPr>
          <w:rFonts w:eastAsia="Calibri"/>
        </w:rPr>
        <w:t>measured with five different heating rates</w:t>
      </w:r>
      <w:r w:rsidR="001D7F03" w:rsidRPr="00340816">
        <w:rPr>
          <w:rFonts w:eastAsia="Calibri"/>
        </w:rPr>
        <w:t xml:space="preserve"> </w:t>
      </w:r>
      <w:r w:rsidR="001D7F03" w:rsidRPr="00340816">
        <w:t>(5 </w:t>
      </w:r>
      <w:r w:rsidR="00A46464" w:rsidRPr="00340816">
        <w:t>°C</w:t>
      </w:r>
      <w:r w:rsidR="001D7F03" w:rsidRPr="00340816">
        <w:t> min</w:t>
      </w:r>
      <w:r w:rsidR="001D7F03" w:rsidRPr="00340816">
        <w:rPr>
          <w:vertAlign w:val="superscript"/>
        </w:rPr>
        <w:sym w:font="Symbol" w:char="F02D"/>
      </w:r>
      <w:r w:rsidR="001D7F03" w:rsidRPr="00340816">
        <w:rPr>
          <w:vertAlign w:val="superscript"/>
        </w:rPr>
        <w:t>1</w:t>
      </w:r>
      <w:r w:rsidR="001D7F03" w:rsidRPr="00340816">
        <w:t>, 10 </w:t>
      </w:r>
      <w:r w:rsidR="00A46464" w:rsidRPr="00340816">
        <w:t>°C</w:t>
      </w:r>
      <w:r w:rsidR="001D7F03" w:rsidRPr="00340816">
        <w:t> min</w:t>
      </w:r>
      <w:r w:rsidR="001D7F03" w:rsidRPr="00340816">
        <w:rPr>
          <w:vertAlign w:val="superscript"/>
        </w:rPr>
        <w:sym w:font="Symbol" w:char="F02D"/>
      </w:r>
      <w:r w:rsidR="001D7F03" w:rsidRPr="00340816">
        <w:rPr>
          <w:vertAlign w:val="superscript"/>
        </w:rPr>
        <w:t>1</w:t>
      </w:r>
      <w:r w:rsidR="001D7F03" w:rsidRPr="00340816">
        <w:t xml:space="preserve">, 20 </w:t>
      </w:r>
      <w:r w:rsidR="00A46464" w:rsidRPr="00340816">
        <w:t>°C</w:t>
      </w:r>
      <w:r w:rsidR="00B22BBB" w:rsidRPr="00340816">
        <w:t> </w:t>
      </w:r>
      <w:r w:rsidR="001D7F03" w:rsidRPr="00340816">
        <w:t>min</w:t>
      </w:r>
      <w:r w:rsidR="001D7F03" w:rsidRPr="00340816">
        <w:rPr>
          <w:vertAlign w:val="superscript"/>
        </w:rPr>
        <w:sym w:font="Symbol" w:char="F02D"/>
      </w:r>
      <w:r w:rsidR="001D7F03" w:rsidRPr="00340816">
        <w:rPr>
          <w:vertAlign w:val="superscript"/>
        </w:rPr>
        <w:t>1</w:t>
      </w:r>
      <w:r w:rsidR="001D7F03" w:rsidRPr="00340816">
        <w:t>, 50 </w:t>
      </w:r>
      <w:r w:rsidR="00A46464" w:rsidRPr="00340816">
        <w:t>°C</w:t>
      </w:r>
      <w:r w:rsidR="001D7F03" w:rsidRPr="00340816">
        <w:t> min</w:t>
      </w:r>
      <w:r w:rsidR="001D7F03" w:rsidRPr="00340816">
        <w:rPr>
          <w:vertAlign w:val="superscript"/>
        </w:rPr>
        <w:sym w:font="Symbol" w:char="F02D"/>
      </w:r>
      <w:r w:rsidR="001D7F03" w:rsidRPr="00340816">
        <w:rPr>
          <w:vertAlign w:val="superscript"/>
        </w:rPr>
        <w:t>1</w:t>
      </w:r>
      <w:r w:rsidR="001D7F03" w:rsidRPr="00340816">
        <w:t xml:space="preserve"> and 100 </w:t>
      </w:r>
      <w:r w:rsidR="00A46464" w:rsidRPr="00340816">
        <w:t>°C</w:t>
      </w:r>
      <w:r w:rsidR="00B22BBB" w:rsidRPr="00340816">
        <w:t> </w:t>
      </w:r>
      <w:r w:rsidR="001D7F03" w:rsidRPr="00340816">
        <w:t>min</w:t>
      </w:r>
      <w:r w:rsidR="001D7F03" w:rsidRPr="00340816">
        <w:rPr>
          <w:vertAlign w:val="superscript"/>
        </w:rPr>
        <w:sym w:font="Symbol" w:char="F02D"/>
      </w:r>
      <w:r w:rsidR="001D7F03" w:rsidRPr="00340816">
        <w:rPr>
          <w:vertAlign w:val="superscript"/>
        </w:rPr>
        <w:t>1</w:t>
      </w:r>
      <w:r w:rsidR="001D7F03" w:rsidRPr="00340816">
        <w:t>)</w:t>
      </w:r>
      <w:r w:rsidR="009A14E0" w:rsidRPr="00340816">
        <w:t>.</w:t>
      </w:r>
    </w:p>
    <w:bookmarkEnd w:id="9"/>
    <w:p w14:paraId="62FAB1F9" w14:textId="77777777" w:rsidR="00AA0D0B" w:rsidRPr="00340816" w:rsidRDefault="00AA0D0B" w:rsidP="00337BFB">
      <w:pPr>
        <w:pStyle w:val="laneknormal"/>
        <w:ind w:firstLine="0"/>
        <w:rPr>
          <w:rFonts w:eastAsia="Calibri"/>
          <w:highlight w:val="yellow"/>
        </w:rPr>
      </w:pPr>
    </w:p>
    <w:p w14:paraId="48ACD0F0" w14:textId="304A338A" w:rsidR="00282437" w:rsidRPr="00340816" w:rsidRDefault="00282437" w:rsidP="00282437">
      <w:pPr>
        <w:pStyle w:val="laneknormal"/>
      </w:pPr>
      <w:r w:rsidRPr="00340816">
        <w:t xml:space="preserve">The same curves on a common temperature scale (Figure </w:t>
      </w:r>
      <w:r>
        <w:t>2</w:t>
      </w:r>
      <w:r w:rsidRPr="00340816">
        <w:t xml:space="preserve">) indicate that the first step, i.e., dehydration, occurs up to 150 °C and is relatively small and similar for all the heating rates (2–4 %). The main mass loss after that temperature, </w:t>
      </w:r>
      <w:r w:rsidRPr="00340816">
        <w:rPr>
          <w:bCs/>
        </w:rPr>
        <w:t>for the curve with the lowest heating rate</w:t>
      </w:r>
      <w:r w:rsidRPr="00340816">
        <w:t>, can be distinguished in a few related steps. The weight loss up to 210 °C (1.6 %) is attributed to the evaporation of low-molecular-weight compounds and the decomposition reactions. The major event occurs in the temperature interval 210</w:t>
      </w:r>
      <w:r w:rsidRPr="00340816">
        <w:sym w:font="Symbol" w:char="F02D"/>
      </w:r>
      <w:r w:rsidRPr="00340816">
        <w:t>450 °C and is due to the degradation reactions of the organic intermediates</w:t>
      </w:r>
      <w:r w:rsidR="00AA0D0B">
        <w:t>.</w:t>
      </w:r>
      <w:r w:rsidRPr="00340816">
        <w:fldChar w:fldCharType="begin"/>
      </w:r>
      <w:r w:rsidRPr="00340816">
        <w:instrText xml:space="preserve"> ADDIN EN.CITE &lt;EndNote&gt;&lt;Cite&gt;&lt;Author&gt;Charmas&lt;/Author&gt;&lt;Year&gt;2013&lt;/Year&gt;&lt;IDText&gt;TG and DSC studies of bone tissue: Effects of osteoporosis&lt;/IDText&gt;&lt;DisplayText&gt;&lt;style face="superscript"&gt;25&lt;/style&gt;&lt;/DisplayText&gt;&lt;record&gt;&lt;dates&gt;&lt;pub-dates&gt;&lt;date&gt;2013/12/10/&lt;/date&gt;&lt;/pub-dates&gt;&lt;year&gt;2013&lt;/year&gt;&lt;/dates&gt;&lt;keywords&gt;&lt;keyword&gt;Bone tissue&lt;/keyword&gt;&lt;keyword&gt;Osteoporosis&lt;/keyword&gt;&lt;keyword&gt;Water&lt;/keyword&gt;&lt;keyword&gt;Freezing/melting point&lt;/keyword&gt;&lt;keyword&gt;DSC&lt;/keyword&gt;&lt;keyword&gt;TG&lt;/keyword&gt;&lt;/keywords&gt;&lt;urls&gt;&lt;related-urls&gt;&lt;url&gt;http://www.sciencedirect.com/science/article/pii/S0040603113004656&lt;/url&gt;&lt;/related-urls&gt;&lt;/urls&gt;&lt;isbn&gt;0040-6031&lt;/isbn&gt;&lt;titles&gt;&lt;title&gt;TG and DSC studies of bone tissue: Effects of osteoporosis&lt;/title&gt;&lt;secondary-title&gt;Thermochimica Acta&lt;/secondary-title&gt;&lt;/titles&gt;&lt;pages&gt;73-81&lt;/pages&gt;&lt;contributors&gt;&lt;authors&gt;&lt;author&gt;Charmas, Barbara&lt;/author&gt;&lt;/authors&gt;&lt;/contributors&gt;&lt;added-date format="utc"&gt;1584876227&lt;/added-date&gt;&lt;ref-type name="Journal Article"&gt;17&lt;/ref-type&gt;&lt;rec-number&gt;886&lt;/rec-number&gt;&lt;last-updated-date format="utc"&gt;1584876227&lt;/last-updated-date&gt;&lt;electronic-resource-num&gt;https://doi.org/10.1016/j.tca.2013.08.032&lt;/electronic-resource-num&gt;&lt;volume&gt;573&lt;/volume&gt;&lt;/record&gt;&lt;/Cite&gt;&lt;/EndNote&gt;</w:instrText>
      </w:r>
      <w:r w:rsidRPr="00340816">
        <w:fldChar w:fldCharType="separate"/>
      </w:r>
      <w:r w:rsidRPr="00340816">
        <w:rPr>
          <w:noProof/>
          <w:vertAlign w:val="superscript"/>
        </w:rPr>
        <w:t>25</w:t>
      </w:r>
      <w:r w:rsidRPr="00340816">
        <w:fldChar w:fldCharType="end"/>
      </w:r>
      <w:r w:rsidRPr="00340816">
        <w:t xml:space="preserve"> </w:t>
      </w:r>
      <w:r w:rsidRPr="00340816">
        <w:rPr>
          <w:bCs/>
        </w:rPr>
        <w:t>A shoulder at 340</w:t>
      </w:r>
      <w:r w:rsidRPr="00340816">
        <w:rPr>
          <w:bCs/>
        </w:rPr>
        <w:sym w:font="Symbol" w:char="F02D"/>
      </w:r>
      <w:r w:rsidRPr="00340816">
        <w:rPr>
          <w:bCs/>
        </w:rPr>
        <w:t>350</w:t>
      </w:r>
      <w:r w:rsidR="00AA0D0B">
        <w:rPr>
          <w:bCs/>
        </w:rPr>
        <w:t> </w:t>
      </w:r>
      <w:r w:rsidRPr="00340816">
        <w:rPr>
          <w:bCs/>
        </w:rPr>
        <w:t>°C (</w:t>
      </w:r>
      <w:r>
        <w:rPr>
          <w:bCs/>
        </w:rPr>
        <w:t xml:space="preserve">Figure 1a, </w:t>
      </w:r>
      <w:r w:rsidRPr="00340816">
        <w:rPr>
          <w:bCs/>
        </w:rPr>
        <w:t>DTG curve-embedded graph) probably corresponds to the start of the degradation of the bones</w:t>
      </w:r>
      <w:r w:rsidRPr="00340816">
        <w:rPr>
          <w:bCs/>
        </w:rPr>
        <w:fldChar w:fldCharType="begin">
          <w:fldData xml:space="preserve">PEVuZE5vdGU+PENpdGU+PEF1dGhvcj5DYXNjYXJvc2E8L0F1dGhvcj48WWVhcj4yMDEyPC9ZZWFy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==
</w:fldData>
        </w:fldChar>
      </w:r>
      <w:r w:rsidRPr="00340816">
        <w:rPr>
          <w:bCs/>
        </w:rPr>
        <w:instrText xml:space="preserve"> ADDIN EN.CITE </w:instrText>
      </w:r>
      <w:r w:rsidRPr="00340816">
        <w:rPr>
          <w:bCs/>
        </w:rPr>
        <w:fldChar w:fldCharType="begin">
          <w:fldData xml:space="preserve">PEVuZE5vdGU+PENpdGU+PEF1dGhvcj5DYXNjYXJvc2E8L0F1dGhvcj48WWVhcj4yMDEyPC9ZZWFy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==
</w:fldData>
        </w:fldChar>
      </w:r>
      <w:r w:rsidRPr="00340816">
        <w:rPr>
          <w:bCs/>
        </w:rPr>
        <w:instrText xml:space="preserve"> ADDIN EN.CITE.DATA </w:instrText>
      </w:r>
      <w:r w:rsidRPr="00340816">
        <w:rPr>
          <w:bCs/>
        </w:rPr>
      </w:r>
      <w:r w:rsidRPr="00340816">
        <w:rPr>
          <w:bCs/>
        </w:rPr>
        <w:fldChar w:fldCharType="end"/>
      </w:r>
      <w:r w:rsidRPr="00340816">
        <w:rPr>
          <w:bCs/>
        </w:rPr>
      </w:r>
      <w:r w:rsidRPr="00340816">
        <w:rPr>
          <w:bCs/>
        </w:rPr>
        <w:fldChar w:fldCharType="separate"/>
      </w:r>
      <w:r w:rsidRPr="00340816">
        <w:rPr>
          <w:bCs/>
          <w:noProof/>
          <w:vertAlign w:val="superscript"/>
        </w:rPr>
        <w:t>2,4</w:t>
      </w:r>
      <w:r w:rsidRPr="00340816">
        <w:rPr>
          <w:bCs/>
        </w:rPr>
        <w:fldChar w:fldCharType="end"/>
      </w:r>
      <w:r w:rsidRPr="00340816">
        <w:t>. The latter processes overlap at higher heating rates. In the last part of the decomposition, which takes place from 600</w:t>
      </w:r>
      <w:r w:rsidR="00AA0D0B">
        <w:t> </w:t>
      </w:r>
      <w:r w:rsidRPr="00340816">
        <w:t>°C to 1000</w:t>
      </w:r>
      <w:r w:rsidR="00AA0D0B">
        <w:t> </w:t>
      </w:r>
      <w:r w:rsidRPr="00340816">
        <w:t>°C, additional mass losses can be attributed to the decomposition of the carbonates and other mineral components.</w:t>
      </w:r>
    </w:p>
    <w:p w14:paraId="28D86F44" w14:textId="4A97CC48" w:rsidR="00282437" w:rsidRPr="00340816" w:rsidRDefault="00282437" w:rsidP="00282437">
      <w:pPr>
        <w:pStyle w:val="laneknormal"/>
      </w:pPr>
      <w:r w:rsidRPr="00340816">
        <w:t>All the curves</w:t>
      </w:r>
      <w:r w:rsidR="003562D3">
        <w:t xml:space="preserve"> (in Figure 2)</w:t>
      </w:r>
      <w:r w:rsidRPr="00340816">
        <w:t xml:space="preserve">, regardless of the final temperature, show a shift in the temperatures of the maximum rate of decomposition (inflection point) which expand between </w:t>
      </w:r>
      <w:r w:rsidRPr="00340816">
        <w:rPr>
          <w:color w:val="000000"/>
        </w:rPr>
        <w:t>309.4</w:t>
      </w:r>
      <w:r w:rsidR="00AA0D0B">
        <w:rPr>
          <w:color w:val="000000"/>
        </w:rPr>
        <w:t> </w:t>
      </w:r>
      <w:r w:rsidRPr="00340816">
        <w:rPr>
          <w:color w:val="000000"/>
        </w:rPr>
        <w:t>°C and 361.2</w:t>
      </w:r>
      <w:r w:rsidR="003562D3">
        <w:rPr>
          <w:color w:val="000000"/>
        </w:rPr>
        <w:t> </w:t>
      </w:r>
      <w:r w:rsidRPr="00340816">
        <w:rPr>
          <w:color w:val="000000"/>
        </w:rPr>
        <w:t>°C for the samples heated up to 600 °C and between 308.4</w:t>
      </w:r>
      <w:r w:rsidR="00AA0D0B">
        <w:t> </w:t>
      </w:r>
      <w:r w:rsidRPr="00340816">
        <w:rPr>
          <w:color w:val="000000"/>
        </w:rPr>
        <w:t>°C and 365.2</w:t>
      </w:r>
      <w:r w:rsidR="00AA0D0B">
        <w:rPr>
          <w:color w:val="000000"/>
        </w:rPr>
        <w:t> </w:t>
      </w:r>
      <w:r w:rsidRPr="00340816">
        <w:rPr>
          <w:color w:val="000000"/>
        </w:rPr>
        <w:t xml:space="preserve">°C for the samples heated up to 1000 °C </w:t>
      </w:r>
      <w:r w:rsidRPr="00340816">
        <w:t xml:space="preserve">to higher temperatures at even temperature intervals with the increasing heating rate (Table 1). These temperatures are in accordance with the data given by other authors for a heating rate of </w:t>
      </w:r>
      <w:r w:rsidRPr="00340816">
        <w:rPr>
          <w:rFonts w:eastAsia="Calibri"/>
          <w:noProof/>
          <w:lang w:eastAsia="sl-SI"/>
        </w:rPr>
        <w:t>10</w:t>
      </w:r>
      <w:r w:rsidRPr="00340816">
        <w:t> °C min</w:t>
      </w:r>
      <w:r w:rsidRPr="00340816">
        <w:rPr>
          <w:vertAlign w:val="superscript"/>
        </w:rPr>
        <w:sym w:font="Symbol" w:char="F02D"/>
      </w:r>
      <w:r w:rsidRPr="00340816">
        <w:rPr>
          <w:vertAlign w:val="superscript"/>
        </w:rPr>
        <w:t>1</w:t>
      </w:r>
      <w:r w:rsidRPr="00340816">
        <w:rPr>
          <w:rFonts w:eastAsia="Calibri"/>
          <w:noProof/>
          <w:lang w:eastAsia="sl-SI"/>
        </w:rPr>
        <w:t xml:space="preserve">, </w:t>
      </w:r>
      <w:r w:rsidRPr="00340816">
        <w:t xml:space="preserve">for example, </w:t>
      </w:r>
      <w:r w:rsidRPr="00FA3327">
        <w:t xml:space="preserve">310 °C by </w:t>
      </w:r>
      <w:r w:rsidRPr="00FA3327">
        <w:rPr>
          <w:noProof/>
        </w:rPr>
        <w:t>Chaala and Roy</w:t>
      </w:r>
      <w:r w:rsidR="00FA3327" w:rsidRPr="00FA3327">
        <w:rPr>
          <w:noProof/>
          <w:vertAlign w:val="superscript"/>
        </w:rPr>
        <w:t>3</w:t>
      </w:r>
      <w:r w:rsidRPr="00FA3327">
        <w:t>, 335 °C by Conesa et al.</w:t>
      </w:r>
      <w:r w:rsidR="00FA3327" w:rsidRPr="00FA3327">
        <w:rPr>
          <w:vertAlign w:val="superscript"/>
        </w:rPr>
        <w:t>4</w:t>
      </w:r>
      <w:r w:rsidRPr="00FA3327">
        <w:t xml:space="preserve">, and 346 °C by </w:t>
      </w:r>
      <w:proofErr w:type="spellStart"/>
      <w:r w:rsidRPr="00FA3327">
        <w:t>Ayll</w:t>
      </w:r>
      <w:r w:rsidRPr="00FA3327">
        <w:rPr>
          <w:noProof/>
        </w:rPr>
        <w:t>ó</w:t>
      </w:r>
      <w:r w:rsidRPr="00FA3327">
        <w:t>n</w:t>
      </w:r>
      <w:proofErr w:type="spellEnd"/>
      <w:r w:rsidRPr="00FA3327">
        <w:t xml:space="preserve"> et al.</w:t>
      </w:r>
      <w:r w:rsidR="00FA3327" w:rsidRPr="00FA3327">
        <w:rPr>
          <w:vertAlign w:val="superscript"/>
        </w:rPr>
        <w:t>6</w:t>
      </w:r>
      <w:r w:rsidRPr="00FA3327">
        <w:t xml:space="preserve"> The inflection</w:t>
      </w:r>
      <w:r w:rsidRPr="00340816">
        <w:t xml:space="preserve"> points occur in the range 72.3–74.6 % of the sample</w:t>
      </w:r>
      <w:r w:rsidR="006C226E">
        <w:t xml:space="preserve"> mass</w:t>
      </w:r>
      <w:r w:rsidRPr="00340816">
        <w:t>, as indicated by the position of the arrow on the graph. The appearance of an inflection point in the first part of the MBM decomposition indicates that a decomposition process above 600 °C seen on the curves measured up to 1000 °C, is slower and gradual.</w:t>
      </w:r>
    </w:p>
    <w:p w14:paraId="6D1B2D97" w14:textId="28BBA495" w:rsidR="00F96B7B" w:rsidRDefault="00F96B7B" w:rsidP="00337BFB">
      <w:pPr>
        <w:pStyle w:val="laneknormal"/>
      </w:pPr>
    </w:p>
    <w:p w14:paraId="41A5BEF9" w14:textId="6EE70419" w:rsidR="001B13F5" w:rsidRDefault="001B13F5" w:rsidP="001B13F5">
      <w:pPr>
        <w:pStyle w:val="laneknormal"/>
        <w:ind w:firstLine="0"/>
        <w:jc w:val="left"/>
      </w:pPr>
      <w:r>
        <w:rPr>
          <w:noProof/>
        </w:rPr>
        <w:drawing>
          <wp:inline distT="0" distB="0" distL="0" distR="0" wp14:anchorId="2F9527AC" wp14:editId="44AB9923">
            <wp:extent cx="2879598" cy="212369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flection poin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9598" cy="2123694"/>
                    </a:xfrm>
                    <a:prstGeom prst="rect">
                      <a:avLst/>
                    </a:prstGeom>
                  </pic:spPr>
                </pic:pic>
              </a:graphicData>
            </a:graphic>
          </wp:inline>
        </w:drawing>
      </w:r>
    </w:p>
    <w:p w14:paraId="66FA4DA2" w14:textId="5426B8AE" w:rsidR="001B13F5" w:rsidRPr="00340816" w:rsidRDefault="001B13F5" w:rsidP="00E752A2">
      <w:pPr>
        <w:pStyle w:val="laneknormal"/>
        <w:spacing w:before="120" w:line="240" w:lineRule="auto"/>
        <w:ind w:firstLine="0"/>
        <w:jc w:val="left"/>
        <w:rPr>
          <w:rFonts w:eastAsia="Calibri"/>
          <w:highlight w:val="yellow"/>
        </w:rPr>
      </w:pPr>
      <w:bookmarkStart w:id="10" w:name="_Hlk51744579"/>
      <w:r w:rsidRPr="008056D3">
        <w:rPr>
          <w:rFonts w:eastAsia="Calibri"/>
          <w:b/>
        </w:rPr>
        <w:t xml:space="preserve">Figure </w:t>
      </w:r>
      <w:r>
        <w:rPr>
          <w:rFonts w:eastAsia="Calibri"/>
          <w:b/>
        </w:rPr>
        <w:t>2</w:t>
      </w:r>
      <w:r w:rsidRPr="008056D3">
        <w:rPr>
          <w:rFonts w:eastAsia="Calibri"/>
          <w:b/>
        </w:rPr>
        <w:t>.</w:t>
      </w:r>
      <w:r w:rsidRPr="001B13F5">
        <w:rPr>
          <w:rFonts w:eastAsia="Calibri"/>
          <w:b/>
        </w:rPr>
        <w:t xml:space="preserve"> </w:t>
      </w:r>
      <w:r w:rsidRPr="001B13F5">
        <w:rPr>
          <w:rFonts w:eastAsia="Calibri"/>
          <w:bCs/>
        </w:rPr>
        <w:t>Inflection point determination for the dynamic pyrolysis curves up to 600</w:t>
      </w:r>
      <w:r w:rsidR="00AA0D0B">
        <w:rPr>
          <w:rFonts w:eastAsia="Calibri"/>
          <w:bCs/>
        </w:rPr>
        <w:t> </w:t>
      </w:r>
      <w:r w:rsidRPr="001B13F5">
        <w:rPr>
          <w:rFonts w:eastAsia="Calibri"/>
          <w:bCs/>
        </w:rPr>
        <w:t xml:space="preserve">°C and up to 1000 °C at all heating rates </w:t>
      </w:r>
      <w:r w:rsidRPr="00340816">
        <w:t>(5 °C min</w:t>
      </w:r>
      <w:r w:rsidRPr="00340816">
        <w:rPr>
          <w:vertAlign w:val="superscript"/>
        </w:rPr>
        <w:sym w:font="Symbol" w:char="F02D"/>
      </w:r>
      <w:r w:rsidRPr="00340816">
        <w:rPr>
          <w:vertAlign w:val="superscript"/>
        </w:rPr>
        <w:t>1</w:t>
      </w:r>
      <w:r w:rsidRPr="00340816">
        <w:t>, 10 °C min</w:t>
      </w:r>
      <w:r w:rsidRPr="00340816">
        <w:rPr>
          <w:vertAlign w:val="superscript"/>
        </w:rPr>
        <w:sym w:font="Symbol" w:char="F02D"/>
      </w:r>
      <w:r w:rsidRPr="00340816">
        <w:rPr>
          <w:vertAlign w:val="superscript"/>
        </w:rPr>
        <w:t>1</w:t>
      </w:r>
      <w:r w:rsidRPr="00340816">
        <w:t>, 20 °C min</w:t>
      </w:r>
      <w:r w:rsidRPr="00340816">
        <w:rPr>
          <w:vertAlign w:val="superscript"/>
        </w:rPr>
        <w:sym w:font="Symbol" w:char="F02D"/>
      </w:r>
      <w:r w:rsidRPr="00340816">
        <w:rPr>
          <w:vertAlign w:val="superscript"/>
        </w:rPr>
        <w:t>1</w:t>
      </w:r>
      <w:r w:rsidRPr="00340816">
        <w:t>, 50 °C min</w:t>
      </w:r>
      <w:r w:rsidRPr="00340816">
        <w:rPr>
          <w:vertAlign w:val="superscript"/>
        </w:rPr>
        <w:sym w:font="Symbol" w:char="F02D"/>
      </w:r>
      <w:r w:rsidRPr="00340816">
        <w:rPr>
          <w:vertAlign w:val="superscript"/>
        </w:rPr>
        <w:t>1</w:t>
      </w:r>
      <w:r w:rsidRPr="00340816">
        <w:t xml:space="preserve"> and 100 °C min</w:t>
      </w:r>
      <w:r w:rsidRPr="00340816">
        <w:rPr>
          <w:vertAlign w:val="superscript"/>
        </w:rPr>
        <w:sym w:font="Symbol" w:char="F02D"/>
      </w:r>
      <w:r w:rsidRPr="00340816">
        <w:rPr>
          <w:vertAlign w:val="superscript"/>
        </w:rPr>
        <w:t>1</w:t>
      </w:r>
      <w:r w:rsidRPr="00340816">
        <w:t>).</w:t>
      </w:r>
    </w:p>
    <w:bookmarkEnd w:id="10"/>
    <w:p w14:paraId="6D367349" w14:textId="2B813557" w:rsidR="001B13F5" w:rsidRPr="001B13F5" w:rsidRDefault="001B13F5" w:rsidP="001B13F5">
      <w:pPr>
        <w:pStyle w:val="laneknormal"/>
        <w:ind w:firstLine="0"/>
        <w:rPr>
          <w:rFonts w:eastAsia="Calibri"/>
          <w:b/>
        </w:rPr>
      </w:pPr>
    </w:p>
    <w:p w14:paraId="2240E982" w14:textId="77777777" w:rsidR="00F96B7B" w:rsidRPr="00340816" w:rsidRDefault="00E86F41" w:rsidP="00E752A2">
      <w:pPr>
        <w:pStyle w:val="Heading2"/>
      </w:pPr>
      <w:r w:rsidRPr="00340816">
        <w:t>D</w:t>
      </w:r>
      <w:r w:rsidR="00815EE0" w:rsidRPr="00340816">
        <w:t>etermination of the ash content in MBM and T1ABC samples</w:t>
      </w:r>
    </w:p>
    <w:p w14:paraId="3FFD14BD" w14:textId="734687C6" w:rsidR="00567C21" w:rsidRDefault="00AE0ED6" w:rsidP="00337BFB">
      <w:pPr>
        <w:pStyle w:val="laneknormal"/>
      </w:pPr>
      <w:r w:rsidRPr="00340816">
        <w:t>The results of TG</w:t>
      </w:r>
      <w:r w:rsidR="007F42B7">
        <w:t>A</w:t>
      </w:r>
      <w:r w:rsidRPr="00340816">
        <w:t xml:space="preserve"> determination of </w:t>
      </w:r>
      <w:r w:rsidR="00F96B7B" w:rsidRPr="00340816">
        <w:t xml:space="preserve">the ash content in </w:t>
      </w:r>
      <w:r w:rsidR="004C68D6" w:rsidRPr="00340816">
        <w:t xml:space="preserve">the </w:t>
      </w:r>
      <w:r w:rsidR="00F96B7B" w:rsidRPr="00340816">
        <w:t xml:space="preserve">MBM and T1ABC samples </w:t>
      </w:r>
      <w:r w:rsidR="008A7D6D" w:rsidRPr="00340816">
        <w:t xml:space="preserve">are </w:t>
      </w:r>
      <w:r w:rsidR="00567C21" w:rsidRPr="00340816">
        <w:t>presented</w:t>
      </w:r>
      <w:r w:rsidRPr="00340816">
        <w:t xml:space="preserve"> in </w:t>
      </w:r>
      <w:r w:rsidR="007F6BD8" w:rsidRPr="00340816">
        <w:t>Figure</w:t>
      </w:r>
      <w:r w:rsidRPr="00340816">
        <w:t xml:space="preserve"> </w:t>
      </w:r>
      <w:r w:rsidR="001B13F5">
        <w:t>3</w:t>
      </w:r>
      <w:r w:rsidR="00F96B7B" w:rsidRPr="00340816">
        <w:t>.</w:t>
      </w:r>
      <w:r w:rsidR="0022522E" w:rsidRPr="00340816">
        <w:t xml:space="preserve"> For all </w:t>
      </w:r>
      <w:r w:rsidR="004C68D6" w:rsidRPr="00340816">
        <w:t xml:space="preserve">the </w:t>
      </w:r>
      <w:r w:rsidR="0022522E" w:rsidRPr="00340816">
        <w:t xml:space="preserve">curves </w:t>
      </w:r>
      <w:r w:rsidR="004C68D6" w:rsidRPr="00340816">
        <w:t xml:space="preserve">a </w:t>
      </w:r>
      <w:r w:rsidR="0022522E" w:rsidRPr="00340816">
        <w:t>similar course with several distinctive step losses</w:t>
      </w:r>
      <w:r w:rsidR="008A7D6D" w:rsidRPr="00340816">
        <w:t xml:space="preserve"> was observe</w:t>
      </w:r>
      <w:r w:rsidR="00771549" w:rsidRPr="00340816">
        <w:t>d</w:t>
      </w:r>
      <w:r w:rsidR="0022522E" w:rsidRPr="00340816">
        <w:t xml:space="preserve">. </w:t>
      </w:r>
      <w:r w:rsidR="004C68D6" w:rsidRPr="00340816">
        <w:t xml:space="preserve">The first </w:t>
      </w:r>
      <w:r w:rsidR="0022522E" w:rsidRPr="00340816">
        <w:t xml:space="preserve">one, </w:t>
      </w:r>
      <w:r w:rsidR="004C68D6" w:rsidRPr="00340816">
        <w:t xml:space="preserve">the </w:t>
      </w:r>
      <w:r w:rsidR="0022522E" w:rsidRPr="00340816">
        <w:t>release of hygroscopic moisture in the temperature range up to 106</w:t>
      </w:r>
      <w:r w:rsidR="001A2335" w:rsidRPr="00340816">
        <w:t> </w:t>
      </w:r>
      <w:r w:rsidR="0022522E" w:rsidRPr="00340816">
        <w:t>°C in a nitrogen atmosphere</w:t>
      </w:r>
      <w:r w:rsidR="004C68D6" w:rsidRPr="00340816">
        <w:t>,</w:t>
      </w:r>
      <w:r w:rsidR="0022522E" w:rsidRPr="00340816">
        <w:t xml:space="preserve"> for all </w:t>
      </w:r>
      <w:r w:rsidR="004C68D6" w:rsidRPr="00340816">
        <w:t xml:space="preserve">the </w:t>
      </w:r>
      <w:r w:rsidR="0022522E" w:rsidRPr="00340816">
        <w:t xml:space="preserve">ABC samples and </w:t>
      </w:r>
      <w:r w:rsidR="004C68D6" w:rsidRPr="00340816">
        <w:t xml:space="preserve">the </w:t>
      </w:r>
      <w:r w:rsidR="0022522E" w:rsidRPr="00340816">
        <w:t xml:space="preserve">MBM </w:t>
      </w:r>
      <w:r w:rsidR="00200666" w:rsidRPr="00340816">
        <w:t xml:space="preserve">is </w:t>
      </w:r>
      <w:r w:rsidR="0022522E" w:rsidRPr="00340816">
        <w:t xml:space="preserve">expected </w:t>
      </w:r>
      <w:r w:rsidR="004C68D6" w:rsidRPr="00340816">
        <w:t xml:space="preserve">to be </w:t>
      </w:r>
      <w:r w:rsidR="0022522E" w:rsidRPr="00340816">
        <w:t>small and similar</w:t>
      </w:r>
      <w:r w:rsidR="004C68D6" w:rsidRPr="00340816">
        <w:t>,</w:t>
      </w:r>
      <w:r w:rsidR="0022522E" w:rsidRPr="00340816">
        <w:t xml:space="preserve"> between 2.9</w:t>
      </w:r>
      <w:r w:rsidR="00854569" w:rsidRPr="00340816">
        <w:t xml:space="preserve"> % </w:t>
      </w:r>
      <w:r w:rsidR="0022522E" w:rsidRPr="00340816">
        <w:t>and 3.8 %</w:t>
      </w:r>
      <w:r w:rsidR="001D38F1" w:rsidRPr="00340816">
        <w:t xml:space="preserve"> (</w:t>
      </w:r>
      <w:r w:rsidR="00364759" w:rsidRPr="00340816">
        <w:t>Table S1</w:t>
      </w:r>
      <w:r w:rsidR="00567C21" w:rsidRPr="00340816">
        <w:t xml:space="preserve"> in Supplementary Material</w:t>
      </w:r>
      <w:r w:rsidR="001D38F1" w:rsidRPr="00340816">
        <w:t>)</w:t>
      </w:r>
      <w:r w:rsidR="0022522E" w:rsidRPr="00340816">
        <w:t>. In the temperature range between 106 °C and 550 °C in an oxygen atmosphere the major contribution</w:t>
      </w:r>
      <w:r w:rsidR="004C68D6" w:rsidRPr="00340816">
        <w:t>s</w:t>
      </w:r>
      <w:r w:rsidR="0022522E" w:rsidRPr="00340816">
        <w:t xml:space="preserve"> to the weight loss of the samples appear</w:t>
      </w:r>
      <w:r w:rsidR="004C68D6" w:rsidRPr="00340816">
        <w:t>; these are</w:t>
      </w:r>
      <w:r w:rsidR="0022522E" w:rsidRPr="00340816">
        <w:t xml:space="preserve"> associated with the </w:t>
      </w:r>
      <w:r w:rsidR="004C68D6" w:rsidRPr="00340816">
        <w:t>two-</w:t>
      </w:r>
      <w:r w:rsidR="0022522E" w:rsidRPr="00340816">
        <w:t>step exothermic decomposition</w:t>
      </w:r>
      <w:r w:rsidR="00587CF2" w:rsidRPr="00340816">
        <w:t xml:space="preserve"> of the organic matter</w:t>
      </w:r>
      <w:r w:rsidR="00725808" w:rsidRPr="00340816">
        <w:t xml:space="preserve"> </w:t>
      </w:r>
      <w:r w:rsidR="00587CF2" w:rsidRPr="00340816">
        <w:t xml:space="preserve">as can be seen </w:t>
      </w:r>
      <w:r w:rsidR="00543C61" w:rsidRPr="00340816">
        <w:t xml:space="preserve">for the </w:t>
      </w:r>
      <w:r w:rsidR="00725808" w:rsidRPr="00340816">
        <w:t xml:space="preserve">DSC curve of sample </w:t>
      </w:r>
      <w:r w:rsidR="00587CF2" w:rsidRPr="00340816">
        <w:t>T1H100</w:t>
      </w:r>
      <w:r w:rsidR="00754B14">
        <w:t xml:space="preserve"> in Figure 4</w:t>
      </w:r>
      <w:r w:rsidR="00725808" w:rsidRPr="00340816">
        <w:t>,</w:t>
      </w:r>
      <w:r w:rsidR="0022522E" w:rsidRPr="00340816">
        <w:t xml:space="preserve"> associated with </w:t>
      </w:r>
      <w:r w:rsidR="00543C61" w:rsidRPr="00340816">
        <w:t xml:space="preserve">the </w:t>
      </w:r>
      <w:r w:rsidR="0022522E" w:rsidRPr="00340816">
        <w:t>formation and later decomposition of the intermediate fractions</w:t>
      </w:r>
      <w:r w:rsidR="00543C61" w:rsidRPr="00340816">
        <w:t>,</w:t>
      </w:r>
      <w:r w:rsidR="0022522E" w:rsidRPr="00340816">
        <w:t xml:space="preserve"> which </w:t>
      </w:r>
      <w:r w:rsidR="00543C61" w:rsidRPr="00340816">
        <w:t xml:space="preserve">only </w:t>
      </w:r>
      <w:r w:rsidR="0022522E" w:rsidRPr="00340816">
        <w:t>occur in the presence of oxygen</w:t>
      </w:r>
      <w:r w:rsidR="006A7C5B">
        <w:t>.</w:t>
      </w:r>
      <w:r w:rsidR="00B948F7" w:rsidRPr="00340816">
        <w:fldChar w:fldCharType="begin"/>
      </w:r>
      <w:r w:rsidR="00045EFB" w:rsidRPr="00340816">
        <w:instrText xml:space="preserve"> ADDIN EN.CITE &lt;EndNote&gt;&lt;Cite&gt;&lt;Author&gt;Conesa&lt;/Author&gt;&lt;Year&gt;2003&lt;/Year&gt;&lt;IDText&gt;Thermal decomposition of meat and bone meal&lt;/IDText&gt;&lt;DisplayText&gt;&lt;style face="superscript"&gt;4&lt;/style&gt;&lt;/DisplayText&gt;&lt;record&gt;&lt;dates&gt;&lt;pub-dates&gt;&lt;date&gt;2003/12/01/&lt;/date&gt;&lt;/pub-dates&gt;&lt;year&gt;2003&lt;/year&gt;&lt;/dates&gt;&lt;keywords&gt;&lt;keyword&gt;Waste treatment&lt;/keyword&gt;&lt;keyword&gt;Thermogravimetry&lt;/keyword&gt;&lt;keyword&gt;Kinetics&lt;/keyword&gt;&lt;keyword&gt;Combustion&lt;/keyword&gt;&lt;keyword&gt;Pyrolysis&lt;/keyword&gt;&lt;/keywords&gt;&lt;urls&gt;&lt;related-urls&gt;&lt;url&gt;http://www.sciencedirect.com/science/article/pii/S0165237003000445&lt;/url&gt;&lt;/related-urls&gt;&lt;/urls&gt;&lt;isbn&gt;0165-2370&lt;/isbn&gt;&lt;titles&gt;&lt;title&gt;Thermal decomposition of meat and bone meal&lt;/title&gt;&lt;secondary-title&gt;Journal of Analytical and Applied Pyrolysis&lt;/secondary-title&gt;&lt;/titles&gt;&lt;pages&gt;619-630&lt;/pages&gt;&lt;number&gt;2&lt;/number&gt;&lt;contributors&gt;&lt;authors&gt;&lt;author&gt;Conesa, J. A.&lt;/author&gt;&lt;author&gt;Fullana, A.&lt;/author&gt;&lt;author&gt;Font, R.&lt;/author&gt;&lt;/authors&gt;&lt;/contributors&gt;&lt;added-date format="utc"&gt;1584871180&lt;/added-date&gt;&lt;ref-type name="Journal Article"&gt;17&lt;/ref-type&gt;&lt;rec-number&gt;870&lt;/rec-number&gt;&lt;last-updated-date format="utc"&gt;1584871180&lt;/last-updated-date&gt;&lt;electronic-resource-num&gt;https://doi.org/10.1016/S0165-2370(03)00044-5&lt;/electronic-resource-num&gt;&lt;volume&gt;70&lt;/volume&gt;&lt;/record&gt;&lt;/Cite&gt;&lt;/EndNote&gt;</w:instrText>
      </w:r>
      <w:r w:rsidR="00B948F7" w:rsidRPr="00340816">
        <w:fldChar w:fldCharType="separate"/>
      </w:r>
      <w:r w:rsidR="00045EFB" w:rsidRPr="00340816">
        <w:rPr>
          <w:noProof/>
          <w:vertAlign w:val="superscript"/>
        </w:rPr>
        <w:t>4</w:t>
      </w:r>
      <w:r w:rsidR="00B948F7" w:rsidRPr="00340816">
        <w:fldChar w:fldCharType="end"/>
      </w:r>
      <w:r w:rsidR="0022522E" w:rsidRPr="00340816">
        <w:t xml:space="preserve"> The remainder of the isothermal part at 550 °C is the amount of ash in the sample. The results show that </w:t>
      </w:r>
      <w:r w:rsidR="00543C61" w:rsidRPr="00340816">
        <w:t xml:space="preserve">the ash </w:t>
      </w:r>
      <w:r w:rsidR="0022522E" w:rsidRPr="00340816">
        <w:t xml:space="preserve">quantity in </w:t>
      </w:r>
      <w:r w:rsidR="00543C61" w:rsidRPr="00340816">
        <w:t xml:space="preserve">the </w:t>
      </w:r>
      <w:r w:rsidR="0022522E" w:rsidRPr="00340816">
        <w:t xml:space="preserve">T1ABC samples increases with the heating rate of the </w:t>
      </w:r>
      <w:r w:rsidR="006A7C5B">
        <w:t xml:space="preserve">MBM </w:t>
      </w:r>
      <w:r w:rsidR="0022522E" w:rsidRPr="00340816">
        <w:t>pyrolysis</w:t>
      </w:r>
      <w:r w:rsidR="00543C61" w:rsidRPr="00340816">
        <w:t>:</w:t>
      </w:r>
      <w:r w:rsidR="0022522E" w:rsidRPr="00340816">
        <w:t xml:space="preserve"> from 57.4 % at 5 </w:t>
      </w:r>
      <w:r w:rsidR="00A46464" w:rsidRPr="00340816">
        <w:t>°C</w:t>
      </w:r>
      <w:r w:rsidR="0022522E" w:rsidRPr="00340816">
        <w:t xml:space="preserve"> min</w:t>
      </w:r>
      <w:r w:rsidR="0022522E" w:rsidRPr="00340816">
        <w:rPr>
          <w:vertAlign w:val="superscript"/>
        </w:rPr>
        <w:t>–1</w:t>
      </w:r>
      <w:r w:rsidR="0022522E" w:rsidRPr="00340816">
        <w:t xml:space="preserve"> to 66.6 % at the highest heating rate. </w:t>
      </w:r>
    </w:p>
    <w:p w14:paraId="375A2FC6" w14:textId="3FC972EA" w:rsidR="00754B14" w:rsidRDefault="00754B14" w:rsidP="00337BFB">
      <w:pPr>
        <w:pStyle w:val="laneknormal"/>
      </w:pPr>
    </w:p>
    <w:p w14:paraId="2E4A555F" w14:textId="54984CF7" w:rsidR="00754B14" w:rsidRDefault="00754B14" w:rsidP="00337BFB">
      <w:pPr>
        <w:pStyle w:val="laneknormal"/>
      </w:pPr>
    </w:p>
    <w:p w14:paraId="71CD7E10" w14:textId="56C3E926" w:rsidR="00754B14" w:rsidRDefault="000C3BF3" w:rsidP="00754B14">
      <w:pPr>
        <w:pStyle w:val="laneknormal"/>
        <w:ind w:firstLine="0"/>
        <w:jc w:val="left"/>
      </w:pPr>
      <w:r>
        <w:rPr>
          <w:noProof/>
        </w:rPr>
        <w:lastRenderedPageBreak/>
        <w:drawing>
          <wp:inline distT="0" distB="0" distL="0" distR="0" wp14:anchorId="34D43A89" wp14:editId="3BCD9A7E">
            <wp:extent cx="2879598" cy="1994154"/>
            <wp:effectExtent l="0" t="0" r="0" b="635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9598" cy="1994154"/>
                    </a:xfrm>
                    <a:prstGeom prst="rect">
                      <a:avLst/>
                    </a:prstGeom>
                  </pic:spPr>
                </pic:pic>
              </a:graphicData>
            </a:graphic>
          </wp:inline>
        </w:drawing>
      </w:r>
    </w:p>
    <w:p w14:paraId="2ED38971" w14:textId="4F6C1DF0" w:rsidR="00754B14" w:rsidRPr="008056D3" w:rsidRDefault="00754B14" w:rsidP="00E752A2">
      <w:pPr>
        <w:pStyle w:val="laneknormal"/>
        <w:spacing w:before="120" w:line="240" w:lineRule="auto"/>
        <w:ind w:firstLine="0"/>
        <w:jc w:val="left"/>
      </w:pPr>
      <w:bookmarkStart w:id="11" w:name="_Hlk51744917"/>
      <w:r w:rsidRPr="008056D3">
        <w:rPr>
          <w:b/>
        </w:rPr>
        <w:t xml:space="preserve">Figure </w:t>
      </w:r>
      <w:r>
        <w:rPr>
          <w:b/>
        </w:rPr>
        <w:t>3</w:t>
      </w:r>
      <w:r w:rsidRPr="008056D3">
        <w:rPr>
          <w:b/>
        </w:rPr>
        <w:t>.</w:t>
      </w:r>
      <w:r w:rsidRPr="008056D3">
        <w:t xml:space="preserve"> Ash-content determination for T1ABC curves at all five heating rates and MBM sample up to </w:t>
      </w:r>
      <w:r>
        <w:t>5</w:t>
      </w:r>
      <w:r w:rsidRPr="008056D3">
        <w:t>50 °C</w:t>
      </w:r>
      <w:r>
        <w:t>.</w:t>
      </w:r>
    </w:p>
    <w:bookmarkEnd w:id="11"/>
    <w:p w14:paraId="77F5C607" w14:textId="77777777" w:rsidR="00754B14" w:rsidRPr="00340816" w:rsidRDefault="00754B14" w:rsidP="00337BFB">
      <w:pPr>
        <w:pStyle w:val="laneknormal"/>
      </w:pPr>
    </w:p>
    <w:p w14:paraId="5B32B108" w14:textId="6971B1E7" w:rsidR="00AD4FEB" w:rsidRDefault="007F6BD8" w:rsidP="00337BFB">
      <w:pPr>
        <w:pStyle w:val="laneknormal"/>
        <w:rPr>
          <w:rFonts w:eastAsia="Calibri"/>
        </w:rPr>
      </w:pPr>
      <w:bookmarkStart w:id="12" w:name="_Hlk47038878"/>
      <w:r w:rsidRPr="00340816">
        <w:rPr>
          <w:rFonts w:eastAsia="Calibri"/>
        </w:rPr>
        <w:t>Figure</w:t>
      </w:r>
      <w:r w:rsidR="00364759" w:rsidRPr="00340816">
        <w:rPr>
          <w:rFonts w:eastAsia="Calibri"/>
        </w:rPr>
        <w:t xml:space="preserve"> </w:t>
      </w:r>
      <w:r w:rsidR="00754B14">
        <w:rPr>
          <w:rFonts w:eastAsia="Calibri"/>
        </w:rPr>
        <w:t>4</w:t>
      </w:r>
      <w:r w:rsidR="00567C21" w:rsidRPr="00340816">
        <w:rPr>
          <w:rFonts w:eastAsia="Calibri"/>
        </w:rPr>
        <w:t xml:space="preserve"> </w:t>
      </w:r>
      <w:r w:rsidR="001F65F5" w:rsidRPr="00340816">
        <w:rPr>
          <w:rFonts w:eastAsia="Calibri"/>
        </w:rPr>
        <w:t xml:space="preserve">shows the result curves </w:t>
      </w:r>
      <w:r w:rsidR="00543C61" w:rsidRPr="00340816">
        <w:rPr>
          <w:rFonts w:eastAsia="Calibri"/>
        </w:rPr>
        <w:t xml:space="preserve">for </w:t>
      </w:r>
      <w:r w:rsidR="001F65F5" w:rsidRPr="00340816">
        <w:rPr>
          <w:rFonts w:eastAsia="Calibri"/>
        </w:rPr>
        <w:t xml:space="preserve">the </w:t>
      </w:r>
      <w:r w:rsidR="004911A2" w:rsidRPr="00340816">
        <w:rPr>
          <w:rFonts w:eastAsia="Calibri"/>
        </w:rPr>
        <w:t xml:space="preserve">simultaneous </w:t>
      </w:r>
      <w:r w:rsidR="001F65F5" w:rsidRPr="00340816">
        <w:rPr>
          <w:rFonts w:eastAsia="Calibri"/>
        </w:rPr>
        <w:t>TGA</w:t>
      </w:r>
      <w:r w:rsidR="00337145" w:rsidRPr="00340816">
        <w:rPr>
          <w:rFonts w:eastAsia="Calibri"/>
        </w:rPr>
        <w:sym w:font="Symbol" w:char="F02D"/>
      </w:r>
      <w:r w:rsidR="001F65F5" w:rsidRPr="00340816">
        <w:rPr>
          <w:rFonts w:eastAsia="Calibri"/>
        </w:rPr>
        <w:t>DSC</w:t>
      </w:r>
      <w:r w:rsidR="00337145" w:rsidRPr="00340816">
        <w:rPr>
          <w:rFonts w:eastAsia="Calibri"/>
        </w:rPr>
        <w:sym w:font="Symbol" w:char="F02D"/>
      </w:r>
      <w:r w:rsidR="001F65F5" w:rsidRPr="00340816">
        <w:rPr>
          <w:rFonts w:eastAsia="Calibri"/>
        </w:rPr>
        <w:t>MS analysis as a sample case, which was performed on the pyrol</w:t>
      </w:r>
      <w:r w:rsidR="00997CED" w:rsidRPr="00340816">
        <w:rPr>
          <w:rFonts w:eastAsia="Calibri"/>
        </w:rPr>
        <w:t>y</w:t>
      </w:r>
      <w:r w:rsidR="001F65F5" w:rsidRPr="00340816">
        <w:rPr>
          <w:rFonts w:eastAsia="Calibri"/>
        </w:rPr>
        <w:t xml:space="preserve">tic residue of the T1H100 sample using </w:t>
      </w:r>
      <w:r w:rsidR="00543C61" w:rsidRPr="00340816">
        <w:rPr>
          <w:rFonts w:eastAsia="Calibri"/>
        </w:rPr>
        <w:t xml:space="preserve">the </w:t>
      </w:r>
      <w:r w:rsidR="00543C61" w:rsidRPr="00340816">
        <w:t>ash-</w:t>
      </w:r>
      <w:r w:rsidR="001F65F5" w:rsidRPr="00340816">
        <w:t>content determination</w:t>
      </w:r>
      <w:r w:rsidR="004911A2" w:rsidRPr="00340816">
        <w:t xml:space="preserve"> method</w:t>
      </w:r>
      <w:r w:rsidR="001F65F5" w:rsidRPr="00340816">
        <w:t xml:space="preserve">. </w:t>
      </w:r>
      <w:r w:rsidR="001F65F5" w:rsidRPr="00340816">
        <w:rPr>
          <w:rFonts w:eastAsia="Calibri"/>
        </w:rPr>
        <w:t>The</w:t>
      </w:r>
      <w:r w:rsidR="00872B5C" w:rsidRPr="00340816">
        <w:rPr>
          <w:rFonts w:eastAsia="Calibri"/>
        </w:rPr>
        <w:t xml:space="preserve"> monotonic decline</w:t>
      </w:r>
      <w:r w:rsidR="00971A73" w:rsidRPr="00340816">
        <w:rPr>
          <w:rFonts w:eastAsia="Calibri"/>
        </w:rPr>
        <w:t xml:space="preserve"> in the</w:t>
      </w:r>
      <w:r w:rsidR="001F65F5" w:rsidRPr="00340816">
        <w:rPr>
          <w:rFonts w:eastAsia="Calibri"/>
        </w:rPr>
        <w:t xml:space="preserve"> signal m/z 18</w:t>
      </w:r>
      <w:r w:rsidR="00971A73" w:rsidRPr="00340816">
        <w:rPr>
          <w:rFonts w:eastAsia="Calibri"/>
        </w:rPr>
        <w:t xml:space="preserve"> and m/z 44 </w:t>
      </w:r>
      <w:r w:rsidR="001F65F5" w:rsidRPr="00340816">
        <w:rPr>
          <w:rFonts w:eastAsia="Calibri"/>
        </w:rPr>
        <w:t xml:space="preserve">for </w:t>
      </w:r>
      <w:r w:rsidR="00543C61" w:rsidRPr="00340816">
        <w:rPr>
          <w:rFonts w:eastAsia="Calibri"/>
        </w:rPr>
        <w:t>the</w:t>
      </w:r>
      <w:r w:rsidR="001F65F5" w:rsidRPr="00340816">
        <w:rPr>
          <w:rFonts w:eastAsia="Calibri"/>
        </w:rPr>
        <w:t xml:space="preserve"> </w:t>
      </w:r>
      <w:r w:rsidR="00024692" w:rsidRPr="00340816">
        <w:rPr>
          <w:rFonts w:eastAsia="Calibri"/>
        </w:rPr>
        <w:t xml:space="preserve">ambient </w:t>
      </w:r>
      <w:r w:rsidR="001F65F5" w:rsidRPr="00340816">
        <w:rPr>
          <w:rFonts w:eastAsia="Calibri"/>
        </w:rPr>
        <w:t>moisture</w:t>
      </w:r>
      <w:r w:rsidR="007B0544" w:rsidRPr="00340816">
        <w:rPr>
          <w:rFonts w:eastAsia="Calibri"/>
        </w:rPr>
        <w:t xml:space="preserve"> (beside </w:t>
      </w:r>
      <w:r w:rsidR="00997CED" w:rsidRPr="00340816">
        <w:rPr>
          <w:rFonts w:eastAsia="Calibri"/>
        </w:rPr>
        <w:t xml:space="preserve">the </w:t>
      </w:r>
      <w:r w:rsidR="007B0544" w:rsidRPr="00340816">
        <w:t>hygroscopic moisture on the sample)</w:t>
      </w:r>
      <w:r w:rsidR="00024692" w:rsidRPr="00340816">
        <w:rPr>
          <w:rFonts w:eastAsia="Calibri"/>
        </w:rPr>
        <w:t xml:space="preserve"> and </w:t>
      </w:r>
      <w:r w:rsidR="00997CED" w:rsidRPr="00340816">
        <w:rPr>
          <w:rFonts w:eastAsia="Calibri"/>
        </w:rPr>
        <w:t xml:space="preserve">the </w:t>
      </w:r>
      <w:r w:rsidR="00024692" w:rsidRPr="00340816">
        <w:rPr>
          <w:rFonts w:eastAsia="Calibri"/>
        </w:rPr>
        <w:t xml:space="preserve">carbon </w:t>
      </w:r>
      <w:bookmarkStart w:id="13" w:name="_Hlk47039264"/>
      <w:bookmarkEnd w:id="12"/>
      <w:r w:rsidR="00024692" w:rsidRPr="00340816">
        <w:rPr>
          <w:rFonts w:eastAsia="Calibri"/>
        </w:rPr>
        <w:t>dioxide</w:t>
      </w:r>
      <w:r w:rsidR="001F65F5" w:rsidRPr="00340816">
        <w:rPr>
          <w:rFonts w:eastAsia="Calibri"/>
        </w:rPr>
        <w:t xml:space="preserve"> </w:t>
      </w:r>
      <w:r w:rsidR="00024692" w:rsidRPr="00340816">
        <w:rPr>
          <w:rFonts w:eastAsia="Calibri"/>
        </w:rPr>
        <w:t>captured in the oven when open</w:t>
      </w:r>
      <w:r w:rsidR="00997CED" w:rsidRPr="00340816">
        <w:rPr>
          <w:rFonts w:eastAsia="Calibri"/>
        </w:rPr>
        <w:t>ing</w:t>
      </w:r>
      <w:r w:rsidR="00AD4FEB" w:rsidRPr="00340816">
        <w:rPr>
          <w:rFonts w:eastAsia="Calibri"/>
        </w:rPr>
        <w:t>,</w:t>
      </w:r>
      <w:r w:rsidR="00024692" w:rsidRPr="00340816">
        <w:rPr>
          <w:rFonts w:eastAsia="Calibri"/>
        </w:rPr>
        <w:t xml:space="preserve"> </w:t>
      </w:r>
      <w:r w:rsidR="001F65F5" w:rsidRPr="00340816">
        <w:rPr>
          <w:rFonts w:eastAsia="Calibri"/>
        </w:rPr>
        <w:t xml:space="preserve">appears in the nitrogen segments. </w:t>
      </w:r>
      <w:bookmarkStart w:id="14" w:name="_Hlk47037756"/>
      <w:bookmarkEnd w:id="13"/>
      <w:r w:rsidR="00AD4FEB" w:rsidRPr="00340816">
        <w:rPr>
          <w:rFonts w:eastAsia="Calibri"/>
        </w:rPr>
        <w:t>Switching to the oxygen atmosphere at 106 °C, gives rise to the CO</w:t>
      </w:r>
      <w:r w:rsidR="00AD4FEB" w:rsidRPr="003562D3">
        <w:rPr>
          <w:rFonts w:eastAsia="Calibri"/>
          <w:vertAlign w:val="subscript"/>
        </w:rPr>
        <w:t>2</w:t>
      </w:r>
      <w:r w:rsidR="00AD4FEB" w:rsidRPr="00340816">
        <w:rPr>
          <w:rFonts w:eastAsia="Calibri"/>
        </w:rPr>
        <w:t xml:space="preserve"> gas with accompanying two consecutive exothermic peaks seen on DSC curve, which could be due to the combustion of light aliphatic hydrocarbons C</w:t>
      </w:r>
      <w:r w:rsidR="00AD4FEB" w:rsidRPr="003562D3">
        <w:rPr>
          <w:rFonts w:eastAsia="Calibri"/>
          <w:vertAlign w:val="subscript"/>
        </w:rPr>
        <w:t>4</w:t>
      </w:r>
      <w:r w:rsidR="00AD4FEB" w:rsidRPr="00340816">
        <w:rPr>
          <w:rFonts w:eastAsia="Calibri"/>
        </w:rPr>
        <w:t>H</w:t>
      </w:r>
      <w:r w:rsidR="00AD4FEB" w:rsidRPr="003562D3">
        <w:rPr>
          <w:rFonts w:eastAsia="Calibri"/>
          <w:vertAlign w:val="subscript"/>
        </w:rPr>
        <w:t>4</w:t>
      </w:r>
      <w:r w:rsidR="00AD4FEB" w:rsidRPr="00340816">
        <w:rPr>
          <w:rFonts w:eastAsia="Calibri"/>
        </w:rPr>
        <w:t>, C</w:t>
      </w:r>
      <w:r w:rsidR="00AD4FEB" w:rsidRPr="003562D3">
        <w:rPr>
          <w:rFonts w:eastAsia="Calibri"/>
          <w:vertAlign w:val="subscript"/>
        </w:rPr>
        <w:t>2</w:t>
      </w:r>
      <w:r w:rsidR="00AD4FEB" w:rsidRPr="00340816">
        <w:rPr>
          <w:rFonts w:eastAsia="Calibri"/>
        </w:rPr>
        <w:t>H</w:t>
      </w:r>
      <w:r w:rsidR="00AD4FEB" w:rsidRPr="003562D3">
        <w:rPr>
          <w:rFonts w:eastAsia="Calibri"/>
          <w:vertAlign w:val="subscript"/>
        </w:rPr>
        <w:t>6</w:t>
      </w:r>
      <w:r w:rsidR="00AD4FEB" w:rsidRPr="00340816">
        <w:rPr>
          <w:rFonts w:eastAsia="Calibri"/>
        </w:rPr>
        <w:t xml:space="preserve"> (m/z 52 and m/z 30) and in particular to the burned organic residue after the pyrolysis (char), </w:t>
      </w:r>
      <w:r w:rsidR="00AD4FEB" w:rsidRPr="00340816">
        <w:t>in accordance with database of National Institute of Standards and Technology (NIST).</w:t>
      </w:r>
      <w:r w:rsidR="00AD4FEB" w:rsidRPr="00340816">
        <w:rPr>
          <w:rFonts w:eastAsia="Calibri"/>
        </w:rPr>
        <w:t xml:space="preserve"> </w:t>
      </w:r>
    </w:p>
    <w:bookmarkEnd w:id="14"/>
    <w:p w14:paraId="30FA7155" w14:textId="58BA3B5C" w:rsidR="001F65F5" w:rsidRDefault="001F65F5" w:rsidP="00337BFB">
      <w:pPr>
        <w:pStyle w:val="laneknormal"/>
      </w:pPr>
    </w:p>
    <w:p w14:paraId="7B841315" w14:textId="6C6BF0A3" w:rsidR="00754B14" w:rsidRDefault="00A82A40" w:rsidP="00754B14">
      <w:pPr>
        <w:pStyle w:val="laneknormal"/>
        <w:ind w:firstLine="0"/>
        <w:jc w:val="left"/>
      </w:pPr>
      <w:r>
        <w:rPr>
          <w:noProof/>
        </w:rPr>
        <w:drawing>
          <wp:inline distT="0" distB="0" distL="0" distR="0" wp14:anchorId="03FB83F2" wp14:editId="3DA426CC">
            <wp:extent cx="2879598" cy="200101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9598" cy="2001012"/>
                    </a:xfrm>
                    <a:prstGeom prst="rect">
                      <a:avLst/>
                    </a:prstGeom>
                  </pic:spPr>
                </pic:pic>
              </a:graphicData>
            </a:graphic>
          </wp:inline>
        </w:drawing>
      </w:r>
    </w:p>
    <w:p w14:paraId="136542BE" w14:textId="2AA66266" w:rsidR="006E6BA8" w:rsidRPr="006E6BA8" w:rsidRDefault="006E6BA8" w:rsidP="00E752A2">
      <w:pPr>
        <w:spacing w:before="120"/>
        <w:ind w:firstLine="0"/>
        <w:rPr>
          <w:rFonts w:ascii="Times New Roman" w:hAnsi="Times New Roman"/>
        </w:rPr>
      </w:pPr>
      <w:r w:rsidRPr="006E6BA8">
        <w:rPr>
          <w:rFonts w:ascii="Times New Roman" w:hAnsi="Times New Roman"/>
          <w:b/>
          <w:lang w:eastAsia="hu-HU"/>
        </w:rPr>
        <w:t>Figure 4.</w:t>
      </w:r>
      <w:r w:rsidRPr="006E6BA8">
        <w:rPr>
          <w:rFonts w:ascii="Times New Roman" w:hAnsi="Times New Roman"/>
          <w:lang w:eastAsia="hu-HU"/>
        </w:rPr>
        <w:t xml:space="preserve"> Simultaneous TG</w:t>
      </w:r>
      <w:r w:rsidR="007F42B7">
        <w:rPr>
          <w:rFonts w:ascii="Times New Roman" w:hAnsi="Times New Roman"/>
          <w:lang w:eastAsia="hu-HU"/>
        </w:rPr>
        <w:t>A</w:t>
      </w:r>
      <w:r w:rsidRPr="006E6BA8">
        <w:rPr>
          <w:rFonts w:ascii="Times New Roman" w:hAnsi="Times New Roman"/>
          <w:bCs/>
        </w:rPr>
        <w:t>–</w:t>
      </w:r>
      <w:r w:rsidRPr="006E6BA8">
        <w:rPr>
          <w:rFonts w:ascii="Times New Roman" w:hAnsi="Times New Roman"/>
          <w:lang w:eastAsia="hu-HU"/>
        </w:rPr>
        <w:t>DSC</w:t>
      </w:r>
      <w:r w:rsidRPr="006E6BA8">
        <w:rPr>
          <w:rFonts w:ascii="Times New Roman" w:hAnsi="Times New Roman"/>
          <w:bCs/>
        </w:rPr>
        <w:t>–</w:t>
      </w:r>
      <w:r w:rsidRPr="006E6BA8">
        <w:rPr>
          <w:rFonts w:ascii="Times New Roman" w:hAnsi="Times New Roman"/>
          <w:lang w:eastAsia="hu-HU"/>
        </w:rPr>
        <w:t xml:space="preserve">MS analysis of the residue of the T1H100 </w:t>
      </w:r>
      <w:r w:rsidRPr="006E6BA8">
        <w:rPr>
          <w:rFonts w:ascii="Times New Roman" w:hAnsi="Times New Roman"/>
        </w:rPr>
        <w:t xml:space="preserve">sample up to </w:t>
      </w:r>
      <w:r w:rsidR="007F42B7" w:rsidRPr="006E6BA8">
        <w:rPr>
          <w:rFonts w:ascii="Times New Roman" w:eastAsia="Calibri" w:hAnsi="Times New Roman"/>
          <w:bCs/>
          <w:noProof/>
          <w:kern w:val="24"/>
        </w:rPr>
        <w:t>550</w:t>
      </w:r>
      <w:r w:rsidR="007F42B7">
        <w:rPr>
          <w:rFonts w:ascii="Times New Roman" w:eastAsia="Calibri" w:hAnsi="Times New Roman"/>
          <w:bCs/>
          <w:noProof/>
          <w:kern w:val="24"/>
        </w:rPr>
        <w:t> </w:t>
      </w:r>
      <w:r w:rsidRPr="006E6BA8">
        <w:rPr>
          <w:rFonts w:ascii="Times New Roman" w:eastAsia="Calibri" w:hAnsi="Times New Roman"/>
          <w:bCs/>
          <w:noProof/>
          <w:kern w:val="24"/>
        </w:rPr>
        <w:t>°C.</w:t>
      </w:r>
    </w:p>
    <w:p w14:paraId="3BE359DB" w14:textId="77777777" w:rsidR="00754B14" w:rsidRPr="00340816" w:rsidRDefault="00754B14" w:rsidP="00337BFB">
      <w:pPr>
        <w:pStyle w:val="laneknormal"/>
      </w:pPr>
    </w:p>
    <w:p w14:paraId="1CD0B9A3" w14:textId="77777777" w:rsidR="00C0623B" w:rsidRPr="00E752A2" w:rsidRDefault="00FF7DB1" w:rsidP="00E752A2">
      <w:pPr>
        <w:pStyle w:val="Heading2"/>
        <w:rPr>
          <w:rStyle w:val="tlid-translation"/>
        </w:rPr>
      </w:pPr>
      <w:r w:rsidRPr="00E752A2">
        <w:lastRenderedPageBreak/>
        <w:t>Elemental analyses</w:t>
      </w:r>
      <w:r w:rsidR="00A8301E" w:rsidRPr="00E752A2">
        <w:t xml:space="preserve"> of </w:t>
      </w:r>
      <w:r w:rsidR="001663DF" w:rsidRPr="00E752A2">
        <w:t xml:space="preserve">MBM and ABC </w:t>
      </w:r>
      <w:r w:rsidR="00A8301E" w:rsidRPr="00E752A2">
        <w:t>samples</w:t>
      </w:r>
    </w:p>
    <w:p w14:paraId="0E6E6A13" w14:textId="40C45545" w:rsidR="002F4EB6" w:rsidRPr="00340816" w:rsidRDefault="0014057F" w:rsidP="00337BFB">
      <w:pPr>
        <w:pStyle w:val="laneknormal"/>
        <w:rPr>
          <w:rStyle w:val="tlid-translation"/>
        </w:rPr>
      </w:pPr>
      <w:r w:rsidRPr="00340816">
        <w:rPr>
          <w:rStyle w:val="tlid-translation"/>
        </w:rPr>
        <w:t xml:space="preserve">To evaluate the potential hazard posed by PTE in </w:t>
      </w:r>
      <w:r w:rsidR="0078327C" w:rsidRPr="00340816">
        <w:rPr>
          <w:rStyle w:val="tlid-translation"/>
        </w:rPr>
        <w:t xml:space="preserve">the </w:t>
      </w:r>
      <w:r w:rsidRPr="00340816">
        <w:rPr>
          <w:rStyle w:val="tlid-translation"/>
        </w:rPr>
        <w:t xml:space="preserve">MBM sample the </w:t>
      </w:r>
      <w:r w:rsidR="0078327C" w:rsidRPr="00340816">
        <w:rPr>
          <w:rStyle w:val="tlid-translation"/>
        </w:rPr>
        <w:t>semi-</w:t>
      </w:r>
      <w:r w:rsidRPr="00340816">
        <w:rPr>
          <w:rStyle w:val="tlid-translation"/>
        </w:rPr>
        <w:t>total concentration</w:t>
      </w:r>
      <w:r w:rsidR="0078327C" w:rsidRPr="00340816">
        <w:rPr>
          <w:rStyle w:val="tlid-translation"/>
        </w:rPr>
        <w:t>s</w:t>
      </w:r>
      <w:r w:rsidRPr="00340816">
        <w:rPr>
          <w:rStyle w:val="tlid-translation"/>
        </w:rPr>
        <w:t xml:space="preserve"> of Cr, Ni, Cu, Zn, As, Mo, Cd and Pb were </w:t>
      </w:r>
      <w:r w:rsidR="00C25C9F" w:rsidRPr="00340816">
        <w:rPr>
          <w:rStyle w:val="tlid-translation"/>
        </w:rPr>
        <w:t>determined</w:t>
      </w:r>
      <w:r w:rsidRPr="00340816">
        <w:rPr>
          <w:rStyle w:val="tlid-translation"/>
        </w:rPr>
        <w:t xml:space="preserve"> </w:t>
      </w:r>
      <w:r w:rsidR="00C25C9F" w:rsidRPr="00340816">
        <w:rPr>
          <w:rStyle w:val="tlid-translation"/>
        </w:rPr>
        <w:t xml:space="preserve">in </w:t>
      </w:r>
      <w:r w:rsidR="0078327C" w:rsidRPr="00340816">
        <w:rPr>
          <w:rStyle w:val="tlid-translation"/>
        </w:rPr>
        <w:t xml:space="preserve">the </w:t>
      </w:r>
      <w:r w:rsidRPr="00340816">
        <w:rPr>
          <w:rStyle w:val="tlid-translation"/>
        </w:rPr>
        <w:t xml:space="preserve">MBM </w:t>
      </w:r>
      <w:r w:rsidR="00C25C9F" w:rsidRPr="00340816">
        <w:rPr>
          <w:rStyle w:val="tlid-translation"/>
        </w:rPr>
        <w:t xml:space="preserve">and T1H005 </w:t>
      </w:r>
      <w:r w:rsidRPr="00340816">
        <w:rPr>
          <w:rStyle w:val="tlid-translation"/>
        </w:rPr>
        <w:t>sample</w:t>
      </w:r>
      <w:r w:rsidR="00C25C9F" w:rsidRPr="00340816">
        <w:rPr>
          <w:rStyle w:val="tlid-translation"/>
        </w:rPr>
        <w:t xml:space="preserve"> and to evaluate the mineral-part composition of the samples also the concentrations of some macro elements</w:t>
      </w:r>
      <w:r w:rsidR="001527FF" w:rsidRPr="00340816">
        <w:rPr>
          <w:rStyle w:val="tlid-translation"/>
        </w:rPr>
        <w:t>.</w:t>
      </w:r>
      <w:r w:rsidR="002F4EB6" w:rsidRPr="00340816">
        <w:rPr>
          <w:rStyle w:val="tlid-translation"/>
        </w:rPr>
        <w:t xml:space="preserve"> </w:t>
      </w:r>
      <w:r w:rsidR="00825B1C" w:rsidRPr="00340816">
        <w:rPr>
          <w:rStyle w:val="tlid-translation"/>
        </w:rPr>
        <w:t>The elements contained in the original biomass</w:t>
      </w:r>
      <w:r w:rsidR="00B037C8" w:rsidRPr="00340816">
        <w:rPr>
          <w:rStyle w:val="tlid-translation"/>
        </w:rPr>
        <w:t>,</w:t>
      </w:r>
      <w:r w:rsidR="00825B1C" w:rsidRPr="00340816">
        <w:rPr>
          <w:rStyle w:val="tlid-translation"/>
        </w:rPr>
        <w:t xml:space="preserve"> </w:t>
      </w:r>
      <w:r w:rsidR="00B037C8" w:rsidRPr="00340816">
        <w:rPr>
          <w:rStyle w:val="tlid-translation"/>
        </w:rPr>
        <w:t xml:space="preserve">except elements that are volatile at the pyrolysis temperature, </w:t>
      </w:r>
      <w:r w:rsidR="00825B1C" w:rsidRPr="00340816">
        <w:rPr>
          <w:rStyle w:val="tlid-translation"/>
        </w:rPr>
        <w:t>remain in the final product</w:t>
      </w:r>
      <w:r w:rsidR="0078327C" w:rsidRPr="00340816">
        <w:rPr>
          <w:rStyle w:val="tlid-translation"/>
        </w:rPr>
        <w:t>s</w:t>
      </w:r>
      <w:r w:rsidR="00825B1C" w:rsidRPr="00340816">
        <w:rPr>
          <w:rStyle w:val="tlid-translation"/>
        </w:rPr>
        <w:t xml:space="preserve"> and are therefore more concentrated</w:t>
      </w:r>
      <w:r w:rsidR="00C22D8D" w:rsidRPr="00340816">
        <w:rPr>
          <w:rStyle w:val="tlid-translation"/>
        </w:rPr>
        <w:t xml:space="preserve">. </w:t>
      </w:r>
      <w:r w:rsidRPr="00340816">
        <w:t xml:space="preserve">The </w:t>
      </w:r>
      <w:r w:rsidRPr="006A7C5B">
        <w:t>results (</w:t>
      </w:r>
      <w:r w:rsidR="00031064" w:rsidRPr="006A7C5B">
        <w:t xml:space="preserve">see </w:t>
      </w:r>
      <w:r w:rsidRPr="006A7C5B">
        <w:t>Table </w:t>
      </w:r>
      <w:r w:rsidR="00CE6093" w:rsidRPr="006A7C5B">
        <w:t>S2</w:t>
      </w:r>
      <w:r w:rsidR="00031064" w:rsidRPr="006A7C5B">
        <w:t xml:space="preserve"> in Supplementary Material</w:t>
      </w:r>
      <w:r w:rsidRPr="006A7C5B">
        <w:t>) showed</w:t>
      </w:r>
      <w:r w:rsidRPr="006A7C5B">
        <w:rPr>
          <w:rStyle w:val="tlid-translation"/>
        </w:rPr>
        <w:t xml:space="preserve"> that</w:t>
      </w:r>
      <w:r w:rsidRPr="00340816">
        <w:rPr>
          <w:rStyle w:val="tlid-translation"/>
        </w:rPr>
        <w:t xml:space="preserve"> </w:t>
      </w:r>
      <w:r w:rsidR="0078327C" w:rsidRPr="00340816">
        <w:rPr>
          <w:rStyle w:val="tlid-translation"/>
        </w:rPr>
        <w:t xml:space="preserve">the </w:t>
      </w:r>
      <w:r w:rsidRPr="00340816">
        <w:rPr>
          <w:rStyle w:val="tlid-translation"/>
        </w:rPr>
        <w:t xml:space="preserve">concentrations of PTE in </w:t>
      </w:r>
      <w:r w:rsidR="0078327C" w:rsidRPr="00340816">
        <w:rPr>
          <w:rStyle w:val="tlid-translation"/>
        </w:rPr>
        <w:t xml:space="preserve">the </w:t>
      </w:r>
      <w:r w:rsidRPr="00340816">
        <w:rPr>
          <w:rStyle w:val="tlid-translation"/>
        </w:rPr>
        <w:t>MBM</w:t>
      </w:r>
      <w:r w:rsidR="002F4EB6" w:rsidRPr="00340816">
        <w:rPr>
          <w:rStyle w:val="tlid-translation"/>
        </w:rPr>
        <w:t xml:space="preserve"> and</w:t>
      </w:r>
      <w:r w:rsidR="0078327C" w:rsidRPr="00340816">
        <w:rPr>
          <w:rStyle w:val="tlid-translation"/>
        </w:rPr>
        <w:t xml:space="preserve"> </w:t>
      </w:r>
      <w:r w:rsidR="002F4EB6" w:rsidRPr="00340816">
        <w:rPr>
          <w:rStyle w:val="tlid-translation"/>
        </w:rPr>
        <w:t>T1H005 sample</w:t>
      </w:r>
      <w:r w:rsidR="0078327C" w:rsidRPr="00340816">
        <w:rPr>
          <w:rStyle w:val="tlid-translation"/>
        </w:rPr>
        <w:t>s</w:t>
      </w:r>
      <w:r w:rsidR="00FB08E3" w:rsidRPr="00340816">
        <w:rPr>
          <w:rStyle w:val="tlid-translation"/>
        </w:rPr>
        <w:t xml:space="preserve"> are very low, confirm</w:t>
      </w:r>
      <w:r w:rsidR="00C233FA" w:rsidRPr="00340816">
        <w:rPr>
          <w:rStyle w:val="tlid-translation"/>
        </w:rPr>
        <w:t>ing</w:t>
      </w:r>
      <w:r w:rsidR="00FB08E3" w:rsidRPr="00340816">
        <w:rPr>
          <w:rStyle w:val="tlid-translation"/>
        </w:rPr>
        <w:t xml:space="preserve"> the low potential environmental risk of both samples </w:t>
      </w:r>
      <w:r w:rsidR="005238FE" w:rsidRPr="00340816">
        <w:rPr>
          <w:rStyle w:val="tlid-translation"/>
        </w:rPr>
        <w:t>according</w:t>
      </w:r>
      <w:r w:rsidR="00FB08E3" w:rsidRPr="00340816">
        <w:rPr>
          <w:rStyle w:val="tlid-translation"/>
        </w:rPr>
        <w:t xml:space="preserve"> to </w:t>
      </w:r>
      <w:r w:rsidR="005238FE" w:rsidRPr="00340816">
        <w:rPr>
          <w:rStyle w:val="tlid-translation"/>
        </w:rPr>
        <w:t xml:space="preserve">the </w:t>
      </w:r>
      <w:r w:rsidR="009335BD" w:rsidRPr="00340816">
        <w:rPr>
          <w:rStyle w:val="tlid-translation"/>
        </w:rPr>
        <w:t xml:space="preserve">PTE </w:t>
      </w:r>
      <w:r w:rsidR="00FB08E3" w:rsidRPr="00340816">
        <w:rPr>
          <w:rStyle w:val="tlid-translation"/>
        </w:rPr>
        <w:t>content.</w:t>
      </w:r>
      <w:r w:rsidR="00C22D8D" w:rsidRPr="00340816">
        <w:rPr>
          <w:rStyle w:val="tlid-translation"/>
        </w:rPr>
        <w:t xml:space="preserve"> </w:t>
      </w:r>
      <w:r w:rsidR="0078327C" w:rsidRPr="00340816">
        <w:rPr>
          <w:rStyle w:val="tlid-translation"/>
        </w:rPr>
        <w:t xml:space="preserve">The concentrations </w:t>
      </w:r>
      <w:r w:rsidR="00C22D8D" w:rsidRPr="00340816">
        <w:rPr>
          <w:rStyle w:val="tlid-translation"/>
        </w:rPr>
        <w:t xml:space="preserve">of </w:t>
      </w:r>
      <w:r w:rsidR="0078327C" w:rsidRPr="00340816">
        <w:rPr>
          <w:rStyle w:val="tlid-translation"/>
        </w:rPr>
        <w:t xml:space="preserve">the </w:t>
      </w:r>
      <w:r w:rsidR="00C22D8D" w:rsidRPr="00340816">
        <w:rPr>
          <w:rStyle w:val="tlid-translation"/>
        </w:rPr>
        <w:t xml:space="preserve">PTE elements in both samples are far below </w:t>
      </w:r>
      <w:r w:rsidR="0078327C" w:rsidRPr="00340816">
        <w:rPr>
          <w:rStyle w:val="tlid-translation"/>
        </w:rPr>
        <w:t xml:space="preserve">the </w:t>
      </w:r>
      <w:r w:rsidR="00C22D8D" w:rsidRPr="00340816">
        <w:rPr>
          <w:rStyle w:val="tlid-translation"/>
        </w:rPr>
        <w:t xml:space="preserve">thresholds recommended by </w:t>
      </w:r>
      <w:r w:rsidR="0078327C" w:rsidRPr="00340816">
        <w:rPr>
          <w:rStyle w:val="tlid-translation"/>
        </w:rPr>
        <w:t xml:space="preserve">the </w:t>
      </w:r>
      <w:r w:rsidR="00C22D8D" w:rsidRPr="00340816">
        <w:rPr>
          <w:rStyle w:val="tlid-translation"/>
        </w:rPr>
        <w:t>EBC</w:t>
      </w:r>
      <w:r w:rsidR="00C233FA" w:rsidRPr="00340816">
        <w:rPr>
          <w:rStyle w:val="tlid-translation"/>
        </w:rPr>
        <w:t xml:space="preserve"> for biochar intended for agricultural use</w:t>
      </w:r>
      <w:r w:rsidR="006B3250">
        <w:rPr>
          <w:rStyle w:val="tlid-translation"/>
        </w:rPr>
        <w:t>.</w:t>
      </w:r>
      <w:r w:rsidR="00B948F7" w:rsidRPr="00340816">
        <w:rPr>
          <w:rStyle w:val="tlid-translation"/>
        </w:rPr>
        <w:fldChar w:fldCharType="begin"/>
      </w:r>
      <w:r w:rsidR="00045EFB" w:rsidRPr="00340816">
        <w:rPr>
          <w:rStyle w:val="tlid-translation"/>
        </w:rPr>
        <w:instrText xml:space="preserve"> ADDIN EN.CITE &lt;EndNote&gt;&lt;Cite&gt;&lt;Author&gt;EBC&lt;/Author&gt;&lt;Year&gt;2012&lt;/Year&gt;&lt;IDText&gt;European Biochar Certificate - Guidelines for a sustainable production of biochar. European Biochar Foundation (EBC). Version 8.2E of 19th April 2019&lt;/IDText&gt;&lt;DisplayText&gt;&lt;style face="superscript"&gt;14&lt;/style&gt;&lt;/DisplayText&gt;&lt;record&gt;&lt;titles&gt;&lt;title&gt;&lt;style font="default" size="100%"&gt;European Biochar Certificate - Guidelines for a sustainable production of biochar. European Biochar Foundation (EBC). Version 8.2E of 19th &lt;/style&gt;&lt;style face="superscript" font="default" size="100%"&gt;Ap&lt;/style&gt;&lt;style font="default" size="100%"&gt;ril 2019&lt;/style&gt;&lt;/title&gt;&lt;/titles&gt;&lt;contributors&gt;&lt;authors&gt;&lt;author&gt;EBC&lt;/author&gt;&lt;/authors&gt;&lt;/contributors&gt;&lt;added-date format="utc"&gt;1584873853&lt;/added-date&gt;&lt;pub-location&gt;Arbaz, Switzerland&lt;/pub-location&gt;&lt;ref-type name="Web Page"&gt;12&lt;/ref-type&gt;&lt;dates&gt;&lt;year&gt;2012&lt;/year&gt;&lt;/dates&gt;&lt;rec-number&gt;879&lt;/rec-number&gt;&lt;publisher&gt;European Biochar Foundation (EBC).&lt;/publisher&gt;&lt;last-updated-date format="utc"&gt;1584892609&lt;/last-updated-date&gt;&lt;electronic-resource-num&gt;10.13140/RG.2.1.4658.7043&lt;/electronic-resource-num&gt;&lt;/record&gt;&lt;/Cite&gt;&lt;/EndNote&gt;</w:instrText>
      </w:r>
      <w:r w:rsidR="00B948F7" w:rsidRPr="00340816">
        <w:rPr>
          <w:rStyle w:val="tlid-translation"/>
        </w:rPr>
        <w:fldChar w:fldCharType="separate"/>
      </w:r>
      <w:r w:rsidR="00045EFB" w:rsidRPr="00340816">
        <w:rPr>
          <w:rStyle w:val="tlid-translation"/>
          <w:noProof/>
          <w:vertAlign w:val="superscript"/>
        </w:rPr>
        <w:t>14</w:t>
      </w:r>
      <w:r w:rsidR="00B948F7" w:rsidRPr="00340816">
        <w:rPr>
          <w:rStyle w:val="tlid-translation"/>
        </w:rPr>
        <w:fldChar w:fldCharType="end"/>
      </w:r>
      <w:r w:rsidR="00C22D8D" w:rsidRPr="00340816">
        <w:rPr>
          <w:rStyle w:val="tlid-translation"/>
        </w:rPr>
        <w:t xml:space="preserve"> </w:t>
      </w:r>
    </w:p>
    <w:p w14:paraId="36D68BF3" w14:textId="2A04FDAE" w:rsidR="00181FF7" w:rsidRPr="00340816" w:rsidRDefault="00373B66" w:rsidP="00337BFB">
      <w:pPr>
        <w:pStyle w:val="laneknormal"/>
      </w:pPr>
      <w:r w:rsidRPr="00340816">
        <w:t>The results of the CHNS analyses of the MBM and ABC samples, obtained after the pyrolysis of MBM up to 600 °C (T1ABC samples), are presented in Table 2. As a result of the heat treatment of the MBM, the mass content of the C, H, N and S in the residues decreased. The C, H, N and S contents in the MBM sample are comparable with the literature data, where broad concentration intervals are reported for these elements</w:t>
      </w:r>
      <w:r w:rsidR="006B3250">
        <w:t>.</w:t>
      </w:r>
      <w:r w:rsidRPr="00340816">
        <w:fldChar w:fldCharType="begin"/>
      </w:r>
      <w:r w:rsidR="00045EFB" w:rsidRPr="00340816">
        <w:instrText xml:space="preserve"> ADDIN EN.CITE &lt;EndNote&gt;&lt;Cite&gt;&lt;Author&gt;Cascarosa&lt;/Author&gt;&lt;Year&gt;2012&lt;/Year&gt;&lt;IDText&gt;Thermochemical processing of meat and bone meal: A review&lt;/IDText&gt;&lt;DisplayText&gt;&lt;style face="superscript"&gt;2&lt;/style&gt;&lt;/DisplayText&gt;&lt;record&gt;&lt;dates&gt;&lt;pub-dates&gt;&lt;date&gt;2012/01/01/&lt;/date&gt;&lt;/pub-dates&gt;&lt;year&gt;2012&lt;/year&gt;&lt;/dates&gt;&lt;keywords&gt;&lt;keyword&gt;Combustion&lt;/keyword&gt;&lt;keyword&gt;Gasification&lt;/keyword&gt;&lt;keyword&gt;Pyrolysis&lt;/keyword&gt;&lt;keyword&gt;Meat and bone meal&lt;/keyword&gt;&lt;/keywords&gt;&lt;urls&gt;&lt;related-urls&gt;&lt;url&gt;http://www.sciencedirect.com/science/article/pii/S1364032111004655&lt;/url&gt;&lt;/related-urls&gt;&lt;/urls&gt;&lt;isbn&gt;1364-0321&lt;/isbn&gt;&lt;titles&gt;&lt;title&gt;Thermochemical processing of meat and bone meal: A review&lt;/title&gt;&lt;secondary-title&gt;Renewable and Sustainable Energy Reviews&lt;/secondary-title&gt;&lt;/titles&gt;&lt;pages&gt;942-957&lt;/pages&gt;&lt;number&gt;1&lt;/number&gt;&lt;contributors&gt;&lt;authors&gt;&lt;author&gt;Cascarosa, Esther&lt;/author&gt;&lt;author&gt;Gea, Gloria&lt;/author&gt;&lt;author&gt;Arauzo, Jesús&lt;/author&gt;&lt;/authors&gt;&lt;/contributors&gt;&lt;added-date format="utc"&gt;1549018210&lt;/added-date&gt;&lt;ref-type name="Journal Article"&gt;17&lt;/ref-type&gt;&lt;rec-number&gt;623&lt;/rec-number&gt;&lt;last-updated-date format="utc"&gt;1549018210&lt;/last-updated-date&gt;&lt;electronic-resource-num&gt;https://doi.org/10.1016/j.rser.2011.09.015&lt;/electronic-resource-num&gt;&lt;volume&gt;16&lt;/volume&gt;&lt;/record&gt;&lt;/Cite&gt;&lt;/EndNote&gt;</w:instrText>
      </w:r>
      <w:r w:rsidRPr="00340816">
        <w:fldChar w:fldCharType="separate"/>
      </w:r>
      <w:r w:rsidR="00045EFB" w:rsidRPr="00340816">
        <w:rPr>
          <w:noProof/>
          <w:vertAlign w:val="superscript"/>
        </w:rPr>
        <w:t>2</w:t>
      </w:r>
      <w:r w:rsidRPr="00340816">
        <w:fldChar w:fldCharType="end"/>
      </w:r>
      <w:r w:rsidRPr="00340816">
        <w:t xml:space="preserve"> This important variation in MBM composition strongly influences the thermochemical treatment of MBM. </w:t>
      </w:r>
    </w:p>
    <w:p w14:paraId="16C28550" w14:textId="287DEB80" w:rsidR="00E26C3C" w:rsidRPr="00340816" w:rsidRDefault="00985159" w:rsidP="00337BFB">
      <w:pPr>
        <w:pStyle w:val="laneknormal"/>
      </w:pPr>
      <w:bookmarkStart w:id="15" w:name="_Hlk35418507"/>
      <w:r w:rsidRPr="00340816">
        <w:t>Pyrolysed organic matter with a carbon content lower than 50 % is classified as pyrogenic carbonaceous material</w:t>
      </w:r>
      <w:r w:rsidR="006B3250">
        <w:t>.</w:t>
      </w:r>
      <w:r w:rsidRPr="00340816">
        <w:fldChar w:fldCharType="begin"/>
      </w:r>
      <w:r w:rsidR="00045EFB" w:rsidRPr="00340816">
        <w:instrText xml:space="preserve"> ADDIN EN.CITE &lt;EndNote&gt;&lt;Cite&gt;&lt;Author&gt;EBC&lt;/Author&gt;&lt;Year&gt;2012&lt;/Year&gt;&lt;IDText&gt;European Biochar Certificate - Guidelines for a sustainable production of biochar. European Biochar Foundation (EBC). Version 8.2E of 19th April 2019&lt;/IDText&gt;&lt;DisplayText&gt;&lt;style face="superscript"&gt;14&lt;/style&gt;&lt;/DisplayText&gt;&lt;record&gt;&lt;titles&gt;&lt;title&gt;&lt;style font="default" size="100%"&gt;European Biochar Certificate - Guidelines for a sustainable production of biochar. European Biochar Foundation (EBC). Version 8.2E of 19th &lt;/style&gt;&lt;style face="superscript" font="default" size="100%"&gt;Ap&lt;/style&gt;&lt;style font="default" size="100%"&gt;ril 2019&lt;/style&gt;&lt;/title&gt;&lt;/titles&gt;&lt;contributors&gt;&lt;authors&gt;&lt;author&gt;EBC&lt;/author&gt;&lt;/authors&gt;&lt;/contributors&gt;&lt;added-date format="utc"&gt;1584873853&lt;/added-date&gt;&lt;pub-location&gt;Arbaz, Switzerland&lt;/pub-location&gt;&lt;ref-type name="Web Page"&gt;12&lt;/ref-type&gt;&lt;dates&gt;&lt;year&gt;2012&lt;/year&gt;&lt;/dates&gt;&lt;rec-number&gt;879&lt;/rec-number&gt;&lt;publisher&gt;European Biochar Foundation (EBC).&lt;/publisher&gt;&lt;last-updated-date format="utc"&gt;1584892609&lt;/last-updated-date&gt;&lt;electronic-resource-num&gt;10.13140/RG.2.1.4658.7043&lt;/electronic-resource-num&gt;&lt;/record&gt;&lt;/Cite&gt;&lt;/EndNote&gt;</w:instrText>
      </w:r>
      <w:r w:rsidRPr="00340816">
        <w:fldChar w:fldCharType="separate"/>
      </w:r>
      <w:r w:rsidR="00045EFB" w:rsidRPr="00340816">
        <w:rPr>
          <w:noProof/>
          <w:vertAlign w:val="superscript"/>
        </w:rPr>
        <w:t>14</w:t>
      </w:r>
      <w:r w:rsidRPr="00340816">
        <w:fldChar w:fldCharType="end"/>
      </w:r>
      <w:r w:rsidRPr="00340816">
        <w:t xml:space="preserve"> </w:t>
      </w:r>
      <w:r w:rsidR="00181FF7" w:rsidRPr="00340816">
        <w:t>The presence of C in the pyrolytic residues is the result of small organic remains, carbonized in argon, and the present of inorganic carbonate groups (CO</w:t>
      </w:r>
      <w:r w:rsidR="00181FF7" w:rsidRPr="00340816">
        <w:rPr>
          <w:vertAlign w:val="subscript"/>
        </w:rPr>
        <w:t>3</w:t>
      </w:r>
      <w:r w:rsidR="00181FF7" w:rsidRPr="00340816">
        <w:rPr>
          <w:vertAlign w:val="superscript"/>
        </w:rPr>
        <w:t>2</w:t>
      </w:r>
      <w:r w:rsidR="00181FF7" w:rsidRPr="00340816">
        <w:rPr>
          <w:vertAlign w:val="superscript"/>
        </w:rPr>
        <w:sym w:font="Symbol" w:char="F02D"/>
      </w:r>
      <w:r w:rsidR="00181FF7" w:rsidRPr="00340816">
        <w:t>), while H, N and S are found predominantly incorporated within the aromatic rings as hetero-atoms and thought to be a major contribution to the highly heterogeneous surface chemistry and reactivity of biochar</w:t>
      </w:r>
      <w:r w:rsidR="006B3250">
        <w:t>.</w:t>
      </w:r>
      <w:r w:rsidR="00181FF7" w:rsidRPr="00340816">
        <w:fldChar w:fldCharType="begin"/>
      </w:r>
      <w:r w:rsidR="00045EFB" w:rsidRPr="00340816">
        <w:instrText xml:space="preserve"> ADDIN EN.CITE &lt;EndNote&gt;&lt;Cite&gt;&lt;Author&gt;Bourke&lt;/Author&gt;&lt;Year&gt;2007&lt;/Year&gt;&lt;IDText&gt;Do All Carbonized Charcoals Have the Same Chemical Structure? 2. A Model of the Chemical Structure of Carbonized Charcoal&lt;/IDText&gt;&lt;DisplayText&gt;&lt;style face="superscript"&gt;26&lt;/style&gt;&lt;/DisplayText&gt;&lt;record&gt;&lt;dates&gt;&lt;pub-dates&gt;&lt;date&gt;2007/08/01&lt;/date&gt;&lt;/pub-dates&gt;&lt;year&gt;2007&lt;/year&gt;&lt;/dates&gt;&lt;urls&gt;&lt;related-urls&gt;&lt;url&gt;https://doi.org/10.1021/ie070415u&lt;/url&gt;&lt;/related-urls&gt;&lt;/urls&gt;&lt;isbn&gt;0888-5885&lt;/isbn&gt;&lt;titles&gt;&lt;title&gt;Do All Carbonized Charcoals Have the Same Chemical Structure? 2. A Model of the Chemical Structure of Carbonized Charcoal&lt;/title&gt;&lt;secondary-title&gt;Industrial &amp;amp; Engineering Chemistry Research&lt;/secondary-title&gt;&lt;/titles&gt;&lt;pages&gt;5954-5967&lt;/pages&gt;&lt;number&gt;18&lt;/number&gt;&lt;contributors&gt;&lt;authors&gt;&lt;author&gt;Bourke, Jared&lt;/author&gt;&lt;author&gt;Manley-Harris, Merilyn&lt;/author&gt;&lt;author&gt;Fushimi, Chihiro&lt;/author&gt;&lt;author&gt;Dowaki, Kiyoshi&lt;/author&gt;&lt;author&gt;Nunoura, Teppei&lt;/author&gt;&lt;author&gt;Antal, Michael Jerry&lt;/author&gt;&lt;/authors&gt;&lt;/contributors&gt;&lt;added-date format="utc"&gt;1563286441&lt;/added-date&gt;&lt;ref-type name="Journal Article"&gt;17&lt;/ref-type&gt;&lt;rec-number&gt;672&lt;/rec-number&gt;&lt;publisher&gt;American Chemical Society&lt;/publisher&gt;&lt;last-updated-date format="utc"&gt;1584913197&lt;/last-updated-date&gt;&lt;electronic-resource-num&gt;https://doi.org/10.1021/ie070415u&lt;/electronic-resource-num&gt;&lt;volume&gt;46&lt;/volume&gt;&lt;/record&gt;&lt;/Cite&gt;&lt;/EndNote&gt;</w:instrText>
      </w:r>
      <w:r w:rsidR="00181FF7" w:rsidRPr="00340816">
        <w:fldChar w:fldCharType="separate"/>
      </w:r>
      <w:r w:rsidR="00045EFB" w:rsidRPr="00340816">
        <w:rPr>
          <w:noProof/>
          <w:vertAlign w:val="superscript"/>
        </w:rPr>
        <w:t>26</w:t>
      </w:r>
      <w:r w:rsidR="00181FF7" w:rsidRPr="00340816">
        <w:fldChar w:fldCharType="end"/>
      </w:r>
      <w:r w:rsidR="00181FF7" w:rsidRPr="00340816">
        <w:t xml:space="preserve"> The content of sulphur in all the T1ABC samples (Table 2) is below the detection limit, while the concentrations of C, H and N decreased with increasing heating rate. </w:t>
      </w:r>
      <w:r w:rsidR="00373B66" w:rsidRPr="00340816">
        <w:t>The results are in accordance with the findings of previous studies, which showed that with increasing pyrolysis rate of biomass the yield of solid char decreases while the yields of gas and liquid phase increases</w:t>
      </w:r>
      <w:r w:rsidR="006B3250">
        <w:t>.</w:t>
      </w:r>
      <w:r w:rsidR="00373B66" w:rsidRPr="00340816">
        <w:fldChar w:fldCharType="begin">
          <w:fldData xml:space="preserve">PEVuZE5vdGU+PENpdGU+PEF1dGhvcj5BeWxsw7NuPC9BdXRob3I+PFllYXI+MjAwNjwvWWVhcj48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</w:fldData>
        </w:fldChar>
      </w:r>
      <w:r w:rsidR="00045EFB" w:rsidRPr="00340816">
        <w:instrText xml:space="preserve"> ADDIN EN.CITE </w:instrText>
      </w:r>
      <w:r w:rsidR="00045EFB" w:rsidRPr="00340816">
        <w:fldChar w:fldCharType="begin">
          <w:fldData xml:space="preserve">PEVuZE5vdGU+PENpdGU+PEF1dGhvcj5BeWxsw7NuPC9BdXRob3I+PFllYXI+MjAwNjwvWWVhcj48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</w:fldData>
        </w:fldChar>
      </w:r>
      <w:r w:rsidR="00045EFB" w:rsidRPr="00340816">
        <w:instrText xml:space="preserve"> ADDIN EN.CITE.DATA </w:instrText>
      </w:r>
      <w:r w:rsidR="00045EFB" w:rsidRPr="00340816">
        <w:fldChar w:fldCharType="end"/>
      </w:r>
      <w:r w:rsidR="00373B66" w:rsidRPr="00340816">
        <w:fldChar w:fldCharType="separate"/>
      </w:r>
      <w:r w:rsidR="00045EFB" w:rsidRPr="00340816">
        <w:rPr>
          <w:noProof/>
          <w:vertAlign w:val="superscript"/>
        </w:rPr>
        <w:t>7,27</w:t>
      </w:r>
      <w:r w:rsidR="00373B66" w:rsidRPr="00340816">
        <w:fldChar w:fldCharType="end"/>
      </w:r>
      <w:r w:rsidR="00373B66" w:rsidRPr="00340816">
        <w:t xml:space="preserve"> A lower heating rate allows most of the decomposed organic part of the MBM to be carbonized and thus remain in the solid residue, resulting in a higher carbon content in the samples prepared at a lower heating rate. At higher heating rates, the organic part of the MBM meal decomposes to a lesser extent, but the greater part of the decomposed organic matter is converted to the gas and liquid phase as it is carbonized and remains in the solid residue. </w:t>
      </w:r>
      <w:bookmarkEnd w:id="15"/>
    </w:p>
    <w:p w14:paraId="7B408E90" w14:textId="12072E02" w:rsidR="00373B66" w:rsidRPr="00340816" w:rsidRDefault="00373B66" w:rsidP="00337BFB">
      <w:pPr>
        <w:pStyle w:val="laneknormal"/>
      </w:pPr>
      <w:r w:rsidRPr="00340816">
        <w:t>The molar ratios H/</w:t>
      </w:r>
      <w:proofErr w:type="spellStart"/>
      <w:r w:rsidRPr="00340816">
        <w:t>C</w:t>
      </w:r>
      <w:r w:rsidRPr="00340816">
        <w:rPr>
          <w:vertAlign w:val="subscript"/>
        </w:rPr>
        <w:t>org</w:t>
      </w:r>
      <w:proofErr w:type="spellEnd"/>
      <w:r w:rsidRPr="00340816">
        <w:t xml:space="preserve"> and N/</w:t>
      </w:r>
      <w:proofErr w:type="spellStart"/>
      <w:r w:rsidRPr="00340816">
        <w:t>C</w:t>
      </w:r>
      <w:r w:rsidRPr="00340816">
        <w:rPr>
          <w:vertAlign w:val="subscript"/>
        </w:rPr>
        <w:t>org</w:t>
      </w:r>
      <w:proofErr w:type="spellEnd"/>
      <w:r w:rsidRPr="00340816">
        <w:t xml:space="preserve"> are carbonization degree parameters that characterize the degree of aromaticity of the biochar samples</w:t>
      </w:r>
      <w:r w:rsidR="0041258D">
        <w:t>.</w:t>
      </w:r>
      <w:r w:rsidRPr="00340816">
        <w:fldChar w:fldCharType="begin"/>
      </w:r>
      <w:r w:rsidR="00045EFB" w:rsidRPr="00340816">
        <w:instrText xml:space="preserve"> ADDIN EN.CITE &lt;EndNote&gt;&lt;Cite&gt;&lt;Author&gt;EBC&lt;/Author&gt;&lt;Year&gt;2012&lt;/Year&gt;&lt;IDText&gt;European Biochar Certificate - Guidelines for a sustainable production of biochar. European Biochar Foundation (EBC). Version 8.2E of 19th April 2019&lt;/IDText&gt;&lt;DisplayText&gt;&lt;style face="superscript"&gt;14&lt;/style&gt;&lt;/DisplayText&gt;&lt;record&gt;&lt;titles&gt;&lt;title&gt;&lt;style font="default" size="100%"&gt;European Biochar Certificate - Guidelines for a sustainable production of biochar. European Biochar Foundation (EBC). Version 8.2E of 19th &lt;/style&gt;&lt;style face="superscript" font="default" size="100%"&gt;Ap&lt;/style&gt;&lt;style font="default" size="100%"&gt;ril 2019&lt;/style&gt;&lt;/title&gt;&lt;/titles&gt;&lt;contributors&gt;&lt;authors&gt;&lt;author&gt;EBC&lt;/author&gt;&lt;/authors&gt;&lt;/contributors&gt;&lt;added-date format="utc"&gt;1584873853&lt;/added-date&gt;&lt;pub-location&gt;Arbaz, Switzerland&lt;/pub-location&gt;&lt;ref-type name="Web Page"&gt;12&lt;/ref-type&gt;&lt;dates&gt;&lt;year&gt;2012&lt;/year&gt;&lt;/dates&gt;&lt;rec-number&gt;879&lt;/rec-number&gt;&lt;publisher&gt;European Biochar Foundation (EBC).&lt;/publisher&gt;&lt;last-updated-date format="utc"&gt;1584892609&lt;/last-updated-date&gt;&lt;electronic-resource-num&gt;10.13140/RG.2.1.4658.7043&lt;/electronic-resource-num&gt;&lt;/record&gt;&lt;/Cite&gt;&lt;/EndNote&gt;</w:instrText>
      </w:r>
      <w:r w:rsidRPr="00340816">
        <w:fldChar w:fldCharType="separate"/>
      </w:r>
      <w:r w:rsidR="00045EFB" w:rsidRPr="00340816">
        <w:rPr>
          <w:noProof/>
          <w:vertAlign w:val="superscript"/>
        </w:rPr>
        <w:t>14</w:t>
      </w:r>
      <w:r w:rsidRPr="00340816">
        <w:fldChar w:fldCharType="end"/>
      </w:r>
      <w:r w:rsidRPr="00340816">
        <w:t xml:space="preserve"> The H/</w:t>
      </w:r>
      <w:proofErr w:type="spellStart"/>
      <w:r w:rsidRPr="00340816">
        <w:t>C</w:t>
      </w:r>
      <w:r w:rsidRPr="00340816">
        <w:rPr>
          <w:vertAlign w:val="subscript"/>
        </w:rPr>
        <w:t>org</w:t>
      </w:r>
      <w:proofErr w:type="spellEnd"/>
      <w:r w:rsidRPr="00340816">
        <w:t xml:space="preserve"> as well as the N/</w:t>
      </w:r>
      <w:proofErr w:type="spellStart"/>
      <w:r w:rsidRPr="00340816">
        <w:t>C</w:t>
      </w:r>
      <w:r w:rsidRPr="00340816">
        <w:rPr>
          <w:vertAlign w:val="subscript"/>
        </w:rPr>
        <w:t>org</w:t>
      </w:r>
      <w:proofErr w:type="spellEnd"/>
      <w:r w:rsidRPr="00340816">
        <w:t xml:space="preserve"> molar ratios in the T1ABC samples are comparable (on average 0.53 ± 0.04 and 0.162 ± 0.004, respectively) and </w:t>
      </w:r>
      <w:r w:rsidRPr="00340816">
        <w:lastRenderedPageBreak/>
        <w:t>represent nearly 30 % and 78 % of the H/</w:t>
      </w:r>
      <w:proofErr w:type="spellStart"/>
      <w:r w:rsidRPr="00340816">
        <w:t>C</w:t>
      </w:r>
      <w:r w:rsidRPr="00340816">
        <w:rPr>
          <w:vertAlign w:val="subscript"/>
        </w:rPr>
        <w:t>org</w:t>
      </w:r>
      <w:proofErr w:type="spellEnd"/>
      <w:r w:rsidRPr="00340816">
        <w:t xml:space="preserve"> and N/</w:t>
      </w:r>
      <w:proofErr w:type="spellStart"/>
      <w:r w:rsidRPr="00340816">
        <w:t>C</w:t>
      </w:r>
      <w:r w:rsidRPr="00340816">
        <w:rPr>
          <w:vertAlign w:val="subscript"/>
        </w:rPr>
        <w:t>org</w:t>
      </w:r>
      <w:proofErr w:type="spellEnd"/>
      <w:r w:rsidRPr="00340816">
        <w:t xml:space="preserve"> molar ratios of the MBM samples (Table 2). The results indicate a greater loss of H-related than N-related functional groups during the heat treatment of MBM up to 600 °C.</w:t>
      </w:r>
    </w:p>
    <w:p w14:paraId="345E240A" w14:textId="7F3BF8E2" w:rsidR="00194FD1" w:rsidRPr="00340816" w:rsidRDefault="00985159" w:rsidP="00337BFB">
      <w:pPr>
        <w:pStyle w:val="laneknormal"/>
        <w:rPr>
          <w:rFonts w:eastAsia="Calibri"/>
        </w:rPr>
      </w:pPr>
      <w:r w:rsidRPr="00340816">
        <w:rPr>
          <w:rStyle w:val="tlid-translation"/>
          <w:lang w:val="en"/>
        </w:rPr>
        <w:t>Although the</w:t>
      </w:r>
      <w:r w:rsidR="00473C24">
        <w:rPr>
          <w:rStyle w:val="tlid-translation"/>
          <w:lang w:val="en"/>
        </w:rPr>
        <w:t xml:space="preserve">re are </w:t>
      </w:r>
      <w:r w:rsidRPr="00340816">
        <w:rPr>
          <w:rStyle w:val="tlid-translation"/>
          <w:lang w:val="en"/>
        </w:rPr>
        <w:t xml:space="preserve">few studies on the characteristics of ABC obtained by pyrolysis of bone meal, the </w:t>
      </w:r>
      <w:r w:rsidRPr="00340816">
        <w:t xml:space="preserve">literature </w:t>
      </w:r>
      <w:r w:rsidR="00446C00" w:rsidRPr="00340816">
        <w:t xml:space="preserve">on the </w:t>
      </w:r>
      <w:r w:rsidRPr="00340816">
        <w:t>composition and characteristics of MBM pyrolysis products is s</w:t>
      </w:r>
      <w:r w:rsidR="00446C00" w:rsidRPr="00340816">
        <w:t>p</w:t>
      </w:r>
      <w:r w:rsidRPr="00340816">
        <w:t>ar</w:t>
      </w:r>
      <w:r w:rsidR="00446C00" w:rsidRPr="00340816">
        <w:t>s</w:t>
      </w:r>
      <w:r w:rsidRPr="00340816">
        <w:t xml:space="preserve">e. </w:t>
      </w:r>
      <w:proofErr w:type="spellStart"/>
      <w:r w:rsidR="00194FD1" w:rsidRPr="00340816">
        <w:rPr>
          <w:rFonts w:eastAsia="Calibri"/>
        </w:rPr>
        <w:t>Ayllón</w:t>
      </w:r>
      <w:proofErr w:type="spellEnd"/>
      <w:r w:rsidR="00194FD1" w:rsidRPr="00340816">
        <w:rPr>
          <w:rFonts w:eastAsia="Calibri"/>
        </w:rPr>
        <w:t xml:space="preserve"> et al.</w:t>
      </w:r>
      <w:r w:rsidR="00FA3327">
        <w:rPr>
          <w:rFonts w:eastAsia="Calibri"/>
          <w:vertAlign w:val="superscript"/>
        </w:rPr>
        <w:t>7</w:t>
      </w:r>
      <w:r w:rsidR="00194FD1" w:rsidRPr="00340816">
        <w:rPr>
          <w:rFonts w:eastAsia="Calibri"/>
        </w:rPr>
        <w:t xml:space="preserve"> </w:t>
      </w:r>
      <w:r w:rsidR="00FD4A89" w:rsidRPr="00340816">
        <w:rPr>
          <w:rFonts w:eastAsia="Calibri"/>
        </w:rPr>
        <w:t>investigated</w:t>
      </w:r>
      <w:r w:rsidR="00194FD1" w:rsidRPr="00340816">
        <w:rPr>
          <w:rFonts w:eastAsia="Calibri"/>
        </w:rPr>
        <w:t xml:space="preserve"> the influence of temperature (between 300 °C and 900 °C) and heating rate (from 2 °C to 14</w:t>
      </w:r>
      <w:r w:rsidR="00E736DA" w:rsidRPr="00340816">
        <w:rPr>
          <w:rFonts w:eastAsia="Calibri"/>
        </w:rPr>
        <w:t> </w:t>
      </w:r>
      <w:r w:rsidR="00194FD1" w:rsidRPr="00340816">
        <w:rPr>
          <w:rFonts w:eastAsia="Calibri"/>
        </w:rPr>
        <w:t xml:space="preserve">°C) on the fixed bed pyrolysis of MBM. </w:t>
      </w:r>
      <w:r w:rsidR="00FD4A89" w:rsidRPr="00340816">
        <w:rPr>
          <w:rFonts w:eastAsia="Calibri"/>
        </w:rPr>
        <w:t xml:space="preserve">The MBM used in their study had a </w:t>
      </w:r>
      <w:r w:rsidR="00E736DA" w:rsidRPr="00340816">
        <w:rPr>
          <w:rFonts w:eastAsia="Calibri"/>
        </w:rPr>
        <w:t xml:space="preserve">much </w:t>
      </w:r>
      <w:r w:rsidR="00FD4A89" w:rsidRPr="00340816">
        <w:rPr>
          <w:rFonts w:eastAsia="Calibri"/>
        </w:rPr>
        <w:t>higher organic matter content (higher content of CHNS) and consequently an almost 10 % lower ash content than MBM used in our study, making the composition and properties of char samples prepared under conditions similar to those used in our study difficult to compare.</w:t>
      </w:r>
    </w:p>
    <w:p w14:paraId="4508B6C4" w14:textId="77777777" w:rsidR="00926E19" w:rsidRPr="00340816" w:rsidRDefault="00926E19" w:rsidP="00BD2BDE">
      <w:pPr>
        <w:spacing w:after="120" w:line="360" w:lineRule="auto"/>
        <w:ind w:firstLine="0"/>
        <w:jc w:val="center"/>
        <w:rPr>
          <w:rFonts w:ascii="Times New Roman" w:hAnsi="Times New Roman"/>
          <w:color w:val="000000"/>
        </w:rPr>
      </w:pPr>
    </w:p>
    <w:p w14:paraId="2904221F" w14:textId="1E9DD282" w:rsidR="00E752A2" w:rsidRPr="00340816" w:rsidRDefault="00926E19" w:rsidP="00E752A2">
      <w:pPr>
        <w:keepNext/>
        <w:keepLines/>
        <w:spacing w:after="120" w:line="276" w:lineRule="auto"/>
        <w:ind w:firstLine="0"/>
        <w:rPr>
          <w:rFonts w:ascii="Times New Roman" w:hAnsi="Times New Roman"/>
          <w:color w:val="000000"/>
        </w:rPr>
      </w:pPr>
      <w:bookmarkStart w:id="16" w:name="_Hlk47015337"/>
      <w:r w:rsidRPr="00340816">
        <w:rPr>
          <w:rFonts w:ascii="Times New Roman" w:hAnsi="Times New Roman"/>
          <w:b/>
          <w:bCs/>
          <w:color w:val="000000"/>
        </w:rPr>
        <w:t xml:space="preserve">Table </w:t>
      </w:r>
      <w:r w:rsidR="002017E4" w:rsidRPr="00340816">
        <w:rPr>
          <w:rFonts w:ascii="Times New Roman" w:hAnsi="Times New Roman"/>
          <w:b/>
          <w:bCs/>
          <w:color w:val="000000"/>
        </w:rPr>
        <w:t>2.</w:t>
      </w:r>
      <w:r w:rsidRPr="00340816">
        <w:rPr>
          <w:rFonts w:ascii="Times New Roman" w:hAnsi="Times New Roman"/>
          <w:color w:val="000000"/>
        </w:rPr>
        <w:t xml:space="preserve"> Results of CHNS analyses of MBM and T1ABC samples and calculated quantities and ratios</w:t>
      </w:r>
      <w:r w:rsidR="009A14E0" w:rsidRPr="00340816">
        <w:rPr>
          <w:rFonts w:ascii="Times New Roman" w:hAnsi="Times New Roman"/>
          <w:color w:val="000000"/>
        </w:rPr>
        <w:t>.</w:t>
      </w:r>
    </w:p>
    <w:tbl>
      <w:tblPr>
        <w:tblpPr w:leftFromText="142" w:rightFromText="142" w:vertAnchor="text" w:horzAnchor="margin" w:tblpY="1"/>
        <w:tblOverlap w:val="never"/>
        <w:tblW w:w="0" w:type="auto"/>
        <w:tblCellMar>
          <w:left w:w="70" w:type="dxa"/>
          <w:right w:w="70" w:type="dxa"/>
        </w:tblCellMar>
        <w:tblLook w:val="04A0" w:firstRow="1" w:lastRow="0" w:firstColumn="1" w:lastColumn="0" w:noHBand="0" w:noVBand="1"/>
      </w:tblPr>
      <w:tblGrid>
        <w:gridCol w:w="940"/>
        <w:gridCol w:w="927"/>
        <w:gridCol w:w="927"/>
        <w:gridCol w:w="927"/>
        <w:gridCol w:w="914"/>
        <w:gridCol w:w="1158"/>
        <w:gridCol w:w="1372"/>
        <w:gridCol w:w="1372"/>
      </w:tblGrid>
      <w:tr w:rsidR="00717181" w:rsidRPr="00473C24" w14:paraId="743A0EDB" w14:textId="77777777" w:rsidTr="00E752A2">
        <w:trPr>
          <w:trHeight w:val="552"/>
        </w:trPr>
        <w:tc>
          <w:tcPr>
            <w:tcW w:w="940" w:type="dxa"/>
            <w:tcBorders>
              <w:top w:val="single" w:sz="4" w:space="0" w:color="auto"/>
              <w:left w:val="nil"/>
              <w:bottom w:val="single" w:sz="4" w:space="0" w:color="auto"/>
              <w:right w:val="nil"/>
            </w:tcBorders>
            <w:shd w:val="clear" w:color="auto" w:fill="auto"/>
            <w:noWrap/>
            <w:vAlign w:val="center"/>
            <w:hideMark/>
          </w:tcPr>
          <w:p w14:paraId="3A295D53" w14:textId="1F6C2375" w:rsidR="00717181" w:rsidRPr="00473C24" w:rsidRDefault="00194FD1" w:rsidP="00E752A2">
            <w:pPr>
              <w:keepNext/>
              <w:keepLines/>
              <w:spacing w:after="60"/>
              <w:ind w:firstLine="0"/>
              <w:rPr>
                <w:rFonts w:ascii="Times New Roman" w:hAnsi="Times New Roman"/>
                <w:b/>
                <w:bCs/>
                <w:color w:val="000000"/>
              </w:rPr>
            </w:pPr>
            <w:r w:rsidRPr="00473C24">
              <w:rPr>
                <w:rFonts w:ascii="Times New Roman" w:hAnsi="Times New Roman"/>
                <w:b/>
                <w:bCs/>
                <w:color w:val="000000"/>
              </w:rPr>
              <w:t>S</w:t>
            </w:r>
            <w:r w:rsidR="00717181" w:rsidRPr="00473C24">
              <w:rPr>
                <w:rFonts w:ascii="Times New Roman" w:hAnsi="Times New Roman"/>
                <w:b/>
                <w:bCs/>
                <w:color w:val="000000"/>
              </w:rPr>
              <w:t>ample</w:t>
            </w:r>
          </w:p>
        </w:tc>
        <w:tc>
          <w:tcPr>
            <w:tcW w:w="927" w:type="dxa"/>
            <w:tcBorders>
              <w:top w:val="single" w:sz="4" w:space="0" w:color="auto"/>
              <w:left w:val="nil"/>
              <w:bottom w:val="single" w:sz="4" w:space="0" w:color="auto"/>
              <w:right w:val="nil"/>
            </w:tcBorders>
            <w:shd w:val="clear" w:color="auto" w:fill="auto"/>
            <w:noWrap/>
            <w:vAlign w:val="center"/>
            <w:hideMark/>
          </w:tcPr>
          <w:p w14:paraId="5FEE1550" w14:textId="77777777" w:rsidR="00717181" w:rsidRPr="00473C24" w:rsidRDefault="00717181" w:rsidP="00E752A2">
            <w:pPr>
              <w:keepNext/>
              <w:keepLines/>
              <w:spacing w:after="60"/>
              <w:ind w:left="-44" w:firstLine="0"/>
              <w:jc w:val="center"/>
              <w:rPr>
                <w:rFonts w:ascii="Times New Roman" w:eastAsia="Calibri" w:hAnsi="Times New Roman"/>
                <w:b/>
                <w:bCs/>
              </w:rPr>
            </w:pPr>
            <w:r w:rsidRPr="00473C24">
              <w:rPr>
                <w:rFonts w:ascii="Times New Roman" w:eastAsia="Calibri" w:hAnsi="Times New Roman"/>
                <w:b/>
                <w:bCs/>
                <w:i/>
                <w:iCs/>
              </w:rPr>
              <w:t>w</w:t>
            </w:r>
            <w:r w:rsidRPr="00473C24">
              <w:rPr>
                <w:rFonts w:ascii="Times New Roman" w:eastAsia="Calibri" w:hAnsi="Times New Roman"/>
                <w:b/>
                <w:bCs/>
              </w:rPr>
              <w:t>(C)/%</w:t>
            </w:r>
          </w:p>
        </w:tc>
        <w:tc>
          <w:tcPr>
            <w:tcW w:w="927" w:type="dxa"/>
            <w:tcBorders>
              <w:top w:val="single" w:sz="4" w:space="0" w:color="auto"/>
              <w:left w:val="nil"/>
              <w:bottom w:val="single" w:sz="4" w:space="0" w:color="auto"/>
              <w:right w:val="nil"/>
            </w:tcBorders>
            <w:shd w:val="clear" w:color="auto" w:fill="auto"/>
            <w:noWrap/>
            <w:vAlign w:val="center"/>
            <w:hideMark/>
          </w:tcPr>
          <w:p w14:paraId="4BB487F0" w14:textId="77777777" w:rsidR="00717181" w:rsidRPr="00473C24" w:rsidRDefault="00717181" w:rsidP="00E752A2">
            <w:pPr>
              <w:keepNext/>
              <w:keepLines/>
              <w:spacing w:after="60"/>
              <w:ind w:left="-44" w:firstLine="0"/>
              <w:jc w:val="center"/>
              <w:rPr>
                <w:rFonts w:ascii="Times New Roman" w:eastAsia="Calibri" w:hAnsi="Times New Roman"/>
                <w:b/>
                <w:bCs/>
              </w:rPr>
            </w:pPr>
            <w:r w:rsidRPr="00473C24">
              <w:rPr>
                <w:rFonts w:ascii="Times New Roman" w:eastAsia="Calibri" w:hAnsi="Times New Roman"/>
                <w:b/>
                <w:bCs/>
                <w:i/>
                <w:iCs/>
              </w:rPr>
              <w:t>w</w:t>
            </w:r>
            <w:r w:rsidRPr="00473C24">
              <w:rPr>
                <w:rFonts w:ascii="Times New Roman" w:eastAsia="Calibri" w:hAnsi="Times New Roman"/>
                <w:b/>
                <w:bCs/>
              </w:rPr>
              <w:t>(H)/%</w:t>
            </w:r>
          </w:p>
        </w:tc>
        <w:tc>
          <w:tcPr>
            <w:tcW w:w="927" w:type="dxa"/>
            <w:tcBorders>
              <w:top w:val="single" w:sz="4" w:space="0" w:color="auto"/>
              <w:left w:val="nil"/>
              <w:bottom w:val="single" w:sz="4" w:space="0" w:color="auto"/>
              <w:right w:val="nil"/>
            </w:tcBorders>
            <w:shd w:val="clear" w:color="auto" w:fill="auto"/>
            <w:noWrap/>
            <w:vAlign w:val="center"/>
            <w:hideMark/>
          </w:tcPr>
          <w:p w14:paraId="67CFCEE9" w14:textId="77777777" w:rsidR="00717181" w:rsidRPr="00473C24" w:rsidRDefault="00717181" w:rsidP="00E752A2">
            <w:pPr>
              <w:keepNext/>
              <w:keepLines/>
              <w:spacing w:after="60"/>
              <w:ind w:left="-44" w:firstLine="0"/>
              <w:jc w:val="center"/>
              <w:rPr>
                <w:rFonts w:ascii="Times New Roman" w:eastAsia="Calibri" w:hAnsi="Times New Roman"/>
                <w:b/>
                <w:bCs/>
              </w:rPr>
            </w:pPr>
            <w:r w:rsidRPr="00473C24">
              <w:rPr>
                <w:rFonts w:ascii="Times New Roman" w:eastAsia="Calibri" w:hAnsi="Times New Roman"/>
                <w:b/>
                <w:bCs/>
                <w:i/>
                <w:iCs/>
              </w:rPr>
              <w:t>w</w:t>
            </w:r>
            <w:r w:rsidRPr="00473C24">
              <w:rPr>
                <w:rFonts w:ascii="Times New Roman" w:eastAsia="Calibri" w:hAnsi="Times New Roman"/>
                <w:b/>
                <w:bCs/>
              </w:rPr>
              <w:t>(N)/%</w:t>
            </w:r>
          </w:p>
        </w:tc>
        <w:tc>
          <w:tcPr>
            <w:tcW w:w="914" w:type="dxa"/>
            <w:tcBorders>
              <w:top w:val="single" w:sz="4" w:space="0" w:color="auto"/>
              <w:left w:val="nil"/>
              <w:bottom w:val="single" w:sz="4" w:space="0" w:color="auto"/>
              <w:right w:val="nil"/>
            </w:tcBorders>
            <w:shd w:val="clear" w:color="auto" w:fill="auto"/>
            <w:noWrap/>
            <w:vAlign w:val="center"/>
            <w:hideMark/>
          </w:tcPr>
          <w:p w14:paraId="2A41C0D9" w14:textId="77777777" w:rsidR="00717181" w:rsidRPr="00473C24" w:rsidRDefault="00717181" w:rsidP="00E752A2">
            <w:pPr>
              <w:keepNext/>
              <w:keepLines/>
              <w:spacing w:after="60"/>
              <w:ind w:left="-44" w:firstLine="0"/>
              <w:jc w:val="center"/>
              <w:rPr>
                <w:rFonts w:ascii="Times New Roman" w:eastAsia="Calibri" w:hAnsi="Times New Roman"/>
                <w:b/>
                <w:bCs/>
              </w:rPr>
            </w:pPr>
            <w:r w:rsidRPr="00473C24">
              <w:rPr>
                <w:rFonts w:ascii="Times New Roman" w:eastAsia="Calibri" w:hAnsi="Times New Roman"/>
                <w:b/>
                <w:bCs/>
                <w:i/>
                <w:iCs/>
              </w:rPr>
              <w:t>w</w:t>
            </w:r>
            <w:r w:rsidRPr="00473C24">
              <w:rPr>
                <w:rFonts w:ascii="Times New Roman" w:eastAsia="Calibri" w:hAnsi="Times New Roman"/>
                <w:b/>
                <w:bCs/>
              </w:rPr>
              <w:t>(S)/%</w:t>
            </w:r>
          </w:p>
        </w:tc>
        <w:tc>
          <w:tcPr>
            <w:tcW w:w="1158" w:type="dxa"/>
            <w:tcBorders>
              <w:top w:val="single" w:sz="4" w:space="0" w:color="auto"/>
              <w:left w:val="nil"/>
              <w:bottom w:val="single" w:sz="4" w:space="0" w:color="auto"/>
              <w:right w:val="nil"/>
            </w:tcBorders>
            <w:vAlign w:val="center"/>
          </w:tcPr>
          <w:p w14:paraId="37901681" w14:textId="77777777" w:rsidR="00717181" w:rsidRPr="00473C24" w:rsidRDefault="00717181" w:rsidP="00E752A2">
            <w:pPr>
              <w:keepNext/>
              <w:keepLines/>
              <w:spacing w:after="60"/>
              <w:ind w:left="-44" w:firstLine="0"/>
              <w:jc w:val="center"/>
              <w:rPr>
                <w:rFonts w:ascii="Times New Roman" w:eastAsia="Calibri" w:hAnsi="Times New Roman"/>
                <w:b/>
                <w:bCs/>
              </w:rPr>
            </w:pPr>
            <w:r w:rsidRPr="00473C24">
              <w:rPr>
                <w:rFonts w:ascii="Times New Roman" w:eastAsia="Calibri" w:hAnsi="Times New Roman"/>
                <w:b/>
                <w:bCs/>
                <w:i/>
                <w:iCs/>
              </w:rPr>
              <w:t>w</w:t>
            </w:r>
            <w:r w:rsidRPr="00473C24">
              <w:rPr>
                <w:rFonts w:ascii="Times New Roman" w:eastAsia="Calibri" w:hAnsi="Times New Roman"/>
                <w:b/>
                <w:bCs/>
              </w:rPr>
              <w:t>(</w:t>
            </w:r>
            <w:proofErr w:type="spellStart"/>
            <w:r w:rsidRPr="00473C24">
              <w:rPr>
                <w:rFonts w:ascii="Times New Roman" w:eastAsia="Calibri" w:hAnsi="Times New Roman"/>
                <w:b/>
                <w:bCs/>
              </w:rPr>
              <w:t>C</w:t>
            </w:r>
            <w:r w:rsidRPr="00473C24">
              <w:rPr>
                <w:rFonts w:ascii="Times New Roman" w:eastAsia="Calibri" w:hAnsi="Times New Roman"/>
                <w:b/>
                <w:bCs/>
                <w:vertAlign w:val="subscript"/>
              </w:rPr>
              <w:t>org</w:t>
            </w:r>
            <w:proofErr w:type="spellEnd"/>
            <w:r w:rsidRPr="00473C24">
              <w:rPr>
                <w:rFonts w:ascii="Times New Roman" w:eastAsia="Calibri" w:hAnsi="Times New Roman"/>
                <w:b/>
                <w:bCs/>
              </w:rPr>
              <w:t>)/%</w:t>
            </w:r>
          </w:p>
        </w:tc>
        <w:tc>
          <w:tcPr>
            <w:tcW w:w="1372" w:type="dxa"/>
            <w:tcBorders>
              <w:top w:val="single" w:sz="4" w:space="0" w:color="auto"/>
              <w:left w:val="nil"/>
              <w:bottom w:val="single" w:sz="4" w:space="0" w:color="auto"/>
              <w:right w:val="nil"/>
            </w:tcBorders>
            <w:vAlign w:val="center"/>
          </w:tcPr>
          <w:p w14:paraId="2DBC2C41" w14:textId="77777777" w:rsidR="00717181" w:rsidRPr="00473C24" w:rsidRDefault="00717181" w:rsidP="00E752A2">
            <w:pPr>
              <w:keepNext/>
              <w:keepLines/>
              <w:spacing w:after="60"/>
              <w:ind w:left="-44" w:firstLine="0"/>
              <w:jc w:val="center"/>
              <w:rPr>
                <w:rFonts w:ascii="Times New Roman" w:eastAsia="Calibri" w:hAnsi="Times New Roman"/>
                <w:b/>
                <w:bCs/>
              </w:rPr>
            </w:pPr>
            <w:r w:rsidRPr="00473C24">
              <w:rPr>
                <w:rFonts w:ascii="Times New Roman" w:eastAsia="Calibri" w:hAnsi="Times New Roman"/>
                <w:b/>
                <w:bCs/>
                <w:i/>
                <w:iCs/>
              </w:rPr>
              <w:t>n(</w:t>
            </w:r>
            <w:r w:rsidRPr="00473C24">
              <w:rPr>
                <w:rFonts w:ascii="Times New Roman" w:eastAsia="Calibri" w:hAnsi="Times New Roman"/>
                <w:b/>
                <w:bCs/>
              </w:rPr>
              <w:t>H)/</w:t>
            </w:r>
            <w:r w:rsidRPr="00473C24">
              <w:rPr>
                <w:rFonts w:ascii="Times New Roman" w:eastAsia="Calibri" w:hAnsi="Times New Roman"/>
                <w:b/>
                <w:bCs/>
                <w:i/>
                <w:iCs/>
              </w:rPr>
              <w:t>n</w:t>
            </w:r>
            <w:r w:rsidRPr="00473C24">
              <w:rPr>
                <w:rFonts w:ascii="Times New Roman" w:eastAsia="Calibri" w:hAnsi="Times New Roman"/>
                <w:b/>
                <w:bCs/>
              </w:rPr>
              <w:t>(</w:t>
            </w:r>
            <w:proofErr w:type="spellStart"/>
            <w:r w:rsidRPr="00473C24">
              <w:rPr>
                <w:rFonts w:ascii="Times New Roman" w:eastAsia="Calibri" w:hAnsi="Times New Roman"/>
                <w:b/>
                <w:bCs/>
              </w:rPr>
              <w:t>C</w:t>
            </w:r>
            <w:r w:rsidRPr="00473C24">
              <w:rPr>
                <w:rFonts w:ascii="Times New Roman" w:eastAsia="Calibri" w:hAnsi="Times New Roman"/>
                <w:b/>
                <w:bCs/>
                <w:vertAlign w:val="subscript"/>
              </w:rPr>
              <w:t>org</w:t>
            </w:r>
            <w:proofErr w:type="spellEnd"/>
            <w:r w:rsidRPr="00473C24">
              <w:rPr>
                <w:rFonts w:ascii="Times New Roman" w:eastAsia="Calibri" w:hAnsi="Times New Roman"/>
                <w:b/>
                <w:bCs/>
              </w:rPr>
              <w:t>)</w:t>
            </w:r>
          </w:p>
        </w:tc>
        <w:tc>
          <w:tcPr>
            <w:tcW w:w="1372" w:type="dxa"/>
            <w:tcBorders>
              <w:top w:val="single" w:sz="4" w:space="0" w:color="auto"/>
              <w:left w:val="nil"/>
              <w:bottom w:val="single" w:sz="4" w:space="0" w:color="auto"/>
              <w:right w:val="nil"/>
            </w:tcBorders>
            <w:vAlign w:val="center"/>
          </w:tcPr>
          <w:p w14:paraId="26FA87D7" w14:textId="77777777" w:rsidR="00717181" w:rsidRPr="00473C24" w:rsidRDefault="00717181" w:rsidP="00E752A2">
            <w:pPr>
              <w:keepNext/>
              <w:keepLines/>
              <w:spacing w:after="60"/>
              <w:ind w:left="-44" w:firstLine="0"/>
              <w:jc w:val="center"/>
              <w:rPr>
                <w:rFonts w:ascii="Times New Roman" w:eastAsia="Calibri" w:hAnsi="Times New Roman"/>
                <w:b/>
                <w:bCs/>
              </w:rPr>
            </w:pPr>
            <w:r w:rsidRPr="00473C24">
              <w:rPr>
                <w:rFonts w:ascii="Times New Roman" w:eastAsia="Calibri" w:hAnsi="Times New Roman"/>
                <w:b/>
                <w:bCs/>
                <w:i/>
                <w:iCs/>
              </w:rPr>
              <w:t>n(</w:t>
            </w:r>
            <w:r w:rsidRPr="00473C24">
              <w:rPr>
                <w:rFonts w:ascii="Times New Roman" w:eastAsia="Calibri" w:hAnsi="Times New Roman"/>
                <w:b/>
                <w:bCs/>
              </w:rPr>
              <w:t>N)/</w:t>
            </w:r>
            <w:r w:rsidRPr="00473C24">
              <w:rPr>
                <w:rFonts w:ascii="Times New Roman" w:eastAsia="Calibri" w:hAnsi="Times New Roman"/>
                <w:b/>
                <w:bCs/>
                <w:i/>
                <w:iCs/>
              </w:rPr>
              <w:t>n</w:t>
            </w:r>
            <w:r w:rsidRPr="00473C24">
              <w:rPr>
                <w:rFonts w:ascii="Times New Roman" w:eastAsia="Calibri" w:hAnsi="Times New Roman"/>
                <w:b/>
                <w:bCs/>
              </w:rPr>
              <w:t>(</w:t>
            </w:r>
            <w:proofErr w:type="spellStart"/>
            <w:r w:rsidRPr="00473C24">
              <w:rPr>
                <w:rFonts w:ascii="Times New Roman" w:eastAsia="Calibri" w:hAnsi="Times New Roman"/>
                <w:b/>
                <w:bCs/>
              </w:rPr>
              <w:t>C</w:t>
            </w:r>
            <w:r w:rsidRPr="00473C24">
              <w:rPr>
                <w:rFonts w:ascii="Times New Roman" w:eastAsia="Calibri" w:hAnsi="Times New Roman"/>
                <w:b/>
                <w:bCs/>
                <w:vertAlign w:val="subscript"/>
              </w:rPr>
              <w:t>org</w:t>
            </w:r>
            <w:proofErr w:type="spellEnd"/>
            <w:r w:rsidRPr="00473C24">
              <w:rPr>
                <w:rFonts w:ascii="Times New Roman" w:eastAsia="Calibri" w:hAnsi="Times New Roman"/>
                <w:b/>
                <w:bCs/>
              </w:rPr>
              <w:t>)</w:t>
            </w:r>
          </w:p>
        </w:tc>
      </w:tr>
      <w:tr w:rsidR="00717181" w:rsidRPr="00340816" w14:paraId="015E1778" w14:textId="77777777" w:rsidTr="00E752A2">
        <w:trPr>
          <w:trHeight w:val="283"/>
        </w:trPr>
        <w:tc>
          <w:tcPr>
            <w:tcW w:w="940" w:type="dxa"/>
            <w:tcBorders>
              <w:top w:val="nil"/>
              <w:left w:val="nil"/>
              <w:bottom w:val="nil"/>
              <w:right w:val="nil"/>
            </w:tcBorders>
            <w:shd w:val="clear" w:color="auto" w:fill="auto"/>
            <w:noWrap/>
            <w:vAlign w:val="center"/>
            <w:hideMark/>
          </w:tcPr>
          <w:p w14:paraId="7258D9E5" w14:textId="77777777" w:rsidR="00717181" w:rsidRPr="00340816" w:rsidRDefault="00717181" w:rsidP="00E752A2">
            <w:pPr>
              <w:keepNext/>
              <w:keepLines/>
              <w:spacing w:after="60"/>
              <w:ind w:firstLine="0"/>
              <w:rPr>
                <w:rFonts w:ascii="Times New Roman" w:hAnsi="Times New Roman"/>
                <w:color w:val="000000"/>
              </w:rPr>
            </w:pPr>
            <w:r w:rsidRPr="00340816">
              <w:rPr>
                <w:rFonts w:ascii="Times New Roman" w:hAnsi="Times New Roman"/>
                <w:color w:val="000000"/>
              </w:rPr>
              <w:t>MBM</w:t>
            </w:r>
          </w:p>
        </w:tc>
        <w:tc>
          <w:tcPr>
            <w:tcW w:w="927" w:type="dxa"/>
            <w:tcBorders>
              <w:top w:val="nil"/>
              <w:left w:val="nil"/>
              <w:bottom w:val="nil"/>
              <w:right w:val="nil"/>
            </w:tcBorders>
            <w:shd w:val="clear" w:color="auto" w:fill="auto"/>
            <w:noWrap/>
            <w:vAlign w:val="center"/>
            <w:hideMark/>
          </w:tcPr>
          <w:p w14:paraId="55AC2D96"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38.23</w:t>
            </w:r>
          </w:p>
        </w:tc>
        <w:tc>
          <w:tcPr>
            <w:tcW w:w="927" w:type="dxa"/>
            <w:tcBorders>
              <w:top w:val="nil"/>
              <w:left w:val="nil"/>
              <w:bottom w:val="nil"/>
              <w:right w:val="nil"/>
            </w:tcBorders>
            <w:shd w:val="clear" w:color="auto" w:fill="auto"/>
            <w:noWrap/>
            <w:vAlign w:val="center"/>
            <w:hideMark/>
          </w:tcPr>
          <w:p w14:paraId="495DB606"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5.52</w:t>
            </w:r>
          </w:p>
        </w:tc>
        <w:tc>
          <w:tcPr>
            <w:tcW w:w="927" w:type="dxa"/>
            <w:tcBorders>
              <w:top w:val="nil"/>
              <w:left w:val="nil"/>
              <w:bottom w:val="nil"/>
              <w:right w:val="nil"/>
            </w:tcBorders>
            <w:shd w:val="clear" w:color="auto" w:fill="auto"/>
            <w:noWrap/>
            <w:vAlign w:val="center"/>
            <w:hideMark/>
          </w:tcPr>
          <w:p w14:paraId="2B1CD88D"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9.16</w:t>
            </w:r>
          </w:p>
        </w:tc>
        <w:tc>
          <w:tcPr>
            <w:tcW w:w="914" w:type="dxa"/>
            <w:tcBorders>
              <w:top w:val="nil"/>
              <w:left w:val="nil"/>
              <w:bottom w:val="nil"/>
              <w:right w:val="nil"/>
            </w:tcBorders>
            <w:shd w:val="clear" w:color="auto" w:fill="auto"/>
            <w:noWrap/>
            <w:vAlign w:val="center"/>
            <w:hideMark/>
          </w:tcPr>
          <w:p w14:paraId="0CAC60EF" w14:textId="77777777" w:rsidR="00717181" w:rsidRPr="00340816" w:rsidRDefault="00717181" w:rsidP="00E752A2">
            <w:pPr>
              <w:keepNext/>
              <w:keepLines/>
              <w:spacing w:after="60"/>
              <w:ind w:left="-44" w:firstLine="0"/>
              <w:jc w:val="center"/>
              <w:rPr>
                <w:rFonts w:ascii="Times New Roman" w:hAnsi="Times New Roman"/>
                <w:color w:val="000000"/>
              </w:rPr>
            </w:pPr>
            <w:r w:rsidRPr="00340816">
              <w:rPr>
                <w:rFonts w:ascii="Times New Roman" w:hAnsi="Times New Roman"/>
                <w:color w:val="000000"/>
              </w:rPr>
              <w:t>0.62</w:t>
            </w:r>
          </w:p>
        </w:tc>
        <w:tc>
          <w:tcPr>
            <w:tcW w:w="1158" w:type="dxa"/>
            <w:tcBorders>
              <w:top w:val="nil"/>
              <w:left w:val="nil"/>
              <w:bottom w:val="nil"/>
              <w:right w:val="nil"/>
            </w:tcBorders>
            <w:vAlign w:val="center"/>
          </w:tcPr>
          <w:p w14:paraId="4C0F5DC8"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37.71</w:t>
            </w:r>
          </w:p>
        </w:tc>
        <w:tc>
          <w:tcPr>
            <w:tcW w:w="1372" w:type="dxa"/>
            <w:tcBorders>
              <w:top w:val="nil"/>
              <w:left w:val="nil"/>
              <w:bottom w:val="nil"/>
              <w:right w:val="nil"/>
            </w:tcBorders>
            <w:vAlign w:val="center"/>
          </w:tcPr>
          <w:p w14:paraId="048D9AE6"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1.74</w:t>
            </w:r>
          </w:p>
        </w:tc>
        <w:tc>
          <w:tcPr>
            <w:tcW w:w="1372" w:type="dxa"/>
            <w:tcBorders>
              <w:top w:val="nil"/>
              <w:left w:val="nil"/>
              <w:bottom w:val="nil"/>
              <w:right w:val="nil"/>
            </w:tcBorders>
            <w:vAlign w:val="center"/>
          </w:tcPr>
          <w:p w14:paraId="477C29D8"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21</w:t>
            </w:r>
          </w:p>
        </w:tc>
      </w:tr>
      <w:tr w:rsidR="00717181" w:rsidRPr="00340816" w14:paraId="7267E28F" w14:textId="77777777" w:rsidTr="00E752A2">
        <w:trPr>
          <w:trHeight w:val="283"/>
        </w:trPr>
        <w:tc>
          <w:tcPr>
            <w:tcW w:w="940" w:type="dxa"/>
            <w:tcBorders>
              <w:top w:val="nil"/>
              <w:left w:val="nil"/>
              <w:bottom w:val="nil"/>
              <w:right w:val="nil"/>
            </w:tcBorders>
            <w:shd w:val="clear" w:color="auto" w:fill="auto"/>
            <w:noWrap/>
            <w:vAlign w:val="center"/>
            <w:hideMark/>
          </w:tcPr>
          <w:p w14:paraId="11B6FB76" w14:textId="77777777" w:rsidR="00717181" w:rsidRPr="00340816" w:rsidRDefault="00717181" w:rsidP="00E752A2">
            <w:pPr>
              <w:keepNext/>
              <w:keepLines/>
              <w:spacing w:after="60"/>
              <w:ind w:firstLine="0"/>
              <w:jc w:val="center"/>
              <w:rPr>
                <w:rFonts w:ascii="Times New Roman" w:hAnsi="Times New Roman"/>
                <w:color w:val="000000"/>
              </w:rPr>
            </w:pPr>
            <w:r w:rsidRPr="00340816">
              <w:rPr>
                <w:rFonts w:ascii="Times New Roman" w:hAnsi="Times New Roman"/>
                <w:color w:val="000000"/>
              </w:rPr>
              <w:t>T1H005</w:t>
            </w:r>
          </w:p>
        </w:tc>
        <w:tc>
          <w:tcPr>
            <w:tcW w:w="927" w:type="dxa"/>
            <w:tcBorders>
              <w:top w:val="nil"/>
              <w:left w:val="nil"/>
              <w:bottom w:val="nil"/>
              <w:right w:val="nil"/>
            </w:tcBorders>
            <w:shd w:val="clear" w:color="auto" w:fill="auto"/>
            <w:noWrap/>
            <w:vAlign w:val="center"/>
            <w:hideMark/>
          </w:tcPr>
          <w:p w14:paraId="33D99F6F"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9.95</w:t>
            </w:r>
          </w:p>
        </w:tc>
        <w:tc>
          <w:tcPr>
            <w:tcW w:w="927" w:type="dxa"/>
            <w:tcBorders>
              <w:top w:val="nil"/>
              <w:left w:val="nil"/>
              <w:bottom w:val="nil"/>
              <w:right w:val="nil"/>
            </w:tcBorders>
            <w:shd w:val="clear" w:color="auto" w:fill="auto"/>
            <w:noWrap/>
            <w:vAlign w:val="center"/>
            <w:hideMark/>
          </w:tcPr>
          <w:p w14:paraId="3EC621D4"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1.27</w:t>
            </w:r>
          </w:p>
        </w:tc>
        <w:tc>
          <w:tcPr>
            <w:tcW w:w="927" w:type="dxa"/>
            <w:tcBorders>
              <w:top w:val="nil"/>
              <w:left w:val="nil"/>
              <w:bottom w:val="nil"/>
              <w:right w:val="nil"/>
            </w:tcBorders>
            <w:shd w:val="clear" w:color="auto" w:fill="auto"/>
            <w:noWrap/>
            <w:vAlign w:val="center"/>
            <w:hideMark/>
          </w:tcPr>
          <w:p w14:paraId="520CA28F"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5.55</w:t>
            </w:r>
          </w:p>
        </w:tc>
        <w:tc>
          <w:tcPr>
            <w:tcW w:w="914" w:type="dxa"/>
            <w:tcBorders>
              <w:top w:val="nil"/>
              <w:left w:val="nil"/>
              <w:bottom w:val="nil"/>
              <w:right w:val="nil"/>
            </w:tcBorders>
            <w:shd w:val="clear" w:color="auto" w:fill="auto"/>
            <w:noWrap/>
            <w:vAlign w:val="center"/>
            <w:hideMark/>
          </w:tcPr>
          <w:p w14:paraId="49C536B1" w14:textId="717FBE0B" w:rsidR="00717181" w:rsidRPr="00340816" w:rsidRDefault="00717181" w:rsidP="00E752A2">
            <w:pPr>
              <w:keepNext/>
              <w:keepLines/>
              <w:spacing w:after="60"/>
              <w:ind w:left="-44" w:firstLine="0"/>
              <w:jc w:val="center"/>
              <w:rPr>
                <w:rFonts w:ascii="Times New Roman" w:hAnsi="Times New Roman"/>
                <w:color w:val="000000"/>
              </w:rPr>
            </w:pPr>
            <w:r w:rsidRPr="00340816">
              <w:rPr>
                <w:rFonts w:ascii="Times New Roman" w:hAnsi="Times New Roman"/>
                <w:color w:val="000000"/>
              </w:rPr>
              <w:t>&lt;0.</w:t>
            </w:r>
            <w:r w:rsidR="0066758B" w:rsidRPr="00340816">
              <w:rPr>
                <w:rFonts w:ascii="Times New Roman" w:hAnsi="Times New Roman"/>
                <w:color w:val="000000"/>
              </w:rPr>
              <w:t>1</w:t>
            </w:r>
          </w:p>
        </w:tc>
        <w:tc>
          <w:tcPr>
            <w:tcW w:w="1158" w:type="dxa"/>
            <w:tcBorders>
              <w:top w:val="nil"/>
              <w:left w:val="nil"/>
              <w:bottom w:val="nil"/>
              <w:right w:val="nil"/>
            </w:tcBorders>
            <w:vAlign w:val="center"/>
          </w:tcPr>
          <w:p w14:paraId="2DD00FF9"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8.40</w:t>
            </w:r>
          </w:p>
        </w:tc>
        <w:tc>
          <w:tcPr>
            <w:tcW w:w="1372" w:type="dxa"/>
            <w:tcBorders>
              <w:top w:val="nil"/>
              <w:left w:val="nil"/>
              <w:bottom w:val="nil"/>
              <w:right w:val="nil"/>
            </w:tcBorders>
            <w:vAlign w:val="center"/>
          </w:tcPr>
          <w:p w14:paraId="22019DF9"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53</w:t>
            </w:r>
          </w:p>
        </w:tc>
        <w:tc>
          <w:tcPr>
            <w:tcW w:w="1372" w:type="dxa"/>
            <w:tcBorders>
              <w:top w:val="nil"/>
              <w:left w:val="nil"/>
              <w:bottom w:val="nil"/>
              <w:right w:val="nil"/>
            </w:tcBorders>
            <w:vAlign w:val="center"/>
          </w:tcPr>
          <w:p w14:paraId="33161D1E"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17</w:t>
            </w:r>
          </w:p>
        </w:tc>
      </w:tr>
      <w:tr w:rsidR="00717181" w:rsidRPr="00340816" w14:paraId="24403C31" w14:textId="77777777" w:rsidTr="00E752A2">
        <w:trPr>
          <w:trHeight w:val="283"/>
        </w:trPr>
        <w:tc>
          <w:tcPr>
            <w:tcW w:w="940" w:type="dxa"/>
            <w:tcBorders>
              <w:top w:val="nil"/>
              <w:left w:val="nil"/>
              <w:bottom w:val="nil"/>
              <w:right w:val="nil"/>
            </w:tcBorders>
            <w:shd w:val="clear" w:color="auto" w:fill="auto"/>
            <w:noWrap/>
            <w:vAlign w:val="center"/>
            <w:hideMark/>
          </w:tcPr>
          <w:p w14:paraId="166B7FEA" w14:textId="77777777" w:rsidR="00717181" w:rsidRPr="00340816" w:rsidRDefault="00717181" w:rsidP="00E752A2">
            <w:pPr>
              <w:keepNext/>
              <w:keepLines/>
              <w:spacing w:after="60"/>
              <w:ind w:firstLine="0"/>
              <w:jc w:val="center"/>
              <w:rPr>
                <w:rFonts w:ascii="Times New Roman" w:hAnsi="Times New Roman"/>
                <w:color w:val="000000"/>
              </w:rPr>
            </w:pPr>
            <w:r w:rsidRPr="00340816">
              <w:rPr>
                <w:rFonts w:ascii="Times New Roman" w:hAnsi="Times New Roman"/>
                <w:color w:val="000000"/>
              </w:rPr>
              <w:t>T1H010</w:t>
            </w:r>
          </w:p>
        </w:tc>
        <w:tc>
          <w:tcPr>
            <w:tcW w:w="927" w:type="dxa"/>
            <w:tcBorders>
              <w:top w:val="nil"/>
              <w:left w:val="nil"/>
              <w:bottom w:val="nil"/>
              <w:right w:val="nil"/>
            </w:tcBorders>
            <w:shd w:val="clear" w:color="auto" w:fill="auto"/>
            <w:noWrap/>
            <w:vAlign w:val="center"/>
            <w:hideMark/>
          </w:tcPr>
          <w:p w14:paraId="3516E024"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9.28</w:t>
            </w:r>
          </w:p>
        </w:tc>
        <w:tc>
          <w:tcPr>
            <w:tcW w:w="927" w:type="dxa"/>
            <w:tcBorders>
              <w:top w:val="nil"/>
              <w:left w:val="nil"/>
              <w:bottom w:val="nil"/>
              <w:right w:val="nil"/>
            </w:tcBorders>
            <w:shd w:val="clear" w:color="auto" w:fill="auto"/>
            <w:noWrap/>
            <w:vAlign w:val="center"/>
            <w:hideMark/>
          </w:tcPr>
          <w:p w14:paraId="49A19E64"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1.16</w:t>
            </w:r>
          </w:p>
        </w:tc>
        <w:tc>
          <w:tcPr>
            <w:tcW w:w="927" w:type="dxa"/>
            <w:tcBorders>
              <w:top w:val="nil"/>
              <w:left w:val="nil"/>
              <w:bottom w:val="nil"/>
              <w:right w:val="nil"/>
            </w:tcBorders>
            <w:shd w:val="clear" w:color="auto" w:fill="auto"/>
            <w:noWrap/>
            <w:vAlign w:val="center"/>
            <w:hideMark/>
          </w:tcPr>
          <w:p w14:paraId="58464FF2"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5.30</w:t>
            </w:r>
          </w:p>
        </w:tc>
        <w:tc>
          <w:tcPr>
            <w:tcW w:w="914" w:type="dxa"/>
            <w:tcBorders>
              <w:top w:val="nil"/>
              <w:left w:val="nil"/>
              <w:bottom w:val="nil"/>
              <w:right w:val="nil"/>
            </w:tcBorders>
            <w:shd w:val="clear" w:color="auto" w:fill="auto"/>
            <w:noWrap/>
            <w:vAlign w:val="center"/>
            <w:hideMark/>
          </w:tcPr>
          <w:p w14:paraId="1C75ED27" w14:textId="4A499619" w:rsidR="00717181" w:rsidRPr="00340816" w:rsidRDefault="00717181" w:rsidP="00E752A2">
            <w:pPr>
              <w:keepNext/>
              <w:keepLines/>
              <w:spacing w:after="60"/>
              <w:ind w:left="-44" w:firstLine="0"/>
              <w:jc w:val="center"/>
              <w:rPr>
                <w:rFonts w:ascii="Times New Roman" w:hAnsi="Times New Roman"/>
                <w:color w:val="000000"/>
              </w:rPr>
            </w:pPr>
            <w:r w:rsidRPr="00340816">
              <w:rPr>
                <w:rFonts w:ascii="Times New Roman" w:hAnsi="Times New Roman"/>
                <w:color w:val="000000"/>
              </w:rPr>
              <w:t>&lt;0.</w:t>
            </w:r>
            <w:r w:rsidR="0066758B" w:rsidRPr="00340816">
              <w:rPr>
                <w:rFonts w:ascii="Times New Roman" w:hAnsi="Times New Roman"/>
                <w:color w:val="000000"/>
              </w:rPr>
              <w:t>1</w:t>
            </w:r>
          </w:p>
        </w:tc>
        <w:tc>
          <w:tcPr>
            <w:tcW w:w="1158" w:type="dxa"/>
            <w:tcBorders>
              <w:top w:val="nil"/>
              <w:left w:val="nil"/>
              <w:bottom w:val="nil"/>
              <w:right w:val="nil"/>
            </w:tcBorders>
            <w:vAlign w:val="center"/>
          </w:tcPr>
          <w:p w14:paraId="7317BCC5"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7.80</w:t>
            </w:r>
          </w:p>
        </w:tc>
        <w:tc>
          <w:tcPr>
            <w:tcW w:w="1372" w:type="dxa"/>
            <w:tcBorders>
              <w:top w:val="nil"/>
              <w:left w:val="nil"/>
              <w:bottom w:val="nil"/>
              <w:right w:val="nil"/>
            </w:tcBorders>
            <w:vAlign w:val="center"/>
          </w:tcPr>
          <w:p w14:paraId="70B1B5F8"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50</w:t>
            </w:r>
          </w:p>
        </w:tc>
        <w:tc>
          <w:tcPr>
            <w:tcW w:w="1372" w:type="dxa"/>
            <w:tcBorders>
              <w:top w:val="nil"/>
              <w:left w:val="nil"/>
              <w:bottom w:val="nil"/>
              <w:right w:val="nil"/>
            </w:tcBorders>
            <w:vAlign w:val="center"/>
          </w:tcPr>
          <w:p w14:paraId="6C9ED437"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16</w:t>
            </w:r>
          </w:p>
        </w:tc>
      </w:tr>
      <w:tr w:rsidR="00717181" w:rsidRPr="00340816" w14:paraId="3B49612C" w14:textId="77777777" w:rsidTr="00E752A2">
        <w:trPr>
          <w:trHeight w:val="283"/>
        </w:trPr>
        <w:tc>
          <w:tcPr>
            <w:tcW w:w="940" w:type="dxa"/>
            <w:tcBorders>
              <w:top w:val="nil"/>
              <w:left w:val="nil"/>
              <w:bottom w:val="nil"/>
              <w:right w:val="nil"/>
            </w:tcBorders>
            <w:shd w:val="clear" w:color="auto" w:fill="auto"/>
            <w:noWrap/>
            <w:vAlign w:val="center"/>
            <w:hideMark/>
          </w:tcPr>
          <w:p w14:paraId="4F51E12B" w14:textId="77777777" w:rsidR="00717181" w:rsidRPr="00340816" w:rsidRDefault="00717181" w:rsidP="00E752A2">
            <w:pPr>
              <w:keepNext/>
              <w:keepLines/>
              <w:spacing w:after="60"/>
              <w:ind w:firstLine="0"/>
              <w:jc w:val="center"/>
              <w:rPr>
                <w:rFonts w:ascii="Times New Roman" w:hAnsi="Times New Roman"/>
                <w:color w:val="000000"/>
              </w:rPr>
            </w:pPr>
            <w:r w:rsidRPr="00340816">
              <w:rPr>
                <w:rFonts w:ascii="Times New Roman" w:hAnsi="Times New Roman"/>
                <w:color w:val="000000"/>
              </w:rPr>
              <w:t>T1H020</w:t>
            </w:r>
          </w:p>
        </w:tc>
        <w:tc>
          <w:tcPr>
            <w:tcW w:w="927" w:type="dxa"/>
            <w:tcBorders>
              <w:top w:val="nil"/>
              <w:left w:val="nil"/>
              <w:bottom w:val="nil"/>
              <w:right w:val="nil"/>
            </w:tcBorders>
            <w:shd w:val="clear" w:color="auto" w:fill="auto"/>
            <w:noWrap/>
            <w:vAlign w:val="center"/>
            <w:hideMark/>
          </w:tcPr>
          <w:p w14:paraId="1337FF66"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8.34</w:t>
            </w:r>
          </w:p>
        </w:tc>
        <w:tc>
          <w:tcPr>
            <w:tcW w:w="927" w:type="dxa"/>
            <w:tcBorders>
              <w:top w:val="nil"/>
              <w:left w:val="nil"/>
              <w:bottom w:val="nil"/>
              <w:right w:val="nil"/>
            </w:tcBorders>
            <w:shd w:val="clear" w:color="auto" w:fill="auto"/>
            <w:noWrap/>
            <w:vAlign w:val="center"/>
            <w:hideMark/>
          </w:tcPr>
          <w:p w14:paraId="664D982F"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1.12</w:t>
            </w:r>
          </w:p>
        </w:tc>
        <w:tc>
          <w:tcPr>
            <w:tcW w:w="927" w:type="dxa"/>
            <w:tcBorders>
              <w:top w:val="nil"/>
              <w:left w:val="nil"/>
              <w:bottom w:val="nil"/>
              <w:right w:val="nil"/>
            </w:tcBorders>
            <w:shd w:val="clear" w:color="auto" w:fill="auto"/>
            <w:noWrap/>
            <w:vAlign w:val="center"/>
            <w:hideMark/>
          </w:tcPr>
          <w:p w14:paraId="49D442C0"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5.12</w:t>
            </w:r>
          </w:p>
        </w:tc>
        <w:tc>
          <w:tcPr>
            <w:tcW w:w="914" w:type="dxa"/>
            <w:tcBorders>
              <w:top w:val="nil"/>
              <w:left w:val="nil"/>
              <w:bottom w:val="nil"/>
              <w:right w:val="nil"/>
            </w:tcBorders>
            <w:shd w:val="clear" w:color="auto" w:fill="auto"/>
            <w:noWrap/>
            <w:vAlign w:val="center"/>
            <w:hideMark/>
          </w:tcPr>
          <w:p w14:paraId="6F11AD5E" w14:textId="041028D5" w:rsidR="00717181" w:rsidRPr="00340816" w:rsidRDefault="00717181" w:rsidP="00E752A2">
            <w:pPr>
              <w:keepNext/>
              <w:keepLines/>
              <w:spacing w:after="60"/>
              <w:ind w:left="-44" w:firstLine="0"/>
              <w:jc w:val="center"/>
              <w:rPr>
                <w:rFonts w:ascii="Times New Roman" w:hAnsi="Times New Roman"/>
                <w:color w:val="000000"/>
              </w:rPr>
            </w:pPr>
            <w:r w:rsidRPr="00340816">
              <w:rPr>
                <w:rFonts w:ascii="Times New Roman" w:hAnsi="Times New Roman"/>
                <w:color w:val="000000"/>
              </w:rPr>
              <w:t>&lt;0.1</w:t>
            </w:r>
          </w:p>
        </w:tc>
        <w:tc>
          <w:tcPr>
            <w:tcW w:w="1158" w:type="dxa"/>
            <w:tcBorders>
              <w:top w:val="nil"/>
              <w:left w:val="nil"/>
              <w:bottom w:val="nil"/>
              <w:right w:val="nil"/>
            </w:tcBorders>
            <w:vAlign w:val="center"/>
          </w:tcPr>
          <w:p w14:paraId="1434E563"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6.95</w:t>
            </w:r>
          </w:p>
        </w:tc>
        <w:tc>
          <w:tcPr>
            <w:tcW w:w="1372" w:type="dxa"/>
            <w:tcBorders>
              <w:top w:val="nil"/>
              <w:left w:val="nil"/>
              <w:bottom w:val="nil"/>
              <w:right w:val="nil"/>
            </w:tcBorders>
            <w:vAlign w:val="center"/>
          </w:tcPr>
          <w:p w14:paraId="4C50D2B8"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49</w:t>
            </w:r>
          </w:p>
        </w:tc>
        <w:tc>
          <w:tcPr>
            <w:tcW w:w="1372" w:type="dxa"/>
            <w:tcBorders>
              <w:top w:val="nil"/>
              <w:left w:val="nil"/>
              <w:bottom w:val="nil"/>
              <w:right w:val="nil"/>
            </w:tcBorders>
            <w:vAlign w:val="center"/>
          </w:tcPr>
          <w:p w14:paraId="53B0A8D2"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16</w:t>
            </w:r>
          </w:p>
        </w:tc>
      </w:tr>
      <w:tr w:rsidR="00717181" w:rsidRPr="00340816" w14:paraId="3B1F894B" w14:textId="77777777" w:rsidTr="00E752A2">
        <w:trPr>
          <w:trHeight w:val="283"/>
        </w:trPr>
        <w:tc>
          <w:tcPr>
            <w:tcW w:w="940" w:type="dxa"/>
            <w:tcBorders>
              <w:top w:val="nil"/>
              <w:left w:val="nil"/>
              <w:right w:val="nil"/>
            </w:tcBorders>
            <w:shd w:val="clear" w:color="auto" w:fill="auto"/>
            <w:noWrap/>
            <w:vAlign w:val="center"/>
            <w:hideMark/>
          </w:tcPr>
          <w:p w14:paraId="0921A982" w14:textId="77777777" w:rsidR="00717181" w:rsidRPr="00340816" w:rsidRDefault="00717181" w:rsidP="00E752A2">
            <w:pPr>
              <w:keepNext/>
              <w:keepLines/>
              <w:spacing w:after="60"/>
              <w:ind w:firstLine="0"/>
              <w:jc w:val="center"/>
              <w:rPr>
                <w:rFonts w:ascii="Times New Roman" w:hAnsi="Times New Roman"/>
                <w:color w:val="000000"/>
              </w:rPr>
            </w:pPr>
            <w:r w:rsidRPr="00340816">
              <w:rPr>
                <w:rFonts w:ascii="Times New Roman" w:hAnsi="Times New Roman"/>
                <w:color w:val="000000"/>
              </w:rPr>
              <w:t>T1H050</w:t>
            </w:r>
          </w:p>
        </w:tc>
        <w:tc>
          <w:tcPr>
            <w:tcW w:w="927" w:type="dxa"/>
            <w:tcBorders>
              <w:top w:val="nil"/>
              <w:left w:val="nil"/>
              <w:right w:val="nil"/>
            </w:tcBorders>
            <w:shd w:val="clear" w:color="auto" w:fill="auto"/>
            <w:noWrap/>
            <w:vAlign w:val="center"/>
            <w:hideMark/>
          </w:tcPr>
          <w:p w14:paraId="6B708F81"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2.38</w:t>
            </w:r>
          </w:p>
        </w:tc>
        <w:tc>
          <w:tcPr>
            <w:tcW w:w="927" w:type="dxa"/>
            <w:tcBorders>
              <w:top w:val="nil"/>
              <w:left w:val="nil"/>
              <w:right w:val="nil"/>
            </w:tcBorders>
            <w:shd w:val="clear" w:color="auto" w:fill="auto"/>
            <w:noWrap/>
            <w:vAlign w:val="center"/>
            <w:hideMark/>
          </w:tcPr>
          <w:p w14:paraId="583E394E"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1.06</w:t>
            </w:r>
          </w:p>
        </w:tc>
        <w:tc>
          <w:tcPr>
            <w:tcW w:w="927" w:type="dxa"/>
            <w:tcBorders>
              <w:top w:val="nil"/>
              <w:left w:val="nil"/>
              <w:right w:val="nil"/>
            </w:tcBorders>
            <w:shd w:val="clear" w:color="auto" w:fill="auto"/>
            <w:noWrap/>
            <w:vAlign w:val="center"/>
            <w:hideMark/>
          </w:tcPr>
          <w:p w14:paraId="66293F79"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3.83</w:t>
            </w:r>
          </w:p>
        </w:tc>
        <w:tc>
          <w:tcPr>
            <w:tcW w:w="914" w:type="dxa"/>
            <w:tcBorders>
              <w:top w:val="nil"/>
              <w:left w:val="nil"/>
              <w:right w:val="nil"/>
            </w:tcBorders>
            <w:shd w:val="clear" w:color="auto" w:fill="auto"/>
            <w:noWrap/>
            <w:vAlign w:val="center"/>
            <w:hideMark/>
          </w:tcPr>
          <w:p w14:paraId="5774F280" w14:textId="7AFB2E7E" w:rsidR="00717181" w:rsidRPr="00340816" w:rsidRDefault="00717181" w:rsidP="00E752A2">
            <w:pPr>
              <w:keepNext/>
              <w:keepLines/>
              <w:spacing w:after="60"/>
              <w:ind w:left="-44" w:firstLine="0"/>
              <w:jc w:val="center"/>
              <w:rPr>
                <w:rFonts w:ascii="Times New Roman" w:hAnsi="Times New Roman"/>
                <w:color w:val="000000"/>
              </w:rPr>
            </w:pPr>
            <w:r w:rsidRPr="00340816">
              <w:rPr>
                <w:rFonts w:ascii="Times New Roman" w:hAnsi="Times New Roman"/>
                <w:color w:val="000000"/>
              </w:rPr>
              <w:t>&lt;0.1</w:t>
            </w:r>
          </w:p>
        </w:tc>
        <w:tc>
          <w:tcPr>
            <w:tcW w:w="1158" w:type="dxa"/>
            <w:tcBorders>
              <w:top w:val="nil"/>
              <w:left w:val="nil"/>
              <w:right w:val="nil"/>
            </w:tcBorders>
            <w:vAlign w:val="center"/>
          </w:tcPr>
          <w:p w14:paraId="3C8807C5"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0.97</w:t>
            </w:r>
          </w:p>
        </w:tc>
        <w:tc>
          <w:tcPr>
            <w:tcW w:w="1372" w:type="dxa"/>
            <w:tcBorders>
              <w:top w:val="nil"/>
              <w:left w:val="nil"/>
              <w:right w:val="nil"/>
            </w:tcBorders>
            <w:vAlign w:val="center"/>
          </w:tcPr>
          <w:p w14:paraId="499EE04A"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53</w:t>
            </w:r>
          </w:p>
        </w:tc>
        <w:tc>
          <w:tcPr>
            <w:tcW w:w="1372" w:type="dxa"/>
            <w:tcBorders>
              <w:top w:val="nil"/>
              <w:left w:val="nil"/>
              <w:right w:val="nil"/>
            </w:tcBorders>
            <w:vAlign w:val="center"/>
          </w:tcPr>
          <w:p w14:paraId="6F0F5AE9"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16</w:t>
            </w:r>
          </w:p>
        </w:tc>
      </w:tr>
      <w:tr w:rsidR="00717181" w:rsidRPr="00340816" w14:paraId="6CCA590D" w14:textId="77777777" w:rsidTr="00E752A2">
        <w:trPr>
          <w:trHeight w:val="283"/>
        </w:trPr>
        <w:tc>
          <w:tcPr>
            <w:tcW w:w="940" w:type="dxa"/>
            <w:tcBorders>
              <w:top w:val="nil"/>
              <w:left w:val="nil"/>
              <w:bottom w:val="single" w:sz="4" w:space="0" w:color="auto"/>
              <w:right w:val="nil"/>
            </w:tcBorders>
            <w:shd w:val="clear" w:color="auto" w:fill="auto"/>
            <w:noWrap/>
            <w:vAlign w:val="center"/>
            <w:hideMark/>
          </w:tcPr>
          <w:p w14:paraId="43E2C468" w14:textId="77777777" w:rsidR="00717181" w:rsidRPr="00340816" w:rsidRDefault="00717181" w:rsidP="00E752A2">
            <w:pPr>
              <w:keepNext/>
              <w:keepLines/>
              <w:spacing w:after="60"/>
              <w:ind w:firstLine="0"/>
              <w:jc w:val="center"/>
              <w:rPr>
                <w:rFonts w:ascii="Times New Roman" w:hAnsi="Times New Roman"/>
                <w:color w:val="000000"/>
              </w:rPr>
            </w:pPr>
            <w:r w:rsidRPr="00340816">
              <w:rPr>
                <w:rFonts w:ascii="Times New Roman" w:hAnsi="Times New Roman"/>
                <w:color w:val="000000"/>
              </w:rPr>
              <w:t>T1H100</w:t>
            </w:r>
          </w:p>
        </w:tc>
        <w:tc>
          <w:tcPr>
            <w:tcW w:w="927" w:type="dxa"/>
            <w:tcBorders>
              <w:top w:val="nil"/>
              <w:left w:val="nil"/>
              <w:bottom w:val="single" w:sz="4" w:space="0" w:color="auto"/>
              <w:right w:val="nil"/>
            </w:tcBorders>
            <w:shd w:val="clear" w:color="auto" w:fill="auto"/>
            <w:noWrap/>
            <w:vAlign w:val="center"/>
            <w:hideMark/>
          </w:tcPr>
          <w:p w14:paraId="6D95B287"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21.08</w:t>
            </w:r>
          </w:p>
        </w:tc>
        <w:tc>
          <w:tcPr>
            <w:tcW w:w="927" w:type="dxa"/>
            <w:tcBorders>
              <w:top w:val="nil"/>
              <w:left w:val="nil"/>
              <w:bottom w:val="single" w:sz="4" w:space="0" w:color="auto"/>
              <w:right w:val="nil"/>
            </w:tcBorders>
            <w:shd w:val="clear" w:color="auto" w:fill="auto"/>
            <w:noWrap/>
            <w:vAlign w:val="center"/>
            <w:hideMark/>
          </w:tcPr>
          <w:p w14:paraId="22EEE2B3"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0.86</w:t>
            </w:r>
          </w:p>
        </w:tc>
        <w:tc>
          <w:tcPr>
            <w:tcW w:w="927" w:type="dxa"/>
            <w:tcBorders>
              <w:top w:val="nil"/>
              <w:left w:val="nil"/>
              <w:bottom w:val="single" w:sz="4" w:space="0" w:color="auto"/>
              <w:right w:val="nil"/>
            </w:tcBorders>
            <w:shd w:val="clear" w:color="auto" w:fill="auto"/>
            <w:noWrap/>
            <w:vAlign w:val="center"/>
            <w:hideMark/>
          </w:tcPr>
          <w:p w14:paraId="417BB808" w14:textId="77777777" w:rsidR="00717181" w:rsidRPr="00340816" w:rsidRDefault="00717181" w:rsidP="00E752A2">
            <w:pPr>
              <w:keepNext/>
              <w:keepLines/>
              <w:spacing w:after="60"/>
              <w:ind w:left="-44" w:firstLine="0"/>
              <w:jc w:val="center"/>
              <w:rPr>
                <w:rFonts w:ascii="Times New Roman" w:hAnsi="Times New Roman"/>
              </w:rPr>
            </w:pPr>
            <w:r w:rsidRPr="00340816">
              <w:rPr>
                <w:rFonts w:ascii="Times New Roman" w:hAnsi="Times New Roman"/>
              </w:rPr>
              <w:t>3.66</w:t>
            </w:r>
          </w:p>
        </w:tc>
        <w:tc>
          <w:tcPr>
            <w:tcW w:w="914" w:type="dxa"/>
            <w:tcBorders>
              <w:top w:val="nil"/>
              <w:left w:val="nil"/>
              <w:bottom w:val="single" w:sz="4" w:space="0" w:color="auto"/>
              <w:right w:val="nil"/>
            </w:tcBorders>
            <w:shd w:val="clear" w:color="auto" w:fill="auto"/>
            <w:noWrap/>
            <w:vAlign w:val="center"/>
            <w:hideMark/>
          </w:tcPr>
          <w:p w14:paraId="424FDDED" w14:textId="1133A40B" w:rsidR="00717181" w:rsidRPr="00340816" w:rsidRDefault="00717181" w:rsidP="00E752A2">
            <w:pPr>
              <w:keepNext/>
              <w:keepLines/>
              <w:spacing w:after="60"/>
              <w:ind w:left="-44" w:firstLine="0"/>
              <w:jc w:val="center"/>
              <w:rPr>
                <w:rFonts w:ascii="Times New Roman" w:hAnsi="Times New Roman"/>
                <w:color w:val="000000"/>
              </w:rPr>
            </w:pPr>
            <w:r w:rsidRPr="00340816">
              <w:rPr>
                <w:rFonts w:ascii="Times New Roman" w:hAnsi="Times New Roman"/>
                <w:color w:val="000000"/>
              </w:rPr>
              <w:t>&lt;0.1</w:t>
            </w:r>
          </w:p>
        </w:tc>
        <w:tc>
          <w:tcPr>
            <w:tcW w:w="1158" w:type="dxa"/>
            <w:tcBorders>
              <w:top w:val="nil"/>
              <w:left w:val="nil"/>
              <w:bottom w:val="single" w:sz="4" w:space="0" w:color="auto"/>
              <w:right w:val="nil"/>
            </w:tcBorders>
            <w:vAlign w:val="center"/>
          </w:tcPr>
          <w:p w14:paraId="0D01B0D5" w14:textId="77777777" w:rsidR="00717181" w:rsidRPr="00340816" w:rsidRDefault="00717181" w:rsidP="00E752A2">
            <w:pPr>
              <w:keepNext/>
              <w:keepLines/>
              <w:spacing w:after="60"/>
              <w:ind w:left="-44" w:firstLine="0"/>
              <w:jc w:val="center"/>
              <w:rPr>
                <w:rFonts w:ascii="Times New Roman" w:eastAsia="Calibri" w:hAnsi="Times New Roman"/>
              </w:rPr>
            </w:pPr>
            <w:r w:rsidRPr="00340816">
              <w:rPr>
                <w:rFonts w:ascii="Times New Roman" w:eastAsia="Calibri" w:hAnsi="Times New Roman"/>
              </w:rPr>
              <w:t>19.54</w:t>
            </w:r>
          </w:p>
        </w:tc>
        <w:tc>
          <w:tcPr>
            <w:tcW w:w="1372" w:type="dxa"/>
            <w:tcBorders>
              <w:top w:val="nil"/>
              <w:left w:val="nil"/>
              <w:bottom w:val="single" w:sz="4" w:space="0" w:color="auto"/>
              <w:right w:val="nil"/>
            </w:tcBorders>
            <w:vAlign w:val="center"/>
          </w:tcPr>
          <w:p w14:paraId="14E985CB" w14:textId="77777777" w:rsidR="00717181" w:rsidRPr="00340816" w:rsidRDefault="00717181" w:rsidP="00E752A2">
            <w:pPr>
              <w:keepNext/>
              <w:keepLines/>
              <w:spacing w:after="60"/>
              <w:ind w:left="-44" w:firstLine="0"/>
              <w:jc w:val="center"/>
              <w:rPr>
                <w:rFonts w:ascii="Times New Roman" w:eastAsia="Calibri" w:hAnsi="Times New Roman"/>
              </w:rPr>
            </w:pPr>
            <w:r w:rsidRPr="00340816">
              <w:rPr>
                <w:rFonts w:ascii="Times New Roman" w:eastAsia="Calibri" w:hAnsi="Times New Roman"/>
              </w:rPr>
              <w:t>0.60</w:t>
            </w:r>
          </w:p>
        </w:tc>
        <w:tc>
          <w:tcPr>
            <w:tcW w:w="1372" w:type="dxa"/>
            <w:tcBorders>
              <w:top w:val="nil"/>
              <w:left w:val="nil"/>
              <w:bottom w:val="single" w:sz="4" w:space="0" w:color="auto"/>
              <w:right w:val="nil"/>
            </w:tcBorders>
            <w:vAlign w:val="center"/>
          </w:tcPr>
          <w:p w14:paraId="5DBE68E1" w14:textId="77777777" w:rsidR="00717181" w:rsidRPr="00340816" w:rsidRDefault="00717181" w:rsidP="00E752A2">
            <w:pPr>
              <w:keepNext/>
              <w:keepLines/>
              <w:spacing w:after="60"/>
              <w:ind w:left="-44" w:firstLine="0"/>
              <w:jc w:val="center"/>
              <w:rPr>
                <w:rFonts w:ascii="Times New Roman" w:eastAsia="Calibri" w:hAnsi="Times New Roman"/>
              </w:rPr>
            </w:pPr>
            <w:r w:rsidRPr="00340816">
              <w:rPr>
                <w:rFonts w:ascii="Times New Roman" w:eastAsia="Calibri" w:hAnsi="Times New Roman"/>
              </w:rPr>
              <w:t>0.16</w:t>
            </w:r>
          </w:p>
        </w:tc>
      </w:tr>
      <w:bookmarkEnd w:id="16"/>
    </w:tbl>
    <w:p w14:paraId="51AA7682" w14:textId="0DFD4535" w:rsidR="00926E19" w:rsidRPr="00340816" w:rsidRDefault="00926E19" w:rsidP="00BD2BDE">
      <w:pPr>
        <w:keepNext/>
        <w:keepLines/>
        <w:spacing w:after="120" w:line="360" w:lineRule="auto"/>
        <w:ind w:firstLine="0"/>
        <w:rPr>
          <w:rFonts w:ascii="Times New Roman" w:hAnsi="Times New Roman"/>
          <w:color w:val="000000"/>
        </w:rPr>
      </w:pPr>
    </w:p>
    <w:p w14:paraId="4854C085" w14:textId="77777777" w:rsidR="003E4C3C" w:rsidRPr="00340816" w:rsidRDefault="003E4C3C" w:rsidP="00BD2BDE">
      <w:pPr>
        <w:keepNext/>
        <w:keepLines/>
        <w:spacing w:after="120" w:line="360" w:lineRule="auto"/>
        <w:ind w:firstLine="0"/>
        <w:rPr>
          <w:rFonts w:ascii="Times New Roman" w:hAnsi="Times New Roman"/>
          <w:color w:val="000000"/>
          <w:sz w:val="20"/>
          <w:szCs w:val="20"/>
        </w:rPr>
      </w:pPr>
    </w:p>
    <w:p w14:paraId="64C8A908" w14:textId="77777777" w:rsidR="00B5514D" w:rsidRDefault="00B5514D" w:rsidP="00B5514D">
      <w:pPr>
        <w:pStyle w:val="laneknormal"/>
      </w:pPr>
    </w:p>
    <w:p w14:paraId="25C20B95" w14:textId="27A19780" w:rsidR="00E752A2" w:rsidRDefault="00E752A2" w:rsidP="00E752A2">
      <w:pPr>
        <w:pStyle w:val="laneknormal"/>
      </w:pPr>
    </w:p>
    <w:p w14:paraId="7D3DCDE8" w14:textId="47113744" w:rsidR="00E752A2" w:rsidRDefault="00E752A2" w:rsidP="00E752A2">
      <w:pPr>
        <w:pStyle w:val="laneknormal"/>
      </w:pPr>
    </w:p>
    <w:p w14:paraId="7A81FA73" w14:textId="7C84510B" w:rsidR="00E752A2" w:rsidRDefault="00E752A2" w:rsidP="00E752A2">
      <w:pPr>
        <w:rPr>
          <w:lang w:eastAsia="hu-HU"/>
        </w:rPr>
      </w:pPr>
    </w:p>
    <w:p w14:paraId="7B261358" w14:textId="77777777" w:rsidR="00E752A2" w:rsidRDefault="00E752A2" w:rsidP="00E752A2">
      <w:pPr>
        <w:rPr>
          <w:lang w:eastAsia="hu-HU"/>
        </w:rPr>
      </w:pPr>
    </w:p>
    <w:p w14:paraId="1D024E58" w14:textId="77777777" w:rsidR="00E752A2" w:rsidRPr="00E752A2" w:rsidRDefault="00E752A2" w:rsidP="00E752A2">
      <w:pPr>
        <w:rPr>
          <w:lang w:eastAsia="hu-HU"/>
        </w:rPr>
      </w:pPr>
    </w:p>
    <w:p w14:paraId="33FCA1E3" w14:textId="3321763F" w:rsidR="00D332A4" w:rsidRPr="00340816" w:rsidRDefault="00936465" w:rsidP="00E752A2">
      <w:pPr>
        <w:pStyle w:val="Heading2"/>
      </w:pPr>
      <w:r w:rsidRPr="00340816">
        <w:t>FTIR spectroscopy</w:t>
      </w:r>
    </w:p>
    <w:p w14:paraId="629B38E5" w14:textId="4C19B121" w:rsidR="00D332A4" w:rsidRPr="00340816" w:rsidRDefault="00D332A4" w:rsidP="00337BFB">
      <w:pPr>
        <w:pStyle w:val="laneknormal"/>
      </w:pPr>
      <w:r w:rsidRPr="00340816">
        <w:t xml:space="preserve">FTIR spectroscopy was used to compare the presence of functional groups in the untreated MBM sample and the residues after pyrolysis of the MBM sample. The FTIR spectra of the original MBM sample and the commercially available hydroxyapatite (Merck, p.a.) are shown in </w:t>
      </w:r>
      <w:r w:rsidR="007F6BD8" w:rsidRPr="00340816">
        <w:t>Figure</w:t>
      </w:r>
      <w:r w:rsidR="00364759" w:rsidRPr="00340816">
        <w:t xml:space="preserve"> </w:t>
      </w:r>
      <w:r w:rsidR="00873D0F">
        <w:t>5</w:t>
      </w:r>
      <w:r w:rsidRPr="00340816">
        <w:t>. The broad bands at 3671 cm</w:t>
      </w:r>
      <w:r w:rsidRPr="00340816">
        <w:rPr>
          <w:vertAlign w:val="superscript"/>
        </w:rPr>
        <w:sym w:font="Symbol" w:char="F02D"/>
      </w:r>
      <w:r w:rsidRPr="00340816">
        <w:rPr>
          <w:vertAlign w:val="superscript"/>
        </w:rPr>
        <w:t>1</w:t>
      </w:r>
      <w:r w:rsidRPr="00340816">
        <w:t xml:space="preserve"> and 3281 cm</w:t>
      </w:r>
      <w:r w:rsidRPr="00340816">
        <w:rPr>
          <w:vertAlign w:val="superscript"/>
        </w:rPr>
        <w:sym w:font="Symbol" w:char="F02D"/>
      </w:r>
      <w:r w:rsidRPr="00340816">
        <w:rPr>
          <w:vertAlign w:val="superscript"/>
        </w:rPr>
        <w:t>1</w:t>
      </w:r>
      <w:r w:rsidRPr="00340816">
        <w:t xml:space="preserve"> in the vibrations-rich FTIR spectrum of the MBM are attributed to the stretching vibrations of the O</w:t>
      </w:r>
      <w:r w:rsidRPr="00340816">
        <w:sym w:font="Symbol" w:char="F02D"/>
      </w:r>
      <w:r w:rsidRPr="00340816">
        <w:t>H bond. The peak near 3700 cm</w:t>
      </w:r>
      <w:r w:rsidRPr="00340816">
        <w:rPr>
          <w:vertAlign w:val="superscript"/>
        </w:rPr>
        <w:sym w:font="Symbol" w:char="F02D"/>
      </w:r>
      <w:r w:rsidRPr="00340816">
        <w:rPr>
          <w:vertAlign w:val="superscript"/>
        </w:rPr>
        <w:t>1</w:t>
      </w:r>
      <w:r w:rsidRPr="00340816">
        <w:t xml:space="preserve"> corresponded to vibrations of the OH groups in inorganic components of the MBM sample, while the O</w:t>
      </w:r>
      <w:r w:rsidRPr="00340816">
        <w:sym w:font="Symbol" w:char="F02D"/>
      </w:r>
      <w:r w:rsidRPr="00340816">
        <w:t>H vibrations of the organic matter appeared at approximately 3000</w:t>
      </w:r>
      <w:r w:rsidRPr="00340816">
        <w:sym w:font="Symbol" w:char="F02D"/>
      </w:r>
      <w:r w:rsidRPr="00340816">
        <w:t>3300 cm</w:t>
      </w:r>
      <w:r w:rsidRPr="00340816">
        <w:rPr>
          <w:vertAlign w:val="superscript"/>
        </w:rPr>
        <w:sym w:font="Symbol" w:char="F02D"/>
      </w:r>
      <w:r w:rsidRPr="00340816">
        <w:rPr>
          <w:vertAlign w:val="superscript"/>
        </w:rPr>
        <w:t>1</w:t>
      </w:r>
      <w:r w:rsidR="00F21002">
        <w:t>.</w:t>
      </w:r>
      <w:r w:rsidR="00C022B1" w:rsidRPr="00340816">
        <w:fldChar w:fldCharType="begin"/>
      </w:r>
      <w:r w:rsidR="00045EFB" w:rsidRPr="00340816">
        <w:instrText xml:space="preserve"> ADDIN EN.CITE &lt;EndNote&gt;&lt;Cite&gt;&lt;Author&gt;Jin&lt;/Author&gt;&lt;Year&gt;2016&lt;/Year&gt;&lt;IDText&gt;Influence of pyrolysis temperature on properties and environmental safety of heavy metals in biochars derived from municipal sewage sludge&lt;/IDText&gt;&lt;DisplayText&gt;&lt;style face="superscript"&gt;28&lt;/style&gt;&lt;/DisplayText&gt;&lt;record&gt;&lt;dates&gt;&lt;pub-dates&gt;&lt;date&gt;2016/12/15/&lt;/date&gt;&lt;/pub-dates&gt;&lt;year&gt;2016&lt;/year&gt;&lt;/dates&gt;&lt;keywords&gt;&lt;keyword&gt;Sewage sludge biochar&lt;/keyword&gt;&lt;keyword&gt;Heavy metals&lt;/keyword&gt;&lt;keyword&gt;Thermal pyrolysis&lt;/keyword&gt;&lt;keyword&gt;BCR sequential extraction&lt;/keyword&gt;&lt;keyword&gt;Environmental risk assessment&lt;/keyword&gt;&lt;/keywords&gt;&lt;urls&gt;&lt;related-urls&gt;&lt;url&gt;http://www.sciencedirect.com/science/article/pii/S0304389416307725&lt;/url&gt;&lt;/related-urls&gt;&lt;/urls&gt;&lt;isbn&gt;0304-3894&lt;/isbn&gt;&lt;titles&gt;&lt;title&gt;Influence of pyrolysis temperature on properties and environmental safety of heavy metals in biochars derived from municipal sewage sludge&lt;/title&gt;&lt;secondary-title&gt;Journal of Hazardous Materials&lt;/secondary-title&gt;&lt;/titles&gt;&lt;pages&gt;417-426&lt;/pages&gt;&lt;contributors&gt;&lt;authors&gt;&lt;author&gt;Jin, Junwei&lt;/author&gt;&lt;author&gt;Li, Yanan&lt;/author&gt;&lt;author&gt;Zhang, Jianyun&lt;/author&gt;&lt;author&gt;Wu, Shengchun&lt;/author&gt;&lt;author&gt;Cao, Yucheng&lt;/author&gt;&lt;author&gt;Liang, Peng&lt;/author&gt;&lt;author&gt;Zhang, Jin&lt;/author&gt;&lt;author&gt;Wong, Ming Hung&lt;/author&gt;&lt;author&gt;Wang, Minyan&lt;/author&gt;&lt;author&gt;Shan, Shengdao&lt;/author&gt;&lt;author&gt;Christie, Peter&lt;/author&gt;&lt;/authors&gt;&lt;/contributors&gt;&lt;added-date format="utc"&gt;1550228255&lt;/added-date&gt;&lt;ref-type name="Journal Article"&gt;17&lt;/ref-type&gt;&lt;rec-number&gt;632&lt;/rec-number&gt;&lt;last-updated-date format="utc"&gt;1563294737&lt;/last-updated-date&gt;&lt;electronic-resource-num&gt;https://doi.org/10.1016/j.jhazmat.2016.08.050&lt;/electronic-resource-num&gt;&lt;volume&gt;320&lt;/volume&gt;&lt;/record&gt;&lt;/Cite&gt;&lt;/EndNote&gt;</w:instrText>
      </w:r>
      <w:r w:rsidR="00C022B1" w:rsidRPr="00340816">
        <w:fldChar w:fldCharType="separate"/>
      </w:r>
      <w:r w:rsidR="00045EFB" w:rsidRPr="00340816">
        <w:rPr>
          <w:noProof/>
          <w:vertAlign w:val="superscript"/>
        </w:rPr>
        <w:t>28</w:t>
      </w:r>
      <w:r w:rsidR="00C022B1" w:rsidRPr="00340816">
        <w:fldChar w:fldCharType="end"/>
      </w:r>
      <w:r w:rsidRPr="00340816">
        <w:t xml:space="preserve"> The sharp bands at 2919 cm</w:t>
      </w:r>
      <w:r w:rsidRPr="00340816">
        <w:rPr>
          <w:vertAlign w:val="superscript"/>
        </w:rPr>
        <w:sym w:font="Symbol" w:char="F02D"/>
      </w:r>
      <w:r w:rsidRPr="00340816">
        <w:rPr>
          <w:vertAlign w:val="superscript"/>
        </w:rPr>
        <w:t>1</w:t>
      </w:r>
      <w:r w:rsidRPr="00340816">
        <w:t xml:space="preserve"> and 2851 cm</w:t>
      </w:r>
      <w:r w:rsidRPr="00340816">
        <w:rPr>
          <w:vertAlign w:val="superscript"/>
        </w:rPr>
        <w:sym w:font="Symbol" w:char="F02D"/>
      </w:r>
      <w:r w:rsidRPr="00340816">
        <w:rPr>
          <w:vertAlign w:val="superscript"/>
        </w:rPr>
        <w:t>1</w:t>
      </w:r>
      <w:r w:rsidRPr="00340816">
        <w:t xml:space="preserve"> belong to the asymmetric and symmetric stretching vibrations of the C</w:t>
      </w:r>
      <w:r w:rsidRPr="00340816">
        <w:sym w:font="Symbol" w:char="F02D"/>
      </w:r>
      <w:r w:rsidRPr="00340816">
        <w:t>H bond. In the range from 1750 cm</w:t>
      </w:r>
      <w:r w:rsidRPr="00340816">
        <w:rPr>
          <w:vertAlign w:val="superscript"/>
        </w:rPr>
        <w:sym w:font="Symbol" w:char="F02D"/>
      </w:r>
      <w:r w:rsidRPr="00340816">
        <w:rPr>
          <w:vertAlign w:val="superscript"/>
        </w:rPr>
        <w:t>1</w:t>
      </w:r>
      <w:r w:rsidRPr="00340816">
        <w:t xml:space="preserve"> to 1600 cm</w:t>
      </w:r>
      <w:r w:rsidRPr="00340816">
        <w:rPr>
          <w:vertAlign w:val="superscript"/>
        </w:rPr>
        <w:sym w:font="Symbol" w:char="F02D"/>
      </w:r>
      <w:r w:rsidRPr="00340816">
        <w:rPr>
          <w:vertAlign w:val="superscript"/>
        </w:rPr>
        <w:t>1</w:t>
      </w:r>
      <w:r w:rsidRPr="00340816">
        <w:t xml:space="preserve"> the C=O stretching vibrations of amide (amide I vibrations) could be assigned, while C</w:t>
      </w:r>
      <w:r w:rsidRPr="00340816">
        <w:sym w:font="Symbol" w:char="F02D"/>
      </w:r>
      <w:r w:rsidRPr="00340816">
        <w:t>N stretching vibrations strongly coupled with N</w:t>
      </w:r>
      <w:r w:rsidRPr="00340816">
        <w:sym w:font="Symbol" w:char="F02D"/>
      </w:r>
      <w:r w:rsidRPr="00340816">
        <w:t xml:space="preserve">H bending vibrations (amide </w:t>
      </w:r>
      <w:r w:rsidRPr="00340816">
        <w:lastRenderedPageBreak/>
        <w:t>II) and N</w:t>
      </w:r>
      <w:r w:rsidRPr="00340816">
        <w:sym w:font="Symbol" w:char="F02D"/>
      </w:r>
      <w:r w:rsidRPr="00340816">
        <w:t>H in plane bending vibrations coupled with C</w:t>
      </w:r>
      <w:r w:rsidRPr="00340816">
        <w:sym w:font="Symbol" w:char="F02D"/>
      </w:r>
      <w:r w:rsidRPr="00340816">
        <w:t>N stretching vibrations (amide III) including C</w:t>
      </w:r>
      <w:r w:rsidRPr="00340816">
        <w:sym w:font="Symbol" w:char="F02D"/>
      </w:r>
      <w:r w:rsidRPr="00340816">
        <w:t>H and N</w:t>
      </w:r>
      <w:r w:rsidRPr="00340816">
        <w:sym w:font="Symbol" w:char="F02D"/>
      </w:r>
      <w:r w:rsidRPr="00340816">
        <w:t>H deformation vibrations are found in the range from 1600 cm</w:t>
      </w:r>
      <w:r w:rsidRPr="00340816">
        <w:rPr>
          <w:vertAlign w:val="superscript"/>
        </w:rPr>
        <w:sym w:font="Symbol" w:char="F02D"/>
      </w:r>
      <w:r w:rsidRPr="00340816">
        <w:rPr>
          <w:vertAlign w:val="superscript"/>
        </w:rPr>
        <w:t>1</w:t>
      </w:r>
      <w:r w:rsidRPr="00340816">
        <w:t xml:space="preserve"> to 1500 cm</w:t>
      </w:r>
      <w:r w:rsidRPr="00340816">
        <w:rPr>
          <w:vertAlign w:val="superscript"/>
        </w:rPr>
        <w:sym w:font="Symbol" w:char="F02D"/>
      </w:r>
      <w:r w:rsidRPr="00340816">
        <w:rPr>
          <w:vertAlign w:val="superscript"/>
        </w:rPr>
        <w:t>1</w:t>
      </w:r>
      <w:r w:rsidRPr="00340816">
        <w:t xml:space="preserve"> and 1350</w:t>
      </w:r>
      <w:r w:rsidR="00F21002">
        <w:t> </w:t>
      </w:r>
      <w:r w:rsidRPr="00340816">
        <w:t>cm</w:t>
      </w:r>
      <w:r w:rsidRPr="00340816">
        <w:rPr>
          <w:vertAlign w:val="superscript"/>
        </w:rPr>
        <w:sym w:font="Symbol" w:char="F02D"/>
      </w:r>
      <w:r w:rsidRPr="00340816">
        <w:rPr>
          <w:vertAlign w:val="superscript"/>
        </w:rPr>
        <w:t>1</w:t>
      </w:r>
      <w:r w:rsidRPr="00340816">
        <w:t xml:space="preserve"> to 1200 cm</w:t>
      </w:r>
      <w:r w:rsidRPr="00340816">
        <w:rPr>
          <w:vertAlign w:val="superscript"/>
        </w:rPr>
        <w:sym w:font="Symbol" w:char="F02D"/>
      </w:r>
      <w:r w:rsidRPr="00340816">
        <w:rPr>
          <w:vertAlign w:val="superscript"/>
        </w:rPr>
        <w:t>1</w:t>
      </w:r>
      <w:r w:rsidRPr="00340816">
        <w:t>, respectively</w:t>
      </w:r>
      <w:r w:rsidR="00F21002">
        <w:t>.</w:t>
      </w:r>
      <w:r w:rsidR="00C022B1" w:rsidRPr="00340816">
        <w:fldChar w:fldCharType="begin"/>
      </w:r>
      <w:r w:rsidR="00045EFB" w:rsidRPr="00340816">
        <w:instrText xml:space="preserve"> ADDIN EN.CITE &lt;EndNote&gt;&lt;Cite&gt;&lt;Author&gt;Paschalis&lt;/Author&gt;&lt;Year&gt;2011&lt;/Year&gt;&lt;IDText&gt;Infrared Assessment of Bone Quality: A Review&lt;/IDText&gt;&lt;DisplayText&gt;&lt;style face="superscript"&gt;29&lt;/style&gt;&lt;/DisplayText&gt;&lt;record&gt;&lt;dates&gt;&lt;pub-dates&gt;&lt;date&gt;2011/08/01&lt;/date&gt;&lt;/pub-dates&gt;&lt;year&gt;2011&lt;/year&gt;&lt;/dates&gt;&lt;urls&gt;&lt;related-urls&gt;&lt;url&gt;https://doi.org/10.1007/s11999-010-1751-4&lt;/url&gt;&lt;/related-urls&gt;&lt;/urls&gt;&lt;isbn&gt;1528-1132&lt;/isbn&gt;&lt;titles&gt;&lt;title&gt;Infrared Assessment of Bone Quality: A Review&lt;/title&gt;&lt;secondary-title&gt;Clinical Orthopaedics and Related Research®&lt;/secondary-title&gt;&lt;/titles&gt;&lt;pages&gt;2170-2178&lt;/pages&gt;&lt;number&gt;8&lt;/number&gt;&lt;contributors&gt;&lt;authors&gt;&lt;author&gt;Paschalis, Eleftherios P.&lt;/author&gt;&lt;author&gt;Mendelsohn, Richard&lt;/author&gt;&lt;author&gt;Boskey, Adele L.&lt;/author&gt;&lt;/authors&gt;&lt;/contributors&gt;&lt;added-date format="utc"&gt;1584539867&lt;/added-date&gt;&lt;ref-type name="Journal Article"&gt;17&lt;/ref-type&gt;&lt;rec-number&gt;843&lt;/rec-number&gt;&lt;last-updated-date format="utc"&gt;1584540063&lt;/last-updated-date&gt;&lt;electronic-resource-num&gt;10.1007/s11999-010-1751-4&lt;/electronic-resource-num&gt;&lt;volume&gt;469&lt;/volume&gt;&lt;/record&gt;&lt;/Cite&gt;&lt;/EndNote&gt;</w:instrText>
      </w:r>
      <w:r w:rsidR="00C022B1" w:rsidRPr="00340816">
        <w:fldChar w:fldCharType="separate"/>
      </w:r>
      <w:r w:rsidR="00045EFB" w:rsidRPr="00340816">
        <w:rPr>
          <w:noProof/>
          <w:vertAlign w:val="superscript"/>
        </w:rPr>
        <w:t>29</w:t>
      </w:r>
      <w:r w:rsidR="00C022B1" w:rsidRPr="00340816">
        <w:fldChar w:fldCharType="end"/>
      </w:r>
      <w:r w:rsidRPr="00340816">
        <w:t xml:space="preserve"> All these bands represent the organic phase of the MBM</w:t>
      </w:r>
      <w:r w:rsidR="00F21002">
        <w:t>.</w:t>
      </w:r>
      <w:r w:rsidR="00C022B1" w:rsidRPr="00340816">
        <w:fldChar w:fldCharType="begin"/>
      </w:r>
      <w:r w:rsidR="00045EFB" w:rsidRPr="00340816">
        <w:instrText xml:space="preserve"> ADDIN EN.CITE &lt;EndNote&gt;&lt;Cite&gt;&lt;Author&gt;Rojas-Mayorga&lt;/Author&gt;&lt;Year&gt;2013&lt;/Year&gt;&lt;IDText&gt;Optimization of pyrolysis conditions and adsorption properties of bone char for fluoride removal from water&lt;/IDText&gt;&lt;DisplayText&gt;&lt;style face="superscript"&gt;23&lt;/style&gt;&lt;/DisplayText&gt;&lt;record&gt;&lt;dates&gt;&lt;pub-dates&gt;&lt;date&gt;2013/11/01/&lt;/date&gt;&lt;/pub-dates&gt;&lt;year&gt;2013&lt;/year&gt;&lt;/dates&gt;&lt;keywords&gt;&lt;keyword&gt;Fluoride adsorption&lt;/keyword&gt;&lt;keyword&gt;Pyrolysis&lt;/keyword&gt;&lt;keyword&gt;Bone char&lt;/keyword&gt;&lt;keyword&gt;Water treatment&lt;/keyword&gt;&lt;/keywords&gt;&lt;urls&gt;&lt;related-urls&gt;&lt;url&gt;http://www.sciencedirect.com/science/article/pii/S0165237013002131&lt;/url&gt;&lt;/related-urls&gt;&lt;/urls&gt;&lt;isbn&gt;0165-2370&lt;/isbn&gt;&lt;titles&gt;&lt;title&gt;Optimization of pyrolysis conditions and adsorption properties of bone char for fluoride removal from water&lt;/title&gt;&lt;secondary-title&gt;Journal of Analytical and Applied Pyrolysis&lt;/secondary-title&gt;&lt;/titles&gt;&lt;pages&gt;10-18&lt;/pages&gt;&lt;contributors&gt;&lt;authors&gt;&lt;author&gt;Rojas-Mayorga, C. K.&lt;/author&gt;&lt;author&gt;Bonilla-Petriciolet, A.&lt;/author&gt;&lt;author&gt;Aguayo-Villarreal, I. A.&lt;/author&gt;&lt;author&gt;Hernández-Montoya, V.&lt;/author&gt;&lt;author&gt;Moreno-Virgen, M. R.&lt;/author&gt;&lt;author&gt;Tovar-Gómez, R.&lt;/author&gt;&lt;author&gt;Montes-Morán, M. A.&lt;/author&gt;&lt;/authors&gt;&lt;/contributors&gt;&lt;added-date format="utc"&gt;1548952753&lt;/added-date&gt;&lt;ref-type name="Journal Article"&gt;17&lt;/ref-type&gt;&lt;rec-number&gt;621&lt;/rec-number&gt;&lt;last-updated-date format="utc"&gt;1548952753&lt;/last-updated-date&gt;&lt;electronic-resource-num&gt;https://doi.org/10.1016/j.jaap.2013.09.018&lt;/electronic-resource-num&gt;&lt;volume&gt;104&lt;/volume&gt;&lt;/record&gt;&lt;/Cite&gt;&lt;/EndNote&gt;</w:instrText>
      </w:r>
      <w:r w:rsidR="00C022B1" w:rsidRPr="00340816">
        <w:fldChar w:fldCharType="separate"/>
      </w:r>
      <w:r w:rsidR="00045EFB" w:rsidRPr="00340816">
        <w:rPr>
          <w:noProof/>
          <w:vertAlign w:val="superscript"/>
        </w:rPr>
        <w:t>23</w:t>
      </w:r>
      <w:r w:rsidR="00C022B1" w:rsidRPr="00340816">
        <w:fldChar w:fldCharType="end"/>
      </w:r>
      <w:r w:rsidRPr="00340816">
        <w:t xml:space="preserve"> The carbonate asymmetric stretching vibrations typically occur between 1410</w:t>
      </w:r>
      <w:r w:rsidR="00F21002">
        <w:t> </w:t>
      </w:r>
      <w:r w:rsidRPr="00340816">
        <w:t>cm</w:t>
      </w:r>
      <w:r w:rsidRPr="00340816">
        <w:rPr>
          <w:vertAlign w:val="superscript"/>
        </w:rPr>
        <w:sym w:font="Symbol" w:char="F02D"/>
      </w:r>
      <w:r w:rsidRPr="00340816">
        <w:rPr>
          <w:vertAlign w:val="superscript"/>
        </w:rPr>
        <w:t>1</w:t>
      </w:r>
      <w:r w:rsidRPr="00340816">
        <w:t xml:space="preserve"> to 1530</w:t>
      </w:r>
      <w:r w:rsidR="00F21002">
        <w:t> </w:t>
      </w:r>
      <w:r w:rsidRPr="00340816">
        <w:t>cm</w:t>
      </w:r>
      <w:r w:rsidRPr="00340816">
        <w:rPr>
          <w:vertAlign w:val="superscript"/>
        </w:rPr>
        <w:sym w:font="Symbol" w:char="F02D"/>
      </w:r>
      <w:r w:rsidRPr="00340816">
        <w:rPr>
          <w:vertAlign w:val="superscript"/>
        </w:rPr>
        <w:t>1</w:t>
      </w:r>
      <w:r w:rsidR="00F21002">
        <w:t>.</w:t>
      </w:r>
      <w:r w:rsidR="00C022B1" w:rsidRPr="00340816">
        <w:fldChar w:fldCharType="begin">
          <w:fldData xml:space="preserve">PEVuZE5vdGU+PENpdGU+PEF1dGhvcj5DaGFybWFzPC9BdXRob3I+PFllYXI+MjAxMzwvWWVhcj48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</w:fldData>
        </w:fldChar>
      </w:r>
      <w:r w:rsidR="00045EFB" w:rsidRPr="00340816">
        <w:instrText xml:space="preserve"> ADDIN EN.CITE </w:instrText>
      </w:r>
      <w:r w:rsidR="00045EFB" w:rsidRPr="00340816">
        <w:fldChar w:fldCharType="begin">
          <w:fldData xml:space="preserve">PEVuZE5vdGU+PENpdGU+PEF1dGhvcj5DaGFybWFzPC9BdXRob3I+PFllYXI+MjAxMzwvWWVhcj48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</w:fldData>
        </w:fldChar>
      </w:r>
      <w:r w:rsidR="00045EFB" w:rsidRPr="00340816">
        <w:instrText xml:space="preserve"> ADDIN EN.CITE.DATA </w:instrText>
      </w:r>
      <w:r w:rsidR="00045EFB" w:rsidRPr="00340816">
        <w:fldChar w:fldCharType="end"/>
      </w:r>
      <w:r w:rsidR="00C022B1" w:rsidRPr="00340816">
        <w:fldChar w:fldCharType="separate"/>
      </w:r>
      <w:r w:rsidR="00045EFB" w:rsidRPr="00340816">
        <w:rPr>
          <w:noProof/>
          <w:vertAlign w:val="superscript"/>
        </w:rPr>
        <w:t>21,25,30</w:t>
      </w:r>
      <w:r w:rsidR="00C022B1" w:rsidRPr="00340816">
        <w:fldChar w:fldCharType="end"/>
      </w:r>
      <w:r w:rsidRPr="00340816">
        <w:t xml:space="preserve"> The presence of carbonate </w:t>
      </w:r>
      <w:r w:rsidR="00C160BE" w:rsidRPr="00340816">
        <w:t xml:space="preserve">in our sample </w:t>
      </w:r>
      <w:r w:rsidRPr="00340816">
        <w:t>also indicates the observed weak band at 880 cm</w:t>
      </w:r>
      <w:r w:rsidRPr="00340816">
        <w:rPr>
          <w:vertAlign w:val="superscript"/>
        </w:rPr>
        <w:sym w:font="Symbol" w:char="F02D"/>
      </w:r>
      <w:r w:rsidRPr="00340816">
        <w:rPr>
          <w:vertAlign w:val="superscript"/>
        </w:rPr>
        <w:t>1</w:t>
      </w:r>
      <w:r w:rsidRPr="00340816">
        <w:t xml:space="preserve"> which could be attributed to the carbonate out-of-plane bending vibrations. The bands in the range from 1100 cm</w:t>
      </w:r>
      <w:r w:rsidRPr="00340816">
        <w:rPr>
          <w:vertAlign w:val="superscript"/>
        </w:rPr>
        <w:sym w:font="Symbol" w:char="F02D"/>
      </w:r>
      <w:r w:rsidRPr="00340816">
        <w:rPr>
          <w:vertAlign w:val="superscript"/>
        </w:rPr>
        <w:t>1</w:t>
      </w:r>
      <w:r w:rsidRPr="00340816">
        <w:t xml:space="preserve"> to 1000 cm</w:t>
      </w:r>
      <w:r w:rsidRPr="00340816">
        <w:rPr>
          <w:vertAlign w:val="superscript"/>
        </w:rPr>
        <w:sym w:font="Symbol" w:char="F02D"/>
      </w:r>
      <w:r w:rsidRPr="00340816">
        <w:rPr>
          <w:vertAlign w:val="superscript"/>
        </w:rPr>
        <w:t>1</w:t>
      </w:r>
      <w:r w:rsidRPr="00340816">
        <w:t xml:space="preserve"> (asymmetric stretching vibrations) and from 600 cm</w:t>
      </w:r>
      <w:r w:rsidRPr="00340816">
        <w:rPr>
          <w:vertAlign w:val="superscript"/>
        </w:rPr>
        <w:sym w:font="Symbol" w:char="F02D"/>
      </w:r>
      <w:r w:rsidRPr="00340816">
        <w:rPr>
          <w:vertAlign w:val="superscript"/>
        </w:rPr>
        <w:t>1</w:t>
      </w:r>
      <w:r w:rsidRPr="00340816">
        <w:t xml:space="preserve"> to 500</w:t>
      </w:r>
      <w:r w:rsidR="00F21002">
        <w:t> </w:t>
      </w:r>
      <w:r w:rsidRPr="00340816">
        <w:t>cm</w:t>
      </w:r>
      <w:r w:rsidRPr="00340816">
        <w:rPr>
          <w:vertAlign w:val="superscript"/>
        </w:rPr>
        <w:sym w:font="Symbol" w:char="F02D"/>
      </w:r>
      <w:r w:rsidRPr="00340816">
        <w:rPr>
          <w:vertAlign w:val="superscript"/>
        </w:rPr>
        <w:t>1</w:t>
      </w:r>
      <w:r w:rsidRPr="00340816">
        <w:t xml:space="preserve"> belong to the relatively strong vibrations of the P</w:t>
      </w:r>
      <w:r w:rsidRPr="00340816">
        <w:sym w:font="Symbol" w:char="F02D"/>
      </w:r>
      <w:r w:rsidRPr="00340816">
        <w:t>O bond of the phosphate group</w:t>
      </w:r>
      <w:r w:rsidR="00F21002">
        <w:t>.</w:t>
      </w:r>
      <w:r w:rsidR="00C022B1" w:rsidRPr="00340816">
        <w:fldChar w:fldCharType="begin"/>
      </w:r>
      <w:r w:rsidR="00045EFB" w:rsidRPr="00340816">
        <w:instrText xml:space="preserve"> ADDIN EN.CITE &lt;EndNote&gt;&lt;Cite&gt;&lt;Author&gt;Destainville&lt;/Author&gt;&lt;Year&gt;2003&lt;/Year&gt;&lt;IDText&gt;Synthesis, characterization and thermal behavior of apatitic tricalcium phosphate&lt;/IDText&gt;&lt;DisplayText&gt;&lt;style face="superscript"&gt;31&lt;/style&gt;&lt;/DisplayText&gt;&lt;record&gt;&lt;dates&gt;&lt;pub-dates&gt;&lt;date&gt;2003/04/29/&lt;/date&gt;&lt;/pub-dates&gt;&lt;year&gt;2003&lt;/year&gt;&lt;/dates&gt;&lt;keywords&gt;&lt;keyword&gt;Biomaterials&lt;/keyword&gt;&lt;keyword&gt;Calcium phosphate&lt;/keyword&gt;&lt;keyword&gt;Precipitation&lt;/keyword&gt;&lt;keyword&gt;Heat treatment&lt;/keyword&gt;&lt;/keywords&gt;&lt;urls&gt;&lt;related-urls&gt;&lt;url&gt;http://www.sciencedirect.com/science/article/pii/S0254058402004662&lt;/url&gt;&lt;/related-urls&gt;&lt;/urls&gt;&lt;isbn&gt;0254-0584&lt;/isbn&gt;&lt;titles&gt;&lt;title&gt;Synthesis, characterization and thermal behavior of apatitic tricalcium phosphate&lt;/title&gt;&lt;secondary-title&gt;Materials Chemistry and Physics&lt;/secondary-title&gt;&lt;/titles&gt;&lt;pages&gt;269-277&lt;/pages&gt;&lt;number&gt;1&lt;/number&gt;&lt;contributors&gt;&lt;authors&gt;&lt;author&gt;Destainville, A.&lt;/author&gt;&lt;author&gt;Champion, E.&lt;/author&gt;&lt;author&gt;Bernache-Assollant, D.&lt;/author&gt;&lt;author&gt;Laborde, E.&lt;/author&gt;&lt;/authors&gt;&lt;/contributors&gt;&lt;added-date format="utc"&gt;1584694504&lt;/added-date&gt;&lt;ref-type name="Journal Article"&gt;17&lt;/ref-type&gt;&lt;rec-number&gt;867&lt;/rec-number&gt;&lt;last-updated-date format="utc"&gt;1584694504&lt;/last-updated-date&gt;&lt;electronic-resource-num&gt;https://doi.org/10.1016/S0254-0584(02)00466-2&lt;/electronic-resource-num&gt;&lt;volume&gt;80&lt;/volume&gt;&lt;/record&gt;&lt;/Cite&gt;&lt;/EndNote&gt;</w:instrText>
      </w:r>
      <w:r w:rsidR="00C022B1" w:rsidRPr="00340816">
        <w:fldChar w:fldCharType="separate"/>
      </w:r>
      <w:r w:rsidR="00045EFB" w:rsidRPr="00340816">
        <w:rPr>
          <w:noProof/>
          <w:vertAlign w:val="superscript"/>
        </w:rPr>
        <w:t>31</w:t>
      </w:r>
      <w:r w:rsidR="00C022B1" w:rsidRPr="00340816">
        <w:fldChar w:fldCharType="end"/>
      </w:r>
      <w:r w:rsidRPr="00340816">
        <w:t xml:space="preserve"> The most prominent band in the FTIR spectrum of synthetic HA (</w:t>
      </w:r>
      <w:r w:rsidR="007F6BD8" w:rsidRPr="00340816">
        <w:t>Figure</w:t>
      </w:r>
      <w:r w:rsidR="00364759" w:rsidRPr="00340816">
        <w:t xml:space="preserve"> </w:t>
      </w:r>
      <w:r w:rsidR="00873D0F">
        <w:t>5</w:t>
      </w:r>
      <w:r w:rsidRPr="00340816">
        <w:t>) and the main evidence for the presence of the phosphate group in the compounds is observed at 1026 cm</w:t>
      </w:r>
      <w:r w:rsidRPr="00340816">
        <w:rPr>
          <w:vertAlign w:val="superscript"/>
        </w:rPr>
        <w:sym w:font="Symbol" w:char="F02D"/>
      </w:r>
      <w:r w:rsidRPr="00340816">
        <w:rPr>
          <w:vertAlign w:val="superscript"/>
        </w:rPr>
        <w:t>1</w:t>
      </w:r>
      <w:r w:rsidRPr="00340816">
        <w:t>. A small band at 892</w:t>
      </w:r>
      <w:r w:rsidR="00F21002">
        <w:t> </w:t>
      </w:r>
      <w:r w:rsidRPr="00340816">
        <w:t>cm</w:t>
      </w:r>
      <w:r w:rsidRPr="00340816">
        <w:rPr>
          <w:vertAlign w:val="superscript"/>
        </w:rPr>
        <w:sym w:font="Symbol" w:char="F02D"/>
      </w:r>
      <w:r w:rsidRPr="00340816">
        <w:rPr>
          <w:vertAlign w:val="superscript"/>
        </w:rPr>
        <w:t>1</w:t>
      </w:r>
      <w:r w:rsidRPr="00340816">
        <w:t xml:space="preserve"> could belong to the vibrations of the HPO</w:t>
      </w:r>
      <w:r w:rsidRPr="00340816">
        <w:rPr>
          <w:vertAlign w:val="subscript"/>
        </w:rPr>
        <w:t>4</w:t>
      </w:r>
      <w:r w:rsidRPr="00340816">
        <w:rPr>
          <w:vertAlign w:val="superscript"/>
        </w:rPr>
        <w:t>2</w:t>
      </w:r>
      <w:r w:rsidRPr="00340816">
        <w:rPr>
          <w:vertAlign w:val="superscript"/>
        </w:rPr>
        <w:sym w:font="Symbol" w:char="F02D"/>
      </w:r>
      <w:r w:rsidRPr="00340816">
        <w:t xml:space="preserve"> group and indicates the presence of the calcium-deficient apatite Ca</w:t>
      </w:r>
      <w:r w:rsidRPr="00340816">
        <w:rPr>
          <w:vertAlign w:val="subscript"/>
        </w:rPr>
        <w:t>10</w:t>
      </w:r>
      <w:r w:rsidRPr="00340816">
        <w:rPr>
          <w:vertAlign w:val="subscript"/>
        </w:rPr>
        <w:sym w:font="Symbol" w:char="F02D"/>
      </w:r>
      <w:r w:rsidRPr="00340816">
        <w:rPr>
          <w:vertAlign w:val="subscript"/>
        </w:rPr>
        <w:t>x</w:t>
      </w:r>
      <w:r w:rsidRPr="00340816">
        <w:t>(HPO</w:t>
      </w:r>
      <w:r w:rsidRPr="00340816">
        <w:rPr>
          <w:vertAlign w:val="subscript"/>
        </w:rPr>
        <w:t>4</w:t>
      </w:r>
      <w:r w:rsidRPr="00340816">
        <w:t>)</w:t>
      </w:r>
      <w:r w:rsidRPr="00340816">
        <w:rPr>
          <w:vertAlign w:val="subscript"/>
        </w:rPr>
        <w:t>x</w:t>
      </w:r>
      <w:r w:rsidRPr="00340816">
        <w:t>(PO</w:t>
      </w:r>
      <w:r w:rsidRPr="00340816">
        <w:rPr>
          <w:vertAlign w:val="subscript"/>
        </w:rPr>
        <w:t>4</w:t>
      </w:r>
      <w:r w:rsidRPr="00340816">
        <w:t>)</w:t>
      </w:r>
      <w:r w:rsidRPr="00340816">
        <w:rPr>
          <w:vertAlign w:val="subscript"/>
        </w:rPr>
        <w:t>6</w:t>
      </w:r>
      <w:r w:rsidRPr="00340816">
        <w:rPr>
          <w:vertAlign w:val="subscript"/>
        </w:rPr>
        <w:sym w:font="Symbol" w:char="F02D"/>
      </w:r>
      <w:r w:rsidRPr="00340816">
        <w:rPr>
          <w:vertAlign w:val="subscript"/>
        </w:rPr>
        <w:t>x</w:t>
      </w:r>
      <w:r w:rsidRPr="00340816">
        <w:t>(OH)</w:t>
      </w:r>
      <w:r w:rsidRPr="00340816">
        <w:rPr>
          <w:vertAlign w:val="subscript"/>
        </w:rPr>
        <w:t>2</w:t>
      </w:r>
      <w:r w:rsidRPr="00340816">
        <w:rPr>
          <w:vertAlign w:val="subscript"/>
        </w:rPr>
        <w:sym w:font="Symbol" w:char="F02D"/>
      </w:r>
      <w:r w:rsidRPr="00340816">
        <w:rPr>
          <w:vertAlign w:val="subscript"/>
        </w:rPr>
        <w:t>x</w:t>
      </w:r>
      <w:r w:rsidR="00F21002" w:rsidRPr="00F21002">
        <w:t>.</w:t>
      </w:r>
      <w:r w:rsidR="00562135" w:rsidRPr="00340816">
        <w:fldChar w:fldCharType="begin">
          <w:fldData xml:space="preserve">PEVuZE5vdGU+PENpdGU+PEF1dGhvcj5EZXN0YWludmlsbGU8L0F1dGhvcj48WWVhcj4yMDAzPC9Z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</w:fldData>
        </w:fldChar>
      </w:r>
      <w:r w:rsidR="00045EFB" w:rsidRPr="00340816">
        <w:instrText xml:space="preserve"> ADDIN EN.CITE </w:instrText>
      </w:r>
      <w:r w:rsidR="00045EFB" w:rsidRPr="00340816">
        <w:fldChar w:fldCharType="begin">
          <w:fldData xml:space="preserve">PEVuZE5vdGU+PENpdGU+PEF1dGhvcj5EZXN0YWludmlsbGU8L0F1dGhvcj48WWVhcj4yMDAzPC9Z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</w:fldData>
        </w:fldChar>
      </w:r>
      <w:r w:rsidR="00045EFB" w:rsidRPr="00340816">
        <w:instrText xml:space="preserve"> ADDIN EN.CITE.DATA </w:instrText>
      </w:r>
      <w:r w:rsidR="00045EFB" w:rsidRPr="00340816">
        <w:fldChar w:fldCharType="end"/>
      </w:r>
      <w:r w:rsidR="00562135" w:rsidRPr="00340816">
        <w:fldChar w:fldCharType="separate"/>
      </w:r>
      <w:r w:rsidR="00045EFB" w:rsidRPr="00340816">
        <w:rPr>
          <w:noProof/>
          <w:vertAlign w:val="superscript"/>
        </w:rPr>
        <w:t>5,31</w:t>
      </w:r>
      <w:r w:rsidR="00562135" w:rsidRPr="00340816">
        <w:fldChar w:fldCharType="end"/>
      </w:r>
    </w:p>
    <w:p w14:paraId="77E297DB" w14:textId="4C0850FE" w:rsidR="00D332A4" w:rsidRPr="00340816" w:rsidRDefault="00D332A4" w:rsidP="00337BFB">
      <w:pPr>
        <w:pStyle w:val="laneknormal"/>
      </w:pPr>
      <w:r w:rsidRPr="00340816">
        <w:t xml:space="preserve">During the pyrolysis </w:t>
      </w:r>
      <w:r w:rsidR="00B06CE1" w:rsidRPr="00340816">
        <w:t xml:space="preserve">of MBM </w:t>
      </w:r>
      <w:r w:rsidRPr="00340816">
        <w:t xml:space="preserve">most of the organic substances decompose and remain in </w:t>
      </w:r>
      <w:r w:rsidR="00B06CE1" w:rsidRPr="00340816">
        <w:t>ABC</w:t>
      </w:r>
      <w:r w:rsidRPr="00340816">
        <w:t xml:space="preserve"> as small carbonized residues or removed as gas products. The FTIR spectra of the residues of the pyrolysed MBM up to 600 °C </w:t>
      </w:r>
      <w:r w:rsidR="00296921" w:rsidRPr="00340816">
        <w:t xml:space="preserve">(T1ABC) </w:t>
      </w:r>
      <w:r w:rsidRPr="00340816">
        <w:t xml:space="preserve">are present in </w:t>
      </w:r>
      <w:r w:rsidR="007F6BD8" w:rsidRPr="00340816">
        <w:t>Figure</w:t>
      </w:r>
      <w:r w:rsidR="00364759" w:rsidRPr="00340816">
        <w:t xml:space="preserve"> </w:t>
      </w:r>
      <w:r w:rsidR="00873D0F">
        <w:t>6</w:t>
      </w:r>
      <w:r w:rsidRPr="00340816">
        <w:t>a. Weak vibrations of the O</w:t>
      </w:r>
      <w:r w:rsidRPr="00340816">
        <w:sym w:font="Symbol" w:char="F02D"/>
      </w:r>
      <w:r w:rsidRPr="00340816">
        <w:t>H group in the mineral matter are observed near 3670 cm</w:t>
      </w:r>
      <w:r w:rsidRPr="00340816">
        <w:rPr>
          <w:vertAlign w:val="superscript"/>
        </w:rPr>
        <w:sym w:font="Symbol" w:char="F02D"/>
      </w:r>
      <w:r w:rsidRPr="00340816">
        <w:rPr>
          <w:vertAlign w:val="superscript"/>
        </w:rPr>
        <w:t>1</w:t>
      </w:r>
      <w:r w:rsidRPr="00340816">
        <w:t>. The intense broad band near 3300 cm</w:t>
      </w:r>
      <w:r w:rsidRPr="00340816">
        <w:rPr>
          <w:vertAlign w:val="superscript"/>
        </w:rPr>
        <w:sym w:font="Symbol" w:char="F02D"/>
      </w:r>
      <w:r w:rsidRPr="00340816">
        <w:rPr>
          <w:vertAlign w:val="superscript"/>
        </w:rPr>
        <w:t>1</w:t>
      </w:r>
      <w:r w:rsidRPr="00340816">
        <w:t>, observed in the FTIR spectra of the MBM, and which corresponded to the vibrations of the OH group in the organic matter, disappeared, suggesting that a large amount of free and associated hydroxyl groups and structural hydroxyl groups were decomposed during the MBM pyrolysis up to 600 °C</w:t>
      </w:r>
      <w:r w:rsidR="00EE34F8">
        <w:t>.</w:t>
      </w:r>
      <w:r w:rsidR="006506B6" w:rsidRPr="00340816">
        <w:fldChar w:fldCharType="begin"/>
      </w:r>
      <w:r w:rsidR="00045EFB" w:rsidRPr="00340816">
        <w:instrText xml:space="preserve"> ADDIN EN.CITE &lt;EndNote&gt;&lt;Cite&gt;&lt;Author&gt;Jin&lt;/Author&gt;&lt;Year&gt;2016&lt;/Year&gt;&lt;IDText&gt;Influence of pyrolysis temperature on properties and environmental safety of heavy metals in biochars derived from municipal sewage sludge&lt;/IDText&gt;&lt;DisplayText&gt;&lt;style face="superscript"&gt;28&lt;/style&gt;&lt;/DisplayText&gt;&lt;record&gt;&lt;dates&gt;&lt;pub-dates&gt;&lt;date&gt;2016/12/15/&lt;/date&gt;&lt;/pub-dates&gt;&lt;year&gt;2016&lt;/year&gt;&lt;/dates&gt;&lt;keywords&gt;&lt;keyword&gt;Sewage sludge biochar&lt;/keyword&gt;&lt;keyword&gt;Heavy metals&lt;/keyword&gt;&lt;keyword&gt;Thermal pyrolysis&lt;/keyword&gt;&lt;keyword&gt;BCR sequential extraction&lt;/keyword&gt;&lt;keyword&gt;Environmental risk assessment&lt;/keyword&gt;&lt;/keywords&gt;&lt;urls&gt;&lt;related-urls&gt;&lt;url&gt;http://www.sciencedirect.com/science/article/pii/S0304389416307725&lt;/url&gt;&lt;/related-urls&gt;&lt;/urls&gt;&lt;isbn&gt;0304-3894&lt;/isbn&gt;&lt;titles&gt;&lt;title&gt;Influence of pyrolysis temperature on properties and environmental safety of heavy metals in biochars derived from municipal sewage sludge&lt;/title&gt;&lt;secondary-title&gt;Journal of Hazardous Materials&lt;/secondary-title&gt;&lt;/titles&gt;&lt;pages&gt;417-426&lt;/pages&gt;&lt;contributors&gt;&lt;authors&gt;&lt;author&gt;Jin, Junwei&lt;/author&gt;&lt;author&gt;Li, Yanan&lt;/author&gt;&lt;author&gt;Zhang, Jianyun&lt;/author&gt;&lt;author&gt;Wu, Shengchun&lt;/author&gt;&lt;author&gt;Cao, Yucheng&lt;/author&gt;&lt;author&gt;Liang, Peng&lt;/author&gt;&lt;author&gt;Zhang, Jin&lt;/author&gt;&lt;author&gt;Wong, Ming Hung&lt;/author&gt;&lt;author&gt;Wang, Minyan&lt;/author&gt;&lt;author&gt;Shan, Shengdao&lt;/author&gt;&lt;author&gt;Christie, Peter&lt;/author&gt;&lt;/authors&gt;&lt;/contributors&gt;&lt;added-date format="utc"&gt;1550228255&lt;/added-date&gt;&lt;ref-type name="Journal Article"&gt;17&lt;/ref-type&gt;&lt;rec-number&gt;632&lt;/rec-number&gt;&lt;last-updated-date format="utc"&gt;1563294737&lt;/last-updated-date&gt;&lt;electronic-resource-num&gt;https://doi.org/10.1016/j.jhazmat.2016.08.050&lt;/electronic-resource-num&gt;&lt;volume&gt;320&lt;/volume&gt;&lt;/record&gt;&lt;/Cite&gt;&lt;/EndNote&gt;</w:instrText>
      </w:r>
      <w:r w:rsidR="006506B6" w:rsidRPr="00340816">
        <w:fldChar w:fldCharType="separate"/>
      </w:r>
      <w:r w:rsidR="00045EFB" w:rsidRPr="00340816">
        <w:rPr>
          <w:noProof/>
          <w:vertAlign w:val="superscript"/>
        </w:rPr>
        <w:t>28</w:t>
      </w:r>
      <w:r w:rsidR="006506B6" w:rsidRPr="00340816">
        <w:fldChar w:fldCharType="end"/>
      </w:r>
      <w:r w:rsidRPr="00340816">
        <w:t xml:space="preserve"> The weak split bands of the asymmetric and symmetric stretching vibrations of the C</w:t>
      </w:r>
      <w:r w:rsidRPr="00340816">
        <w:sym w:font="Symbol" w:char="F02D"/>
      </w:r>
      <w:r w:rsidRPr="00340816">
        <w:t>H bond (2987 cm</w:t>
      </w:r>
      <w:r w:rsidRPr="00340816">
        <w:rPr>
          <w:vertAlign w:val="superscript"/>
        </w:rPr>
        <w:sym w:font="Symbol" w:char="F02D"/>
      </w:r>
      <w:r w:rsidRPr="00340816">
        <w:rPr>
          <w:vertAlign w:val="superscript"/>
        </w:rPr>
        <w:t>1</w:t>
      </w:r>
      <w:r w:rsidRPr="00340816">
        <w:t xml:space="preserve"> and 2901 cm</w:t>
      </w:r>
      <w:r w:rsidRPr="00340816">
        <w:rPr>
          <w:vertAlign w:val="superscript"/>
        </w:rPr>
        <w:sym w:font="Symbol" w:char="F02D"/>
      </w:r>
      <w:r w:rsidRPr="00340816">
        <w:rPr>
          <w:vertAlign w:val="superscript"/>
        </w:rPr>
        <w:t>1</w:t>
      </w:r>
      <w:r w:rsidRPr="00340816">
        <w:t>) were further observed. The group of bands with the maximum at 1407 cm</w:t>
      </w:r>
      <w:r w:rsidRPr="00340816">
        <w:rPr>
          <w:vertAlign w:val="superscript"/>
        </w:rPr>
        <w:sym w:font="Symbol" w:char="F02D"/>
      </w:r>
      <w:r w:rsidRPr="00340816">
        <w:rPr>
          <w:vertAlign w:val="superscript"/>
        </w:rPr>
        <w:t>1</w:t>
      </w:r>
      <w:r w:rsidRPr="00340816">
        <w:t xml:space="preserve"> could be attributed to C</w:t>
      </w:r>
      <w:r w:rsidRPr="00340816">
        <w:sym w:font="Symbol" w:char="F02D"/>
      </w:r>
      <w:proofErr w:type="spellStart"/>
      <w:r w:rsidRPr="00340816">
        <w:t>C</w:t>
      </w:r>
      <w:proofErr w:type="spellEnd"/>
      <w:r w:rsidRPr="00340816">
        <w:t xml:space="preserve"> stretching vibrations together with the asymmetric stretching vibrations of the C</w:t>
      </w:r>
      <w:r w:rsidRPr="00340816">
        <w:sym w:font="Symbol" w:char="F02D"/>
      </w:r>
      <w:r w:rsidRPr="00340816">
        <w:t>O bond in the carbonate group</w:t>
      </w:r>
      <w:r w:rsidR="00EE34F8">
        <w:t>.</w:t>
      </w:r>
      <w:r w:rsidR="006506B6" w:rsidRPr="00340816">
        <w:fldChar w:fldCharType="begin">
          <w:fldData xml:space="preserve">PEVuZE5vdGU+PENpdGU+PEF1dGhvcj5Lcnplc2nFhHNrYTwvQXV0aG9yPjxZZWFyPjIwMTU8L1ll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</w:fldData>
        </w:fldChar>
      </w:r>
      <w:r w:rsidR="00045EFB" w:rsidRPr="00340816">
        <w:instrText xml:space="preserve"> ADDIN EN.CITE </w:instrText>
      </w:r>
      <w:r w:rsidR="00045EFB" w:rsidRPr="00340816">
        <w:fldChar w:fldCharType="begin">
          <w:fldData xml:space="preserve">PEVuZE5vdGU+PENpdGU+PEF1dGhvcj5Lcnplc2nFhHNrYTwvQXV0aG9yPjxZZWFyPjIwMTU8L1ll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</w:fldData>
        </w:fldChar>
      </w:r>
      <w:r w:rsidR="00045EFB" w:rsidRPr="00340816">
        <w:instrText xml:space="preserve"> ADDIN EN.CITE.DATA </w:instrText>
      </w:r>
      <w:r w:rsidR="00045EFB" w:rsidRPr="00340816">
        <w:fldChar w:fldCharType="end"/>
      </w:r>
      <w:r w:rsidR="006506B6" w:rsidRPr="00340816">
        <w:fldChar w:fldCharType="separate"/>
      </w:r>
      <w:r w:rsidR="00045EFB" w:rsidRPr="00340816">
        <w:rPr>
          <w:noProof/>
          <w:vertAlign w:val="superscript"/>
        </w:rPr>
        <w:t>21,30</w:t>
      </w:r>
      <w:r w:rsidR="006506B6" w:rsidRPr="00340816">
        <w:fldChar w:fldCharType="end"/>
      </w:r>
      <w:r w:rsidRPr="00340816">
        <w:t xml:space="preserve"> The presence of carbonate also indicates the absorption band at about 871 cm</w:t>
      </w:r>
      <w:r w:rsidRPr="00340816">
        <w:rPr>
          <w:vertAlign w:val="superscript"/>
        </w:rPr>
        <w:sym w:font="Symbol" w:char="F02D"/>
      </w:r>
      <w:r w:rsidRPr="00340816">
        <w:rPr>
          <w:vertAlign w:val="superscript"/>
        </w:rPr>
        <w:t>1</w:t>
      </w:r>
      <w:r w:rsidRPr="00340816">
        <w:t>. The most intense band in the spectra of the T1ABC samples belongs to the stretching vibrations of the phosphate group where a slow shift of the band maxima from 1067 cm</w:t>
      </w:r>
      <w:r w:rsidRPr="00340816">
        <w:rPr>
          <w:vertAlign w:val="superscript"/>
        </w:rPr>
        <w:sym w:font="Symbol" w:char="F02D"/>
      </w:r>
      <w:r w:rsidRPr="00340816">
        <w:rPr>
          <w:vertAlign w:val="superscript"/>
        </w:rPr>
        <w:t>1</w:t>
      </w:r>
      <w:r w:rsidRPr="00340816">
        <w:t xml:space="preserve"> at sample T1H100 to 1026 cm</w:t>
      </w:r>
      <w:r w:rsidRPr="00340816">
        <w:rPr>
          <w:vertAlign w:val="superscript"/>
        </w:rPr>
        <w:sym w:font="Symbol" w:char="F02D"/>
      </w:r>
      <w:r w:rsidRPr="00340816">
        <w:rPr>
          <w:vertAlign w:val="superscript"/>
        </w:rPr>
        <w:t xml:space="preserve">1 </w:t>
      </w:r>
      <w:r w:rsidRPr="00340816">
        <w:t>at sample T1H005 was observed.</w:t>
      </w:r>
    </w:p>
    <w:p w14:paraId="4AE8B7A0" w14:textId="55B08417" w:rsidR="00D332A4" w:rsidRDefault="00D332A4" w:rsidP="00337BFB">
      <w:pPr>
        <w:pStyle w:val="laneknormal"/>
        <w:rPr>
          <w:rStyle w:val="tlid-translation"/>
          <w:lang w:val="en"/>
        </w:rPr>
      </w:pPr>
      <w:r w:rsidRPr="00340816">
        <w:t xml:space="preserve">The main phosphate-group vibration bands in the FTIR spectra of MBM pyrolysis residues during the thermal treatment up to 1000 °C </w:t>
      </w:r>
      <w:r w:rsidR="00D10C89" w:rsidRPr="00340816">
        <w:t xml:space="preserve">(Figure </w:t>
      </w:r>
      <w:r w:rsidR="00321A4D">
        <w:t>6</w:t>
      </w:r>
      <w:r w:rsidR="00D10C89" w:rsidRPr="00340816">
        <w:t xml:space="preserve">b) </w:t>
      </w:r>
      <w:r w:rsidRPr="00340816">
        <w:t>are found at 1026</w:t>
      </w:r>
      <w:r w:rsidR="00D10C89" w:rsidRPr="00340816">
        <w:t> </w:t>
      </w:r>
      <w:r w:rsidRPr="00340816">
        <w:t>cm</w:t>
      </w:r>
      <w:r w:rsidRPr="00340816">
        <w:rPr>
          <w:vertAlign w:val="superscript"/>
        </w:rPr>
        <w:sym w:font="Symbol" w:char="F02D"/>
      </w:r>
      <w:r w:rsidRPr="00340816">
        <w:rPr>
          <w:vertAlign w:val="superscript"/>
        </w:rPr>
        <w:t>1</w:t>
      </w:r>
      <w:r w:rsidRPr="00340816">
        <w:t xml:space="preserve"> for all the T2ABC samples. Small band shoulders near 957</w:t>
      </w:r>
      <w:r w:rsidR="00D75490" w:rsidRPr="00340816">
        <w:t> </w:t>
      </w:r>
      <w:r w:rsidRPr="00340816">
        <w:t>cm</w:t>
      </w:r>
      <w:r w:rsidRPr="00340816">
        <w:rPr>
          <w:vertAlign w:val="superscript"/>
        </w:rPr>
        <w:sym w:font="Symbol" w:char="F02D"/>
      </w:r>
      <w:r w:rsidRPr="00340816">
        <w:rPr>
          <w:vertAlign w:val="superscript"/>
        </w:rPr>
        <w:t>1</w:t>
      </w:r>
      <w:r w:rsidRPr="00340816">
        <w:t xml:space="preserve"> and 1100 cm</w:t>
      </w:r>
      <w:r w:rsidRPr="00340816">
        <w:rPr>
          <w:vertAlign w:val="superscript"/>
        </w:rPr>
        <w:sym w:font="Symbol" w:char="F02D"/>
      </w:r>
      <w:r w:rsidRPr="00340816">
        <w:rPr>
          <w:vertAlign w:val="superscript"/>
        </w:rPr>
        <w:t>1</w:t>
      </w:r>
      <w:r w:rsidRPr="00340816">
        <w:t xml:space="preserve"> were observed which can be assigned to the </w:t>
      </w:r>
      <w:r w:rsidRPr="00340816">
        <w:sym w:font="Symbol" w:char="F062"/>
      </w:r>
      <w:r w:rsidRPr="00340816">
        <w:t>-tricalcium phosphate phases</w:t>
      </w:r>
      <w:r w:rsidR="00FA3327">
        <w:t>.</w:t>
      </w:r>
      <w:r w:rsidR="006506B6" w:rsidRPr="00340816">
        <w:fldChar w:fldCharType="begin"/>
      </w:r>
      <w:r w:rsidR="00045EFB" w:rsidRPr="00340816">
        <w:instrText xml:space="preserve"> ADDIN EN.CITE &lt;EndNote&gt;&lt;Cite&gt;&lt;Author&gt;Meejoo&lt;/Author&gt;&lt;Year&gt;2006&lt;/Year&gt;&lt;IDText&gt;Phase and thermal stability of nanocrystalline hydroxyapatite prepared via microwave heating&lt;/IDText&gt;&lt;DisplayText&gt;&lt;style face="superscript"&gt;30&lt;/style&gt;&lt;/DisplayText&gt;&lt;record&gt;&lt;dates&gt;&lt;pub-dates&gt;&lt;date&gt;2006/08/01/&lt;/date&gt;&lt;/pub-dates&gt;&lt;year&gt;2006&lt;/year&gt;&lt;/dates&gt;&lt;keywords&gt;&lt;keyword&gt;Ceramics&lt;/keyword&gt;&lt;keyword&gt;Hydroxyapatite&lt;/keyword&gt;&lt;keyword&gt;Microwave heating&lt;/keyword&gt;&lt;keyword&gt;Nanocrystals&lt;/keyword&gt;&lt;keyword&gt;Morphology&lt;/keyword&gt;&lt;keyword&gt;Thermal stability&lt;/keyword&gt;&lt;keyword&gt;Thermal analyses&lt;/keyword&gt;&lt;/keywords&gt;&lt;urls&gt;&lt;related-urls&gt;&lt;url&gt;http://www.sciencedirect.com/science/article/pii/S0040603106002188&lt;/url&gt;&lt;/related-urls&gt;&lt;/urls&gt;&lt;isbn&gt;0040-6031&lt;/isbn&gt;&lt;titles&gt;&lt;title&gt;Phase and thermal stability of nanocrystalline hydroxyapatite prepared via microwave heating&lt;/title&gt;&lt;secondary-title&gt;Thermochimica Acta&lt;/secondary-title&gt;&lt;/titles&gt;&lt;pages&gt;115-120&lt;/pages&gt;&lt;number&gt;1&lt;/number&gt;&lt;contributors&gt;&lt;authors&gt;&lt;author&gt;Meejoo, Siwaporn&lt;/author&gt;&lt;author&gt;Maneeprakorn, Weerakanya&lt;/author&gt;&lt;author&gt;Winotai, Pongtip&lt;/author&gt;&lt;/authors&gt;&lt;/contributors&gt;&lt;added-date format="utc"&gt;1584630701&lt;/added-date&gt;&lt;ref-type name="Journal Article"&gt;17&lt;/ref-type&gt;&lt;rec-number&gt;866&lt;/rec-number&gt;&lt;last-updated-date format="utc"&gt;1584630701&lt;/last-updated-date&gt;&lt;electronic-resource-num&gt;https://doi.org/10.1016/j.tca.2006.04.013&lt;/electronic-resource-num&gt;&lt;volume&gt;447&lt;/volume&gt;&lt;/record&gt;&lt;/Cite&gt;&lt;/EndNote&gt;</w:instrText>
      </w:r>
      <w:r w:rsidR="006506B6" w:rsidRPr="00340816">
        <w:fldChar w:fldCharType="separate"/>
      </w:r>
      <w:r w:rsidR="00045EFB" w:rsidRPr="00340816">
        <w:rPr>
          <w:noProof/>
          <w:vertAlign w:val="superscript"/>
        </w:rPr>
        <w:t>30</w:t>
      </w:r>
      <w:r w:rsidR="006506B6" w:rsidRPr="00340816">
        <w:fldChar w:fldCharType="end"/>
      </w:r>
      <w:r w:rsidRPr="00340816">
        <w:t xml:space="preserve"> The presence of the </w:t>
      </w:r>
      <w:r w:rsidRPr="00340816">
        <w:sym w:font="Symbol" w:char="F062"/>
      </w:r>
      <w:r w:rsidRPr="00340816">
        <w:t>-NaCaPO</w:t>
      </w:r>
      <w:r w:rsidRPr="00340816">
        <w:rPr>
          <w:vertAlign w:val="subscript"/>
        </w:rPr>
        <w:t>4</w:t>
      </w:r>
      <w:r w:rsidRPr="00340816">
        <w:t xml:space="preserve"> phase was also confirmed in XRD spectra of </w:t>
      </w:r>
      <w:r w:rsidR="00245C64" w:rsidRPr="00340816">
        <w:t xml:space="preserve">T2ABC </w:t>
      </w:r>
      <w:r w:rsidRPr="00340816">
        <w:t>samples</w:t>
      </w:r>
      <w:r w:rsidR="00A41DDA" w:rsidRPr="00340816">
        <w:t xml:space="preserve"> (see Figure </w:t>
      </w:r>
      <w:r w:rsidR="00321A4D">
        <w:t>7</w:t>
      </w:r>
      <w:r w:rsidR="00A41DDA" w:rsidRPr="00340816">
        <w:t>)</w:t>
      </w:r>
      <w:r w:rsidR="00245C64" w:rsidRPr="00340816">
        <w:t>, prepared at lower heating rates</w:t>
      </w:r>
      <w:r w:rsidRPr="00340816">
        <w:t>. At 3670 cm</w:t>
      </w:r>
      <w:r w:rsidRPr="00340816">
        <w:rPr>
          <w:vertAlign w:val="superscript"/>
        </w:rPr>
        <w:sym w:font="Symbol" w:char="F02D"/>
      </w:r>
      <w:r w:rsidRPr="00340816">
        <w:rPr>
          <w:vertAlign w:val="superscript"/>
        </w:rPr>
        <w:t>1</w:t>
      </w:r>
      <w:r w:rsidRPr="00340816">
        <w:t xml:space="preserve"> the weak band of stretching vibrations of the inorganic O</w:t>
      </w:r>
      <w:r w:rsidRPr="00340816">
        <w:sym w:font="Symbol" w:char="F02D"/>
      </w:r>
      <w:r w:rsidRPr="00340816">
        <w:t xml:space="preserve">H group was still visible. </w:t>
      </w:r>
      <w:r w:rsidR="00245C64" w:rsidRPr="00340816">
        <w:t>W</w:t>
      </w:r>
      <w:r w:rsidRPr="00340816">
        <w:t xml:space="preserve">e </w:t>
      </w:r>
      <w:r w:rsidR="00245C64" w:rsidRPr="00340816">
        <w:t xml:space="preserve">also </w:t>
      </w:r>
      <w:r w:rsidRPr="00340816">
        <w:t xml:space="preserve">observed </w:t>
      </w:r>
      <w:r w:rsidRPr="00340816">
        <w:lastRenderedPageBreak/>
        <w:t>the weak bands of the C</w:t>
      </w:r>
      <w:r w:rsidRPr="00340816">
        <w:sym w:font="Symbol" w:char="F02D"/>
      </w:r>
      <w:r w:rsidRPr="00340816">
        <w:t>H stretching vibrations (</w:t>
      </w:r>
      <w:r w:rsidR="00396FCB" w:rsidRPr="00340816">
        <w:t>2987 </w:t>
      </w:r>
      <w:r w:rsidRPr="00340816">
        <w:t>cm</w:t>
      </w:r>
      <w:r w:rsidRPr="00340816">
        <w:rPr>
          <w:vertAlign w:val="superscript"/>
        </w:rPr>
        <w:sym w:font="Symbol" w:char="F02D"/>
      </w:r>
      <w:r w:rsidRPr="00340816">
        <w:rPr>
          <w:vertAlign w:val="superscript"/>
        </w:rPr>
        <w:t>1</w:t>
      </w:r>
      <w:r w:rsidRPr="00340816">
        <w:t xml:space="preserve"> and 2901 cm</w:t>
      </w:r>
      <w:r w:rsidRPr="00340816">
        <w:rPr>
          <w:vertAlign w:val="superscript"/>
        </w:rPr>
        <w:sym w:font="Symbol" w:char="F02D"/>
      </w:r>
      <w:r w:rsidRPr="00340816">
        <w:rPr>
          <w:vertAlign w:val="superscript"/>
        </w:rPr>
        <w:t>1</w:t>
      </w:r>
      <w:r w:rsidRPr="00340816">
        <w:t>), while the carbonate group vibrations (1407 cm</w:t>
      </w:r>
      <w:r w:rsidRPr="00340816">
        <w:rPr>
          <w:vertAlign w:val="superscript"/>
        </w:rPr>
        <w:sym w:font="Symbol" w:char="F02D"/>
      </w:r>
      <w:r w:rsidRPr="00340816">
        <w:rPr>
          <w:vertAlign w:val="superscript"/>
        </w:rPr>
        <w:t>1</w:t>
      </w:r>
      <w:r w:rsidRPr="00340816">
        <w:t xml:space="preserve"> and 871 cm</w:t>
      </w:r>
      <w:r w:rsidRPr="00340816">
        <w:rPr>
          <w:vertAlign w:val="superscript"/>
        </w:rPr>
        <w:sym w:font="Symbol" w:char="F02D"/>
      </w:r>
      <w:r w:rsidRPr="00340816">
        <w:rPr>
          <w:vertAlign w:val="superscript"/>
        </w:rPr>
        <w:t>1</w:t>
      </w:r>
      <w:r w:rsidRPr="00340816">
        <w:t xml:space="preserve">) disappeared. </w:t>
      </w:r>
      <w:r w:rsidR="005D2DD8" w:rsidRPr="00340816">
        <w:t>In all T2ABC samples, a</w:t>
      </w:r>
      <w:r w:rsidRPr="00340816">
        <w:t xml:space="preserve"> new sharp band of unknown origin </w:t>
      </w:r>
      <w:r w:rsidR="005D2DD8" w:rsidRPr="00340816">
        <w:t xml:space="preserve">is observed </w:t>
      </w:r>
      <w:r w:rsidRPr="00340816">
        <w:t xml:space="preserve">at 2014 </w:t>
      </w:r>
      <w:bookmarkStart w:id="17" w:name="_Hlk35545201"/>
      <w:r w:rsidRPr="00340816">
        <w:t>cm</w:t>
      </w:r>
      <w:r w:rsidRPr="00340816">
        <w:rPr>
          <w:vertAlign w:val="superscript"/>
        </w:rPr>
        <w:sym w:font="Symbol" w:char="F02D"/>
      </w:r>
      <w:r w:rsidRPr="00340816">
        <w:rPr>
          <w:vertAlign w:val="superscript"/>
        </w:rPr>
        <w:t>1</w:t>
      </w:r>
      <w:r w:rsidR="00544D2B" w:rsidRPr="00340816">
        <w:t xml:space="preserve">, </w:t>
      </w:r>
      <w:r w:rsidR="005D2DD8" w:rsidRPr="00340816">
        <w:t xml:space="preserve">which is also </w:t>
      </w:r>
      <w:r w:rsidR="00544D2B" w:rsidRPr="00340816">
        <w:t xml:space="preserve">observed in FTIR spectra </w:t>
      </w:r>
      <w:r w:rsidR="00D75490" w:rsidRPr="00340816">
        <w:t xml:space="preserve">of </w:t>
      </w:r>
      <w:r w:rsidR="00544D2B" w:rsidRPr="00340816">
        <w:t xml:space="preserve">animal bones </w:t>
      </w:r>
      <w:r w:rsidR="005D2DD8" w:rsidRPr="00340816">
        <w:t xml:space="preserve">pyrolysed </w:t>
      </w:r>
      <w:r w:rsidR="00544D2B" w:rsidRPr="00340816">
        <w:t>at 450 °C and higher</w:t>
      </w:r>
      <w:r w:rsidR="00544D2B" w:rsidRPr="00340816">
        <w:fldChar w:fldCharType="begin"/>
      </w:r>
      <w:r w:rsidR="00045EFB" w:rsidRPr="00340816">
        <w:instrText xml:space="preserve"> ADDIN EN.CITE &lt;EndNote&gt;&lt;Cite&gt;&lt;Author&gt;Patel&lt;/Author&gt;&lt;Year&gt;2015&lt;/Year&gt;&lt;IDText&gt;Synthesis and characterisation of mesoporous bone char obtained by pyrolysis of animal bones, for environmental application&lt;/IDText&gt;&lt;DisplayText&gt;&lt;style face="superscript"&gt;22&lt;/style&gt;&lt;/DisplayText&gt;&lt;record&gt;&lt;dates&gt;&lt;pub-dates&gt;&lt;date&gt;2015/12/01/&lt;/date&gt;&lt;/pub-dates&gt;&lt;year&gt;2015&lt;/year&gt;&lt;/dates&gt;&lt;keywords&gt;&lt;keyword&gt;Cattle bones&lt;/keyword&gt;&lt;keyword&gt;Bone char&lt;/keyword&gt;&lt;keyword&gt;Pyrolysis&lt;/keyword&gt;&lt;keyword&gt;Adsorbent&lt;/keyword&gt;&lt;keyword&gt;17-β oestradiol&lt;/keyword&gt;&lt;/keywords&gt;&lt;urls&gt;&lt;related-urls&gt;&lt;url&gt;http://www.sciencedirect.com/science/article/pii/S2213343715002146&lt;/url&gt;&lt;/related-urls&gt;&lt;/urls&gt;&lt;isbn&gt;2213-3437&lt;/isbn&gt;&lt;titles&gt;&lt;title&gt;Synthesis and characterisation of mesoporous bone char obtained by pyrolysis of animal bones, for environmental application&lt;/title&gt;&lt;secondary-title&gt;Journal of Environmental Chemical Engineering&lt;/secondary-title&gt;&lt;/titles&gt;&lt;pages&gt;2368-2377&lt;/pages&gt;&lt;number&gt;4, Part A&lt;/number&gt;&lt;contributors&gt;&lt;authors&gt;&lt;author&gt;Patel, Sangeeta&lt;/author&gt;&lt;author&gt;Han, Jie&lt;/author&gt;&lt;author&gt;Qiu, Wei&lt;/author&gt;&lt;author&gt;Gao, Wei&lt;/author&gt;&lt;/authors&gt;&lt;/contributors&gt;&lt;added-date format="utc"&gt;1595601502&lt;/added-date&gt;&lt;ref-type name="Journal Article"&gt;17&lt;/ref-type&gt;&lt;rec-number&gt;933&lt;/rec-number&gt;&lt;last-updated-date format="utc"&gt;1595601502&lt;/last-updated-date&gt;&lt;electronic-resource-num&gt;https://doi.org/10.1016/j.jece.2015.07.031&lt;/electronic-resource-num&gt;&lt;volume&gt;3&lt;/volume&gt;&lt;/record&gt;&lt;/Cite&gt;&lt;/EndNote&gt;</w:instrText>
      </w:r>
      <w:r w:rsidR="00544D2B" w:rsidRPr="00340816">
        <w:fldChar w:fldCharType="separate"/>
      </w:r>
      <w:r w:rsidR="00045EFB" w:rsidRPr="00340816">
        <w:rPr>
          <w:noProof/>
          <w:vertAlign w:val="superscript"/>
        </w:rPr>
        <w:t>22</w:t>
      </w:r>
      <w:r w:rsidR="00544D2B" w:rsidRPr="00340816">
        <w:fldChar w:fldCharType="end"/>
      </w:r>
      <w:r w:rsidR="003A0676" w:rsidRPr="00340816">
        <w:t xml:space="preserve"> and in FTIR spectra of monolithic bone blocks pyrolysed at 800</w:t>
      </w:r>
      <w:r w:rsidR="003B6ED2">
        <w:t> </w:t>
      </w:r>
      <w:r w:rsidR="003A0676" w:rsidRPr="00340816">
        <w:t>°C</w:t>
      </w:r>
      <w:r w:rsidR="003B6ED2">
        <w:t>.</w:t>
      </w:r>
      <w:r w:rsidR="003A0676" w:rsidRPr="00340816">
        <w:fldChar w:fldCharType="begin"/>
      </w:r>
      <w:r w:rsidR="00045EFB" w:rsidRPr="00340816">
        <w:instrText xml:space="preserve"> ADDIN EN.CITE &lt;EndNote&gt;&lt;Cite&gt;&lt;Author&gt;Krzesińska&lt;/Author&gt;&lt;Year&gt;2015&lt;/Year&gt;&lt;IDText&gt;Physical properties of continuous matrix of porous natural hydroxyapatite related to the pyrolysis temperature of animal bones precursors&lt;/IDText&gt;&lt;DisplayText&gt;&lt;style face="superscript"&gt;21&lt;/style&gt;&lt;/DisplayText&gt;&lt;record&gt;&lt;dates&gt;&lt;pub-dates&gt;&lt;date&gt;2015/11/01/&lt;/date&gt;&lt;/pub-dates&gt;&lt;year&gt;2015&lt;/year&gt;&lt;/dates&gt;&lt;keywords&gt;&lt;keyword&gt;Pyrolysis&lt;/keyword&gt;&lt;keyword&gt;Natural hydroxyapatite&lt;/keyword&gt;&lt;keyword&gt;Continuous matrix properties&lt;/keyword&gt;&lt;keyword&gt;Dynamic elastic modulus&lt;/keyword&gt;&lt;keyword&gt;Electrical conductivity&lt;/keyword&gt;&lt;/keywords&gt;&lt;urls&gt;&lt;related-urls&gt;&lt;url&gt;http://www.sciencedirect.com/science/article/pii/S0165237015301959&lt;/url&gt;&lt;/related-urls&gt;&lt;/urls&gt;&lt;isbn&gt;0165-2370&lt;/isbn&gt;&lt;titles&gt;&lt;title&gt;Physical properties of continuous matrix of porous natural hydroxyapatite related to the pyrolysis temperature of animal bones precursors&lt;/title&gt;&lt;secondary-title&gt;Journal of Analytical and Applied Pyrolysis&lt;/secondary-title&gt;&lt;/titles&gt;&lt;pages&gt;202-214&lt;/pages&gt;&lt;contributors&gt;&lt;authors&gt;&lt;author&gt;Krzesińska, M.&lt;/author&gt;&lt;author&gt;Majewska, J.&lt;/author&gt;&lt;/authors&gt;&lt;/contributors&gt;&lt;added-date format="utc"&gt;1584875289&lt;/added-date&gt;&lt;ref-type name="Journal Article"&gt;17&lt;/ref-type&gt;&lt;rec-number&gt;882&lt;/rec-number&gt;&lt;last-updated-date format="utc"&gt;1584875289&lt;/last-updated-date&gt;&lt;electronic-resource-num&gt;https://doi.org/10.1016/j.jaap.2015.09.009&lt;/electronic-resource-num&gt;&lt;volume&gt;116&lt;/volume&gt;&lt;/record&gt;&lt;/Cite&gt;&lt;/EndNote&gt;</w:instrText>
      </w:r>
      <w:r w:rsidR="003A0676" w:rsidRPr="00340816">
        <w:fldChar w:fldCharType="separate"/>
      </w:r>
      <w:r w:rsidR="00045EFB" w:rsidRPr="00340816">
        <w:rPr>
          <w:noProof/>
          <w:vertAlign w:val="superscript"/>
        </w:rPr>
        <w:t>21</w:t>
      </w:r>
      <w:r w:rsidR="003A0676" w:rsidRPr="00340816">
        <w:fldChar w:fldCharType="end"/>
      </w:r>
      <w:r w:rsidR="005D2DD8" w:rsidRPr="00340816">
        <w:t xml:space="preserve"> </w:t>
      </w:r>
      <w:bookmarkEnd w:id="17"/>
      <w:r w:rsidR="005D2DD8" w:rsidRPr="00340816">
        <w:rPr>
          <w:rStyle w:val="tlid-translation"/>
          <w:lang w:val="en"/>
        </w:rPr>
        <w:t xml:space="preserve">Since the band is not observed in the FTIR spectrum of synthetic hydroxyapatite (see Figure </w:t>
      </w:r>
      <w:r w:rsidR="00321A4D">
        <w:rPr>
          <w:rStyle w:val="tlid-translation"/>
          <w:lang w:val="en"/>
        </w:rPr>
        <w:t>5</w:t>
      </w:r>
      <w:r w:rsidR="005D2DD8" w:rsidRPr="00340816">
        <w:rPr>
          <w:rStyle w:val="tlid-translation"/>
          <w:lang w:val="en"/>
        </w:rPr>
        <w:t xml:space="preserve">), we conclude that it probably belongs to </w:t>
      </w:r>
      <w:r w:rsidR="00F36790" w:rsidRPr="00340816">
        <w:rPr>
          <w:rStyle w:val="tlid-translation"/>
          <w:lang w:val="en"/>
        </w:rPr>
        <w:t>an</w:t>
      </w:r>
      <w:r w:rsidR="005D2DD8" w:rsidRPr="00340816">
        <w:rPr>
          <w:rStyle w:val="tlid-translation"/>
          <w:lang w:val="en"/>
        </w:rPr>
        <w:t xml:space="preserve"> inorganic form of C that </w:t>
      </w:r>
      <w:r w:rsidR="00F36790" w:rsidRPr="00340816">
        <w:rPr>
          <w:rStyle w:val="tlid-translation"/>
          <w:lang w:val="en"/>
        </w:rPr>
        <w:t>was</w:t>
      </w:r>
      <w:r w:rsidR="005D2DD8" w:rsidRPr="00340816">
        <w:rPr>
          <w:rStyle w:val="tlid-translation"/>
          <w:lang w:val="en"/>
        </w:rPr>
        <w:t xml:space="preserve"> trapped in the structure.</w:t>
      </w:r>
    </w:p>
    <w:p w14:paraId="57261434" w14:textId="77777777" w:rsidR="0016128B" w:rsidRPr="00340816" w:rsidRDefault="0016128B" w:rsidP="00337BFB">
      <w:pPr>
        <w:pStyle w:val="laneknormal"/>
        <w:rPr>
          <w:rStyle w:val="tlid-translation"/>
          <w:lang w:val="en"/>
        </w:rPr>
      </w:pPr>
    </w:p>
    <w:p w14:paraId="1BC2BDD6" w14:textId="18F98C58" w:rsidR="0016128B" w:rsidRDefault="00873D0F" w:rsidP="0016128B">
      <w:pPr>
        <w:pStyle w:val="laneknormal"/>
        <w:ind w:firstLine="0"/>
        <w:jc w:val="left"/>
        <w:rPr>
          <w:b/>
        </w:rPr>
      </w:pPr>
      <w:r w:rsidRPr="008056D3">
        <w:rPr>
          <w:noProof/>
        </w:rPr>
        <w:drawing>
          <wp:inline distT="0" distB="0" distL="0" distR="0" wp14:anchorId="0F75DFE8" wp14:editId="5DFCE46E">
            <wp:extent cx="2880000" cy="4669200"/>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4669200"/>
                    </a:xfrm>
                    <a:prstGeom prst="rect">
                      <a:avLst/>
                    </a:prstGeom>
                    <a:noFill/>
                    <a:ln>
                      <a:noFill/>
                    </a:ln>
                  </pic:spPr>
                </pic:pic>
              </a:graphicData>
            </a:graphic>
          </wp:inline>
        </w:drawing>
      </w:r>
    </w:p>
    <w:p w14:paraId="4905D5A3" w14:textId="20DB651D" w:rsidR="00873D0F" w:rsidRDefault="00873D0F" w:rsidP="0016128B">
      <w:pPr>
        <w:pStyle w:val="laneknormal"/>
        <w:spacing w:before="120"/>
        <w:ind w:firstLine="0"/>
        <w:jc w:val="left"/>
      </w:pPr>
      <w:bookmarkStart w:id="18" w:name="_Hlk51746652"/>
      <w:r w:rsidRPr="008056D3">
        <w:rPr>
          <w:b/>
        </w:rPr>
        <w:t xml:space="preserve">Figure </w:t>
      </w:r>
      <w:r>
        <w:rPr>
          <w:b/>
        </w:rPr>
        <w:t>5</w:t>
      </w:r>
      <w:r w:rsidRPr="008056D3">
        <w:rPr>
          <w:b/>
        </w:rPr>
        <w:t xml:space="preserve">. </w:t>
      </w:r>
      <w:r w:rsidRPr="008056D3">
        <w:t>FTIR spectra of untreated MBM sample and commercially available hydroxyapatite</w:t>
      </w:r>
      <w:bookmarkEnd w:id="18"/>
      <w:r>
        <w:t>.</w:t>
      </w:r>
    </w:p>
    <w:p w14:paraId="3CCB68AC" w14:textId="77777777" w:rsidR="00512A3E" w:rsidRPr="00340816" w:rsidRDefault="00512A3E" w:rsidP="00337BFB">
      <w:pPr>
        <w:pStyle w:val="laneknormal"/>
      </w:pPr>
    </w:p>
    <w:p w14:paraId="20889619" w14:textId="0CA0DB9F" w:rsidR="00306F93" w:rsidRPr="00340816" w:rsidRDefault="009A14E0" w:rsidP="00F74FE0">
      <w:pPr>
        <w:pStyle w:val="textcrc"/>
        <w:spacing w:line="360" w:lineRule="auto"/>
        <w:ind w:firstLine="0"/>
        <w:jc w:val="left"/>
        <w:rPr>
          <w:rFonts w:ascii="Times New Roman" w:hAnsi="Times New Roman"/>
        </w:rPr>
      </w:pPr>
      <w:r w:rsidRPr="00340816">
        <w:rPr>
          <w:rFonts w:ascii="Times New Roman" w:hAnsi="Times New Roman"/>
          <w:noProof/>
        </w:rPr>
        <w:lastRenderedPageBreak/>
        <w:drawing>
          <wp:inline distT="0" distB="0" distL="0" distR="0" wp14:anchorId="121621C8" wp14:editId="1D021895">
            <wp:extent cx="6120000" cy="5439600"/>
            <wp:effectExtent l="0" t="0" r="0" b="889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000" cy="5439600"/>
                    </a:xfrm>
                    <a:prstGeom prst="rect">
                      <a:avLst/>
                    </a:prstGeom>
                    <a:noFill/>
                    <a:ln>
                      <a:noFill/>
                    </a:ln>
                  </pic:spPr>
                </pic:pic>
              </a:graphicData>
            </a:graphic>
          </wp:inline>
        </w:drawing>
      </w:r>
    </w:p>
    <w:p w14:paraId="5C77C6F5" w14:textId="50D26A52" w:rsidR="000F068B" w:rsidRPr="00340816" w:rsidRDefault="007F6BD8" w:rsidP="00F74FE0">
      <w:pPr>
        <w:pStyle w:val="textcrc"/>
        <w:keepNext w:val="0"/>
        <w:tabs>
          <w:tab w:val="left" w:pos="567"/>
        </w:tabs>
        <w:spacing w:before="120" w:line="276" w:lineRule="auto"/>
        <w:ind w:firstLine="0"/>
        <w:rPr>
          <w:rFonts w:ascii="Times New Roman" w:hAnsi="Times New Roman"/>
          <w:sz w:val="24"/>
          <w:szCs w:val="24"/>
        </w:rPr>
      </w:pPr>
      <w:bookmarkStart w:id="19" w:name="_Hlk51746892"/>
      <w:r w:rsidRPr="00340816">
        <w:rPr>
          <w:rFonts w:ascii="Times New Roman" w:hAnsi="Times New Roman"/>
          <w:b/>
          <w:sz w:val="24"/>
          <w:szCs w:val="24"/>
        </w:rPr>
        <w:t>Figure</w:t>
      </w:r>
      <w:r w:rsidR="00364759" w:rsidRPr="00340816">
        <w:rPr>
          <w:rFonts w:ascii="Times New Roman" w:hAnsi="Times New Roman"/>
          <w:b/>
          <w:sz w:val="24"/>
          <w:szCs w:val="24"/>
        </w:rPr>
        <w:t xml:space="preserve"> </w:t>
      </w:r>
      <w:r w:rsidR="00873D0F">
        <w:rPr>
          <w:rFonts w:ascii="Times New Roman" w:hAnsi="Times New Roman"/>
          <w:b/>
          <w:sz w:val="24"/>
          <w:szCs w:val="24"/>
        </w:rPr>
        <w:t>6</w:t>
      </w:r>
      <w:r w:rsidR="00D12939" w:rsidRPr="00340816">
        <w:rPr>
          <w:rFonts w:ascii="Times New Roman" w:hAnsi="Times New Roman"/>
          <w:b/>
          <w:sz w:val="24"/>
          <w:szCs w:val="24"/>
        </w:rPr>
        <w:t>.</w:t>
      </w:r>
      <w:r w:rsidR="007C0C06" w:rsidRPr="00340816">
        <w:rPr>
          <w:rFonts w:ascii="Times New Roman" w:hAnsi="Times New Roman"/>
          <w:b/>
          <w:sz w:val="24"/>
          <w:szCs w:val="24"/>
        </w:rPr>
        <w:tab/>
      </w:r>
      <w:r w:rsidR="003A0CF7" w:rsidRPr="00340816">
        <w:rPr>
          <w:rFonts w:ascii="Times New Roman" w:hAnsi="Times New Roman"/>
          <w:sz w:val="24"/>
          <w:szCs w:val="24"/>
        </w:rPr>
        <w:t xml:space="preserve">FTIR spectra of </w:t>
      </w:r>
      <w:r w:rsidR="003105B8" w:rsidRPr="00340816">
        <w:rPr>
          <w:rFonts w:ascii="Times New Roman" w:hAnsi="Times New Roman"/>
          <w:sz w:val="24"/>
          <w:szCs w:val="24"/>
        </w:rPr>
        <w:t>residues after MBM pyrolysis up to 600 °C</w:t>
      </w:r>
      <w:r w:rsidR="00985409" w:rsidRPr="00340816">
        <w:rPr>
          <w:rFonts w:ascii="Times New Roman" w:hAnsi="Times New Roman"/>
          <w:sz w:val="24"/>
          <w:szCs w:val="24"/>
        </w:rPr>
        <w:t xml:space="preserve"> (a) and up to 1000 °C (b)</w:t>
      </w:r>
      <w:r w:rsidR="003105B8" w:rsidRPr="00340816">
        <w:rPr>
          <w:rFonts w:ascii="Times New Roman" w:hAnsi="Times New Roman"/>
          <w:sz w:val="24"/>
          <w:szCs w:val="24"/>
        </w:rPr>
        <w:t xml:space="preserve"> at five different heating rates</w:t>
      </w:r>
      <w:r w:rsidR="009A14E0" w:rsidRPr="00340816">
        <w:rPr>
          <w:rFonts w:ascii="Times New Roman" w:hAnsi="Times New Roman"/>
          <w:sz w:val="24"/>
          <w:szCs w:val="24"/>
        </w:rPr>
        <w:t>.</w:t>
      </w:r>
    </w:p>
    <w:bookmarkEnd w:id="19"/>
    <w:p w14:paraId="57A0AA2A" w14:textId="77777777" w:rsidR="007C5020" w:rsidRPr="00340816" w:rsidRDefault="007C5020" w:rsidP="00BD2BDE">
      <w:pPr>
        <w:pStyle w:val="textcrc"/>
        <w:keepNext w:val="0"/>
        <w:tabs>
          <w:tab w:val="left" w:pos="567"/>
        </w:tabs>
        <w:spacing w:line="360" w:lineRule="auto"/>
        <w:rPr>
          <w:rFonts w:ascii="Times New Roman" w:hAnsi="Times New Roman"/>
        </w:rPr>
      </w:pPr>
    </w:p>
    <w:p w14:paraId="1B9E356C" w14:textId="60182CC1" w:rsidR="00AE4475" w:rsidRPr="00340816" w:rsidRDefault="00AE4475" w:rsidP="00E752A2">
      <w:pPr>
        <w:pStyle w:val="Heading2"/>
      </w:pPr>
      <w:r w:rsidRPr="00340816">
        <w:t xml:space="preserve">X-ray powder diffraction </w:t>
      </w:r>
      <w:r w:rsidR="00395215" w:rsidRPr="00340816">
        <w:t>analysis</w:t>
      </w:r>
    </w:p>
    <w:p w14:paraId="1F7442E2" w14:textId="036B6486" w:rsidR="00D338E1" w:rsidRPr="00340816" w:rsidRDefault="00FB2FC5" w:rsidP="00337BFB">
      <w:pPr>
        <w:pStyle w:val="laneknormal"/>
      </w:pPr>
      <w:r w:rsidRPr="00340816">
        <w:t xml:space="preserve">The results </w:t>
      </w:r>
      <w:r w:rsidR="00936465" w:rsidRPr="00340816">
        <w:t xml:space="preserve">of the X-ray </w:t>
      </w:r>
      <w:r w:rsidRPr="00340816">
        <w:t>powder-</w:t>
      </w:r>
      <w:r w:rsidR="00936465" w:rsidRPr="00340816">
        <w:t xml:space="preserve">diffraction </w:t>
      </w:r>
      <w:r w:rsidRPr="00340816">
        <w:t xml:space="preserve">analyses </w:t>
      </w:r>
      <w:r w:rsidR="00936465" w:rsidRPr="00340816">
        <w:t>showed that the peak intensit</w:t>
      </w:r>
      <w:r w:rsidR="00411658" w:rsidRPr="00340816">
        <w:t>ies</w:t>
      </w:r>
      <w:r w:rsidR="00936465" w:rsidRPr="00340816">
        <w:t xml:space="preserve"> of all </w:t>
      </w:r>
      <w:r w:rsidRPr="00340816">
        <w:t xml:space="preserve">the </w:t>
      </w:r>
      <w:r w:rsidR="00936465" w:rsidRPr="00340816">
        <w:t xml:space="preserve">T1ABC samples, regardless of </w:t>
      </w:r>
      <w:r w:rsidRPr="00340816">
        <w:t xml:space="preserve">the </w:t>
      </w:r>
      <w:r w:rsidR="00936465" w:rsidRPr="00340816">
        <w:t xml:space="preserve">heating rate, indicate </w:t>
      </w:r>
      <w:r w:rsidRPr="00340816">
        <w:t xml:space="preserve">the </w:t>
      </w:r>
      <w:r w:rsidR="00936465" w:rsidRPr="00340816">
        <w:t>presence of poorly crystalline phases (</w:t>
      </w:r>
      <w:r w:rsidR="007F6BD8" w:rsidRPr="00340816">
        <w:t>Figure</w:t>
      </w:r>
      <w:r w:rsidR="00364759" w:rsidRPr="00340816">
        <w:t xml:space="preserve"> </w:t>
      </w:r>
      <w:r w:rsidR="00321A4D">
        <w:t>7</w:t>
      </w:r>
      <w:r w:rsidR="00936465" w:rsidRPr="00340816">
        <w:t xml:space="preserve">). The weak broad peaks </w:t>
      </w:r>
      <w:r w:rsidR="00EC4918" w:rsidRPr="00340816">
        <w:t xml:space="preserve">with no visible peak splitting observed </w:t>
      </w:r>
      <w:r w:rsidR="00936465" w:rsidRPr="00340816">
        <w:t xml:space="preserve">can be attributed to </w:t>
      </w:r>
      <w:r w:rsidR="00836143" w:rsidRPr="00340816">
        <w:t>Cl-bearing hydroxyapatite</w:t>
      </w:r>
      <w:r w:rsidR="00936465" w:rsidRPr="00340816">
        <w:t xml:space="preserve">. A decrease in the peak width and a considerable increase in the peak </w:t>
      </w:r>
      <w:r w:rsidR="00836143" w:rsidRPr="00340816">
        <w:t>intensity</w:t>
      </w:r>
      <w:r w:rsidR="00936465" w:rsidRPr="00340816">
        <w:t xml:space="preserve"> can be observed </w:t>
      </w:r>
      <w:r w:rsidRPr="00340816">
        <w:t xml:space="preserve">for the </w:t>
      </w:r>
      <w:r w:rsidR="00936465" w:rsidRPr="00340816">
        <w:t xml:space="preserve">ABC prepared </w:t>
      </w:r>
      <w:r w:rsidRPr="00340816">
        <w:t xml:space="preserve">for the </w:t>
      </w:r>
      <w:r w:rsidR="00936465" w:rsidRPr="00340816">
        <w:t xml:space="preserve">pyrolysis end temperature of 1000 °C (T2ABC samples) at lower heating rates. </w:t>
      </w:r>
      <w:r w:rsidR="00B0452B" w:rsidRPr="00340816">
        <w:t>This indicates an increase in the size of the crystals, since crystallinity is a measure of the particle size</w:t>
      </w:r>
      <w:r w:rsidR="00C7238F">
        <w:t>.</w:t>
      </w:r>
      <w:r w:rsidR="006506B6" w:rsidRPr="00340816">
        <w:fldChar w:fldCharType="begin"/>
      </w:r>
      <w:r w:rsidR="00045EFB" w:rsidRPr="00340816">
        <w:instrText xml:space="preserve"> ADDIN EN.CITE &lt;EndNote&gt;&lt;Cite&gt;&lt;Author&gt;Bourke&lt;/Author&gt;&lt;Year&gt;2007&lt;/Year&gt;&lt;IDText&gt;Do All Carbonized Charcoals Have the Same Chemical Structure? 2. A Model of the Chemical Structure of Carbonized Charcoal&lt;/IDText&gt;&lt;DisplayText&gt;&lt;style face="superscript"&gt;26&lt;/style&gt;&lt;/DisplayText&gt;&lt;record&gt;&lt;dates&gt;&lt;pub-dates&gt;&lt;date&gt;2007/08/01&lt;/date&gt;&lt;/pub-dates&gt;&lt;year&gt;2007&lt;/year&gt;&lt;/dates&gt;&lt;urls&gt;&lt;related-urls&gt;&lt;url&gt;https://doi.org/10.1021/ie070415u&lt;/url&gt;&lt;/related-urls&gt;&lt;/urls&gt;&lt;isbn&gt;0888-5885&lt;/isbn&gt;&lt;titles&gt;&lt;title&gt;Do All Carbonized Charcoals Have the Same Chemical Structure? 2. A Model of the Chemical Structure of Carbonized Charcoal&lt;/title&gt;&lt;secondary-title&gt;Industrial &amp;amp; Engineering Chemistry Research&lt;/secondary-title&gt;&lt;/titles&gt;&lt;pages&gt;5954-5967&lt;/pages&gt;&lt;number&gt;18&lt;/number&gt;&lt;contributors&gt;&lt;authors&gt;&lt;author&gt;Bourke, Jared&lt;/author&gt;&lt;author&gt;Manley-Harris, Merilyn&lt;/author&gt;&lt;author&gt;Fushimi, Chihiro&lt;/author&gt;&lt;author&gt;Dowaki, Kiyoshi&lt;/author&gt;&lt;author&gt;Nunoura, Teppei&lt;/author&gt;&lt;author&gt;Antal, Michael Jerry&lt;/author&gt;&lt;/authors&gt;&lt;/contributors&gt;&lt;added-date format="utc"&gt;1563286441&lt;/added-date&gt;&lt;ref-type name="Journal Article"&gt;17&lt;/ref-type&gt;&lt;rec-number&gt;672&lt;/rec-number&gt;&lt;publisher&gt;American Chemical Society&lt;/publisher&gt;&lt;last-updated-date format="utc"&gt;1584913197&lt;/last-updated-date&gt;&lt;electronic-resource-num&gt;https://doi.org/10.1021/ie070415u&lt;/electronic-resource-num&gt;&lt;volume&gt;46&lt;/volume&gt;&lt;/record&gt;&lt;/Cite&gt;&lt;/EndNote&gt;</w:instrText>
      </w:r>
      <w:r w:rsidR="006506B6" w:rsidRPr="00340816">
        <w:fldChar w:fldCharType="separate"/>
      </w:r>
      <w:r w:rsidR="00045EFB" w:rsidRPr="00340816">
        <w:rPr>
          <w:noProof/>
          <w:vertAlign w:val="superscript"/>
        </w:rPr>
        <w:t>26</w:t>
      </w:r>
      <w:r w:rsidR="006506B6" w:rsidRPr="00340816">
        <w:fldChar w:fldCharType="end"/>
      </w:r>
      <w:r w:rsidR="0060273F" w:rsidRPr="00340816">
        <w:t xml:space="preserve"> </w:t>
      </w:r>
      <w:r w:rsidR="00936465" w:rsidRPr="00340816">
        <w:t xml:space="preserve">The crystallinity of the samples </w:t>
      </w:r>
      <w:r w:rsidR="00B0452B" w:rsidRPr="00340816">
        <w:t>decrease</w:t>
      </w:r>
      <w:r w:rsidRPr="00340816">
        <w:t>s</w:t>
      </w:r>
      <w:r w:rsidR="00B0452B" w:rsidRPr="00340816">
        <w:t xml:space="preserve"> with</w:t>
      </w:r>
      <w:r w:rsidR="00936465" w:rsidRPr="00340816">
        <w:t xml:space="preserve"> </w:t>
      </w:r>
      <w:r w:rsidRPr="00340816">
        <w:t xml:space="preserve">the </w:t>
      </w:r>
      <w:r w:rsidR="00936465" w:rsidRPr="00340816">
        <w:t xml:space="preserve">higher heating rates, suggesting that some of the phases present are still not well crystallized. The presence of crystalline </w:t>
      </w:r>
      <w:r w:rsidR="00936465" w:rsidRPr="00340816">
        <w:lastRenderedPageBreak/>
        <w:t>Cl-bearing hydroxyapatite (Ca</w:t>
      </w:r>
      <w:r w:rsidR="00936465" w:rsidRPr="00340816">
        <w:rPr>
          <w:vertAlign w:val="subscript"/>
        </w:rPr>
        <w:t>5</w:t>
      </w:r>
      <w:r w:rsidR="00936465" w:rsidRPr="00340816">
        <w:t>(PO</w:t>
      </w:r>
      <w:r w:rsidR="00936465" w:rsidRPr="00340816">
        <w:rPr>
          <w:vertAlign w:val="subscript"/>
        </w:rPr>
        <w:t>4</w:t>
      </w:r>
      <w:r w:rsidR="00936465" w:rsidRPr="00340816">
        <w:t>)</w:t>
      </w:r>
      <w:r w:rsidR="00936465" w:rsidRPr="00340816">
        <w:rPr>
          <w:vertAlign w:val="subscript"/>
        </w:rPr>
        <w:t>3</w:t>
      </w:r>
      <w:r w:rsidR="00936465" w:rsidRPr="00340816">
        <w:t>(</w:t>
      </w:r>
      <w:proofErr w:type="spellStart"/>
      <w:r w:rsidR="00936465" w:rsidRPr="00340816">
        <w:t>Cl,OH</w:t>
      </w:r>
      <w:proofErr w:type="spellEnd"/>
      <w:r w:rsidR="00936465" w:rsidRPr="00340816">
        <w:t>)</w:t>
      </w:r>
      <w:r w:rsidR="0068143A" w:rsidRPr="00340816">
        <w:t xml:space="preserve"> and</w:t>
      </w:r>
      <w:r w:rsidR="00D12ACD" w:rsidRPr="00340816">
        <w:t xml:space="preserve"> </w:t>
      </w:r>
      <w:r w:rsidR="0046332F" w:rsidRPr="00340816">
        <w:sym w:font="Symbol" w:char="F062"/>
      </w:r>
      <w:r w:rsidR="0046332F" w:rsidRPr="00340816">
        <w:t>-sodium calcium phosphate (NaCaPO</w:t>
      </w:r>
      <w:r w:rsidR="0046332F" w:rsidRPr="00340816">
        <w:rPr>
          <w:vertAlign w:val="subscript"/>
        </w:rPr>
        <w:t>4</w:t>
      </w:r>
      <w:r w:rsidR="0046332F" w:rsidRPr="00340816">
        <w:t>)</w:t>
      </w:r>
      <w:r w:rsidR="0068143A" w:rsidRPr="00340816">
        <w:t xml:space="preserve"> </w:t>
      </w:r>
      <w:r w:rsidR="00BA52AB" w:rsidRPr="00340816">
        <w:t>was</w:t>
      </w:r>
      <w:r w:rsidR="0068143A" w:rsidRPr="00340816">
        <w:t xml:space="preserve"> </w:t>
      </w:r>
      <w:r w:rsidR="00BA52AB" w:rsidRPr="00340816">
        <w:t>confirmed</w:t>
      </w:r>
      <w:r w:rsidR="00936465" w:rsidRPr="00340816">
        <w:t>.</w:t>
      </w:r>
      <w:r w:rsidR="00EC4918" w:rsidRPr="00340816">
        <w:t xml:space="preserve"> </w:t>
      </w:r>
    </w:p>
    <w:p w14:paraId="495D9C17" w14:textId="0543F897" w:rsidR="00001781" w:rsidRPr="00340816" w:rsidRDefault="00B5514D" w:rsidP="00C7238F">
      <w:pPr>
        <w:pStyle w:val="textcrc"/>
        <w:spacing w:line="360" w:lineRule="auto"/>
        <w:ind w:firstLine="0"/>
        <w:jc w:val="left"/>
        <w:rPr>
          <w:rFonts w:ascii="Times New Roman" w:hAnsi="Times New Roman"/>
          <w:b/>
          <w:sz w:val="24"/>
          <w:szCs w:val="24"/>
        </w:rPr>
      </w:pPr>
      <w:r w:rsidRPr="00B5514D">
        <w:rPr>
          <w:noProof/>
        </w:rPr>
        <w:drawing>
          <wp:inline distT="0" distB="0" distL="0" distR="0" wp14:anchorId="628F156D" wp14:editId="65AF861B">
            <wp:extent cx="6120000" cy="4017600"/>
            <wp:effectExtent l="0" t="0" r="0" b="254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000" cy="4017600"/>
                    </a:xfrm>
                    <a:prstGeom prst="rect">
                      <a:avLst/>
                    </a:prstGeom>
                    <a:noFill/>
                    <a:ln>
                      <a:noFill/>
                    </a:ln>
                  </pic:spPr>
                </pic:pic>
              </a:graphicData>
            </a:graphic>
          </wp:inline>
        </w:drawing>
      </w:r>
    </w:p>
    <w:p w14:paraId="2B98074A" w14:textId="0126DEF3" w:rsidR="000F068B" w:rsidRPr="00340816" w:rsidRDefault="007F6BD8" w:rsidP="00C7238F">
      <w:pPr>
        <w:pStyle w:val="textcrc"/>
        <w:keepNext w:val="0"/>
        <w:spacing w:before="120" w:line="276" w:lineRule="auto"/>
        <w:ind w:firstLine="0"/>
        <w:rPr>
          <w:rFonts w:ascii="Times New Roman" w:hAnsi="Times New Roman"/>
          <w:sz w:val="24"/>
          <w:szCs w:val="24"/>
        </w:rPr>
      </w:pPr>
      <w:r w:rsidRPr="00340816">
        <w:rPr>
          <w:rFonts w:ascii="Times New Roman" w:hAnsi="Times New Roman"/>
          <w:b/>
          <w:sz w:val="24"/>
          <w:szCs w:val="24"/>
        </w:rPr>
        <w:t>Figure</w:t>
      </w:r>
      <w:r w:rsidR="00364759" w:rsidRPr="00340816">
        <w:rPr>
          <w:rFonts w:ascii="Times New Roman" w:hAnsi="Times New Roman"/>
          <w:b/>
          <w:sz w:val="24"/>
          <w:szCs w:val="24"/>
        </w:rPr>
        <w:t xml:space="preserve"> </w:t>
      </w:r>
      <w:r w:rsidR="00321A4D">
        <w:rPr>
          <w:rFonts w:ascii="Times New Roman" w:hAnsi="Times New Roman"/>
          <w:b/>
          <w:sz w:val="24"/>
          <w:szCs w:val="24"/>
        </w:rPr>
        <w:t>7</w:t>
      </w:r>
      <w:r w:rsidR="00D12939" w:rsidRPr="00340816">
        <w:rPr>
          <w:rFonts w:ascii="Times New Roman" w:hAnsi="Times New Roman"/>
          <w:b/>
          <w:sz w:val="24"/>
          <w:szCs w:val="24"/>
        </w:rPr>
        <w:t>.</w:t>
      </w:r>
      <w:r w:rsidR="00B151BF" w:rsidRPr="00340816">
        <w:rPr>
          <w:rFonts w:ascii="Times New Roman" w:hAnsi="Times New Roman"/>
          <w:sz w:val="24"/>
          <w:szCs w:val="24"/>
        </w:rPr>
        <w:t xml:space="preserve"> XRD pattern of residues after pyrolytic MBM decomposition up to 600</w:t>
      </w:r>
      <w:r w:rsidR="00E449F9" w:rsidRPr="00340816">
        <w:rPr>
          <w:rFonts w:ascii="Times New Roman" w:hAnsi="Times New Roman"/>
          <w:sz w:val="24"/>
          <w:szCs w:val="24"/>
        </w:rPr>
        <w:t> </w:t>
      </w:r>
      <w:r w:rsidR="00B151BF" w:rsidRPr="00340816">
        <w:rPr>
          <w:rFonts w:ascii="Times New Roman" w:hAnsi="Times New Roman"/>
          <w:sz w:val="24"/>
          <w:szCs w:val="24"/>
        </w:rPr>
        <w:t>°C (</w:t>
      </w:r>
      <w:r w:rsidR="000D081E" w:rsidRPr="00340816">
        <w:rPr>
          <w:rFonts w:ascii="Times New Roman" w:hAnsi="Times New Roman"/>
          <w:sz w:val="24"/>
          <w:szCs w:val="24"/>
        </w:rPr>
        <w:t>left</w:t>
      </w:r>
      <w:r w:rsidR="00B151BF" w:rsidRPr="00340816">
        <w:rPr>
          <w:rFonts w:ascii="Times New Roman" w:hAnsi="Times New Roman"/>
          <w:sz w:val="24"/>
          <w:szCs w:val="24"/>
        </w:rPr>
        <w:t>) and 1000</w:t>
      </w:r>
      <w:r w:rsidR="00B5514D">
        <w:rPr>
          <w:rFonts w:ascii="Times New Roman" w:hAnsi="Times New Roman"/>
          <w:sz w:val="24"/>
          <w:szCs w:val="24"/>
        </w:rPr>
        <w:t> </w:t>
      </w:r>
      <w:r w:rsidR="00B151BF" w:rsidRPr="00340816">
        <w:rPr>
          <w:rFonts w:ascii="Times New Roman" w:hAnsi="Times New Roman"/>
          <w:sz w:val="24"/>
          <w:szCs w:val="24"/>
        </w:rPr>
        <w:t>°C (</w:t>
      </w:r>
      <w:r w:rsidR="000D081E" w:rsidRPr="00340816">
        <w:rPr>
          <w:rFonts w:ascii="Times New Roman" w:hAnsi="Times New Roman"/>
          <w:sz w:val="24"/>
          <w:szCs w:val="24"/>
        </w:rPr>
        <w:t>right</w:t>
      </w:r>
      <w:r w:rsidR="00B151BF" w:rsidRPr="00340816">
        <w:rPr>
          <w:rFonts w:ascii="Times New Roman" w:hAnsi="Times New Roman"/>
          <w:sz w:val="24"/>
          <w:szCs w:val="24"/>
        </w:rPr>
        <w:t xml:space="preserve">) </w:t>
      </w:r>
      <w:r w:rsidR="00FB2FC5" w:rsidRPr="00340816">
        <w:rPr>
          <w:rFonts w:ascii="Times New Roman" w:hAnsi="Times New Roman"/>
          <w:sz w:val="24"/>
          <w:szCs w:val="24"/>
        </w:rPr>
        <w:t xml:space="preserve">for </w:t>
      </w:r>
      <w:r w:rsidR="00B151BF" w:rsidRPr="00340816">
        <w:rPr>
          <w:rFonts w:ascii="Times New Roman" w:hAnsi="Times New Roman"/>
          <w:sz w:val="24"/>
          <w:szCs w:val="24"/>
        </w:rPr>
        <w:t xml:space="preserve">different heating </w:t>
      </w:r>
      <w:r w:rsidR="00324686" w:rsidRPr="00340816">
        <w:rPr>
          <w:rFonts w:ascii="Times New Roman" w:hAnsi="Times New Roman"/>
          <w:sz w:val="24"/>
          <w:szCs w:val="24"/>
        </w:rPr>
        <w:t>rates</w:t>
      </w:r>
      <w:r w:rsidR="009A14E0" w:rsidRPr="00340816">
        <w:rPr>
          <w:rFonts w:ascii="Times New Roman" w:hAnsi="Times New Roman"/>
          <w:sz w:val="24"/>
          <w:szCs w:val="24"/>
        </w:rPr>
        <w:t>.</w:t>
      </w:r>
    </w:p>
    <w:p w14:paraId="3CA80D48" w14:textId="77777777" w:rsidR="007C5020" w:rsidRPr="00340816" w:rsidRDefault="007C5020" w:rsidP="00BD2BDE">
      <w:pPr>
        <w:pStyle w:val="textcrc"/>
        <w:keepNext w:val="0"/>
        <w:spacing w:line="360" w:lineRule="auto"/>
        <w:ind w:firstLine="0"/>
        <w:rPr>
          <w:rFonts w:ascii="Times New Roman" w:hAnsi="Times New Roman"/>
        </w:rPr>
      </w:pPr>
    </w:p>
    <w:p w14:paraId="2FA1A9CA" w14:textId="5F901024" w:rsidR="00F86230" w:rsidRPr="00340816" w:rsidRDefault="00F86230" w:rsidP="00E752A2">
      <w:pPr>
        <w:pStyle w:val="Heading2"/>
      </w:pPr>
      <w:r w:rsidRPr="00340816">
        <w:t>SEM/EDS analysis</w:t>
      </w:r>
    </w:p>
    <w:p w14:paraId="089263A1" w14:textId="7F63AFAF" w:rsidR="003D2F24" w:rsidRPr="00340816" w:rsidRDefault="00F86230" w:rsidP="00337BFB">
      <w:pPr>
        <w:pStyle w:val="laneknormal"/>
      </w:pPr>
      <w:r w:rsidRPr="00340816">
        <w:t xml:space="preserve">The results of the SEM/EDS </w:t>
      </w:r>
      <w:r w:rsidR="00FB2FC5" w:rsidRPr="00340816">
        <w:t xml:space="preserve">analyses </w:t>
      </w:r>
      <w:r w:rsidRPr="00340816">
        <w:t xml:space="preserve">revealed </w:t>
      </w:r>
      <w:r w:rsidR="00FB2FC5" w:rsidRPr="00340816">
        <w:t xml:space="preserve">the </w:t>
      </w:r>
      <w:r w:rsidRPr="00340816">
        <w:t>strong influence of both</w:t>
      </w:r>
      <w:r w:rsidR="00D22839" w:rsidRPr="00340816">
        <w:t>,</w:t>
      </w:r>
      <w:r w:rsidRPr="00340816">
        <w:t xml:space="preserve"> </w:t>
      </w:r>
      <w:r w:rsidR="00FB2FC5" w:rsidRPr="00340816">
        <w:t xml:space="preserve">the </w:t>
      </w:r>
      <w:r w:rsidRPr="00340816">
        <w:t xml:space="preserve">pyrolysis end temperature and </w:t>
      </w:r>
      <w:r w:rsidR="00FB2FC5" w:rsidRPr="00340816">
        <w:t xml:space="preserve">the </w:t>
      </w:r>
      <w:r w:rsidRPr="00340816">
        <w:t xml:space="preserve">heating rate on </w:t>
      </w:r>
      <w:r w:rsidR="00FB2FC5" w:rsidRPr="00340816">
        <w:t xml:space="preserve">the </w:t>
      </w:r>
      <w:r w:rsidRPr="00340816">
        <w:t xml:space="preserve">morphology and </w:t>
      </w:r>
      <w:r w:rsidR="00FB2FC5" w:rsidRPr="00340816">
        <w:t xml:space="preserve">the </w:t>
      </w:r>
      <w:r w:rsidRPr="00340816">
        <w:t xml:space="preserve">chemical composition of the final products. </w:t>
      </w:r>
      <w:r w:rsidRPr="00340816">
        <w:rPr>
          <w:rFonts w:eastAsia="Calibri"/>
        </w:rPr>
        <w:t xml:space="preserve">Figure </w:t>
      </w:r>
      <w:r w:rsidR="00321A4D">
        <w:rPr>
          <w:rFonts w:eastAsia="Calibri"/>
        </w:rPr>
        <w:t>8</w:t>
      </w:r>
      <w:r w:rsidR="00FB2FC5" w:rsidRPr="00340816">
        <w:rPr>
          <w:rFonts w:eastAsia="Calibri"/>
        </w:rPr>
        <w:t xml:space="preserve"> presents </w:t>
      </w:r>
      <w:r w:rsidRPr="00340816">
        <w:rPr>
          <w:rFonts w:eastAsia="Calibri"/>
        </w:rPr>
        <w:t xml:space="preserve">SEM images of </w:t>
      </w:r>
      <w:r w:rsidR="00CD056F" w:rsidRPr="00340816">
        <w:rPr>
          <w:rFonts w:eastAsia="Calibri"/>
        </w:rPr>
        <w:t xml:space="preserve">the MBM pyrolysis residues obtained at </w:t>
      </w:r>
      <w:r w:rsidR="006F5D2A" w:rsidRPr="00340816">
        <w:rPr>
          <w:rFonts w:eastAsia="Calibri"/>
        </w:rPr>
        <w:t xml:space="preserve">pyrolysis end temperature </w:t>
      </w:r>
      <w:r w:rsidR="00CD056F" w:rsidRPr="00340816">
        <w:rPr>
          <w:rFonts w:eastAsia="Calibri"/>
        </w:rPr>
        <w:t>600 °C (</w:t>
      </w:r>
      <w:r w:rsidR="006F5D2A" w:rsidRPr="00340816">
        <w:rPr>
          <w:rFonts w:eastAsia="Calibri"/>
        </w:rPr>
        <w:t>upper</w:t>
      </w:r>
      <w:r w:rsidR="00CD056F" w:rsidRPr="00340816">
        <w:rPr>
          <w:rFonts w:eastAsia="Calibri"/>
        </w:rPr>
        <w:t xml:space="preserve"> r</w:t>
      </w:r>
      <w:r w:rsidR="006F5D2A" w:rsidRPr="00340816">
        <w:rPr>
          <w:rFonts w:eastAsia="Calibri"/>
        </w:rPr>
        <w:t>o</w:t>
      </w:r>
      <w:r w:rsidR="00CD056F" w:rsidRPr="00340816">
        <w:rPr>
          <w:rFonts w:eastAsia="Calibri"/>
        </w:rPr>
        <w:t>w) and 1000 °C (bottom r</w:t>
      </w:r>
      <w:r w:rsidR="006F5D2A" w:rsidRPr="00340816">
        <w:rPr>
          <w:rFonts w:eastAsia="Calibri"/>
        </w:rPr>
        <w:t>o</w:t>
      </w:r>
      <w:r w:rsidR="00CD056F" w:rsidRPr="00340816">
        <w:rPr>
          <w:rFonts w:eastAsia="Calibri"/>
        </w:rPr>
        <w:t xml:space="preserve">w) </w:t>
      </w:r>
      <w:r w:rsidR="006F5D2A" w:rsidRPr="00340816">
        <w:rPr>
          <w:rFonts w:eastAsia="Calibri"/>
        </w:rPr>
        <w:t xml:space="preserve">and </w:t>
      </w:r>
      <w:r w:rsidR="00CE1874" w:rsidRPr="00340816">
        <w:rPr>
          <w:rFonts w:eastAsia="Calibri"/>
        </w:rPr>
        <w:t xml:space="preserve">at </w:t>
      </w:r>
      <w:r w:rsidR="006F5D2A" w:rsidRPr="00340816">
        <w:rPr>
          <w:rFonts w:eastAsia="Calibri"/>
        </w:rPr>
        <w:t xml:space="preserve">heating rates </w:t>
      </w:r>
      <w:r w:rsidR="00CE1874" w:rsidRPr="00340816">
        <w:t xml:space="preserve">of </w:t>
      </w:r>
      <w:r w:rsidR="006F5D2A" w:rsidRPr="00340816">
        <w:t>5 °C min</w:t>
      </w:r>
      <w:r w:rsidR="006F5D2A" w:rsidRPr="00340816">
        <w:rPr>
          <w:vertAlign w:val="superscript"/>
        </w:rPr>
        <w:sym w:font="Symbol" w:char="F02D"/>
      </w:r>
      <w:r w:rsidR="006F5D2A" w:rsidRPr="00340816">
        <w:rPr>
          <w:vertAlign w:val="superscript"/>
        </w:rPr>
        <w:t>1</w:t>
      </w:r>
      <w:r w:rsidR="006F5D2A" w:rsidRPr="00340816">
        <w:t xml:space="preserve"> (a and d), 20 °C min</w:t>
      </w:r>
      <w:r w:rsidR="006F5D2A" w:rsidRPr="00340816">
        <w:rPr>
          <w:vertAlign w:val="superscript"/>
        </w:rPr>
        <w:sym w:font="Symbol" w:char="F02D"/>
      </w:r>
      <w:r w:rsidR="006F5D2A" w:rsidRPr="00340816">
        <w:rPr>
          <w:vertAlign w:val="superscript"/>
        </w:rPr>
        <w:t>1</w:t>
      </w:r>
      <w:r w:rsidR="006F5D2A" w:rsidRPr="00340816">
        <w:t xml:space="preserve"> (b and e) and 100 °C min</w:t>
      </w:r>
      <w:r w:rsidR="006F5D2A" w:rsidRPr="00340816">
        <w:rPr>
          <w:vertAlign w:val="superscript"/>
        </w:rPr>
        <w:sym w:font="Symbol" w:char="F02D"/>
      </w:r>
      <w:r w:rsidR="006F5D2A" w:rsidRPr="00340816">
        <w:rPr>
          <w:vertAlign w:val="superscript"/>
        </w:rPr>
        <w:t>1</w:t>
      </w:r>
      <w:r w:rsidR="006F5D2A" w:rsidRPr="00340816">
        <w:t xml:space="preserve"> (c and f). </w:t>
      </w:r>
    </w:p>
    <w:p w14:paraId="3274BC47" w14:textId="104E8042" w:rsidR="00F86230" w:rsidRPr="00340816" w:rsidRDefault="00CE1874" w:rsidP="00337BFB">
      <w:pPr>
        <w:pStyle w:val="laneknormal"/>
      </w:pPr>
      <w:r w:rsidRPr="00340816">
        <w:t xml:space="preserve">In the </w:t>
      </w:r>
      <w:r w:rsidR="00775BA2">
        <w:t xml:space="preserve">SEM </w:t>
      </w:r>
      <w:r w:rsidRPr="00340816">
        <w:t xml:space="preserve">images of </w:t>
      </w:r>
      <w:r w:rsidR="009C2F73">
        <w:t xml:space="preserve">the </w:t>
      </w:r>
      <w:r w:rsidRPr="00340816">
        <w:t xml:space="preserve">T1ABC </w:t>
      </w:r>
      <w:r w:rsidR="006066A9" w:rsidRPr="00340816">
        <w:t xml:space="preserve">samples </w:t>
      </w:r>
      <w:r w:rsidRPr="00340816">
        <w:t>(</w:t>
      </w:r>
      <w:r w:rsidR="00775BA2">
        <w:t xml:space="preserve">Figure </w:t>
      </w:r>
      <w:r w:rsidR="00321A4D">
        <w:t>8</w:t>
      </w:r>
      <w:r w:rsidR="00775BA2">
        <w:t xml:space="preserve">, </w:t>
      </w:r>
      <w:r w:rsidR="009C2F73">
        <w:t>upper</w:t>
      </w:r>
      <w:r w:rsidRPr="00340816">
        <w:t xml:space="preserve"> r</w:t>
      </w:r>
      <w:r w:rsidR="009C2F73">
        <w:t>o</w:t>
      </w:r>
      <w:r w:rsidRPr="00340816">
        <w:t xml:space="preserve">w) large amorphous agglomerates with varying rough to smooth </w:t>
      </w:r>
      <w:r w:rsidR="00935F2D" w:rsidRPr="00340816">
        <w:t xml:space="preserve">surface </w:t>
      </w:r>
      <w:r w:rsidRPr="00340816">
        <w:t>texture</w:t>
      </w:r>
      <w:r w:rsidR="005D0AA8">
        <w:t xml:space="preserve"> were observed</w:t>
      </w:r>
      <w:r w:rsidR="00935F2D" w:rsidRPr="00340816">
        <w:t xml:space="preserve">. </w:t>
      </w:r>
      <w:r w:rsidR="00935F2D" w:rsidRPr="00340816">
        <w:rPr>
          <w:rFonts w:eastAsia="Calibri"/>
        </w:rPr>
        <w:t xml:space="preserve">In </w:t>
      </w:r>
      <w:r w:rsidR="00F86230" w:rsidRPr="00340816">
        <w:rPr>
          <w:rFonts w:eastAsia="Calibri"/>
        </w:rPr>
        <w:t>sample T1H005 the very beginning of small</w:t>
      </w:r>
      <w:r w:rsidR="004A435D" w:rsidRPr="00340816">
        <w:rPr>
          <w:rFonts w:eastAsia="Calibri"/>
        </w:rPr>
        <w:t>,</w:t>
      </w:r>
      <w:r w:rsidR="00F86230" w:rsidRPr="00340816">
        <w:rPr>
          <w:rFonts w:eastAsia="Calibri"/>
        </w:rPr>
        <w:t xml:space="preserve"> poorly crystalline particles </w:t>
      </w:r>
      <w:r w:rsidR="00F86230" w:rsidRPr="00340816">
        <w:rPr>
          <w:rStyle w:val="tlid-translation"/>
        </w:rPr>
        <w:t>(up to few 100</w:t>
      </w:r>
      <w:r w:rsidR="00935F2D" w:rsidRPr="00340816">
        <w:rPr>
          <w:rStyle w:val="tlid-translation"/>
        </w:rPr>
        <w:t> </w:t>
      </w:r>
      <w:r w:rsidR="00F86230" w:rsidRPr="00340816">
        <w:rPr>
          <w:rStyle w:val="tlid-translation"/>
        </w:rPr>
        <w:t>nm)</w:t>
      </w:r>
      <w:r w:rsidR="00F86230" w:rsidRPr="00340816">
        <w:rPr>
          <w:rFonts w:eastAsia="Calibri"/>
        </w:rPr>
        <w:t>, together with amorphous spilled formations (</w:t>
      </w:r>
      <w:r w:rsidR="00686CDA">
        <w:rPr>
          <w:rFonts w:eastAsia="Calibri"/>
        </w:rPr>
        <w:t xml:space="preserve">the </w:t>
      </w:r>
      <w:r w:rsidR="00F86230" w:rsidRPr="00340816">
        <w:rPr>
          <w:rFonts w:eastAsia="Calibri"/>
        </w:rPr>
        <w:t xml:space="preserve">EDS analysis shows us that </w:t>
      </w:r>
      <w:r w:rsidR="00686CDA">
        <w:rPr>
          <w:rFonts w:eastAsia="Calibri"/>
        </w:rPr>
        <w:t>these are</w:t>
      </w:r>
      <w:r w:rsidR="00F86230" w:rsidRPr="00340816">
        <w:rPr>
          <w:rFonts w:eastAsia="Calibri"/>
        </w:rPr>
        <w:t xml:space="preserve"> amorphous </w:t>
      </w:r>
      <w:proofErr w:type="spellStart"/>
      <w:r w:rsidR="00F86230" w:rsidRPr="00340816">
        <w:rPr>
          <w:rFonts w:eastAsia="Calibri"/>
        </w:rPr>
        <w:t>KCl</w:t>
      </w:r>
      <w:proofErr w:type="spellEnd"/>
      <w:r w:rsidR="00F86230" w:rsidRPr="00340816">
        <w:rPr>
          <w:rFonts w:eastAsia="Calibri"/>
        </w:rPr>
        <w:t xml:space="preserve"> and NaCl</w:t>
      </w:r>
      <w:r w:rsidR="00935F2D" w:rsidRPr="00340816">
        <w:rPr>
          <w:rFonts w:eastAsia="Calibri"/>
        </w:rPr>
        <w:t xml:space="preserve"> </w:t>
      </w:r>
      <w:r w:rsidR="00686CDA">
        <w:rPr>
          <w:rFonts w:eastAsia="Calibri"/>
        </w:rPr>
        <w:t>-</w:t>
      </w:r>
      <w:r w:rsidR="00935F2D" w:rsidRPr="00340816">
        <w:rPr>
          <w:rFonts w:eastAsia="Calibri"/>
        </w:rPr>
        <w:t xml:space="preserve"> </w:t>
      </w:r>
      <w:r w:rsidR="00935F2D" w:rsidRPr="00775BA2">
        <w:rPr>
          <w:rFonts w:eastAsia="Calibri"/>
        </w:rPr>
        <w:t xml:space="preserve">see Figure </w:t>
      </w:r>
      <w:r w:rsidR="00321A4D">
        <w:rPr>
          <w:rFonts w:eastAsia="Calibri"/>
        </w:rPr>
        <w:t>9</w:t>
      </w:r>
      <w:r w:rsidR="00F86230" w:rsidRPr="00775BA2">
        <w:rPr>
          <w:rFonts w:eastAsia="Calibri"/>
        </w:rPr>
        <w:t>) are</w:t>
      </w:r>
      <w:r w:rsidR="00F86230" w:rsidRPr="00340816">
        <w:rPr>
          <w:rFonts w:eastAsia="Calibri"/>
        </w:rPr>
        <w:t xml:space="preserve"> clearly visible.</w:t>
      </w:r>
      <w:r w:rsidR="00F86230" w:rsidRPr="00340816">
        <w:t xml:space="preserve"> </w:t>
      </w:r>
    </w:p>
    <w:p w14:paraId="4367BDA5" w14:textId="0538525D" w:rsidR="00F86230" w:rsidRPr="00340816" w:rsidRDefault="004A435D" w:rsidP="00337BFB">
      <w:pPr>
        <w:pStyle w:val="laneknormal"/>
        <w:rPr>
          <w:rStyle w:val="tlid-translation"/>
        </w:rPr>
      </w:pPr>
      <w:r w:rsidRPr="00340816">
        <w:rPr>
          <w:rStyle w:val="tlid-translation"/>
        </w:rPr>
        <w:t xml:space="preserve">The </w:t>
      </w:r>
      <w:r w:rsidR="00F86230" w:rsidRPr="00340816">
        <w:rPr>
          <w:rStyle w:val="tlid-translation"/>
        </w:rPr>
        <w:t xml:space="preserve">SEM images of </w:t>
      </w:r>
      <w:r w:rsidR="009C2F73">
        <w:rPr>
          <w:rStyle w:val="tlid-translation"/>
        </w:rPr>
        <w:t xml:space="preserve">the </w:t>
      </w:r>
      <w:r w:rsidR="00F86230" w:rsidRPr="00340816">
        <w:rPr>
          <w:rStyle w:val="tlid-translation"/>
        </w:rPr>
        <w:t>T2</w:t>
      </w:r>
      <w:r w:rsidR="001F53CA" w:rsidRPr="00340816">
        <w:rPr>
          <w:rStyle w:val="tlid-translation"/>
        </w:rPr>
        <w:t xml:space="preserve">ABC </w:t>
      </w:r>
      <w:r w:rsidR="00686CDA" w:rsidRPr="00340816">
        <w:rPr>
          <w:rStyle w:val="tlid-translation"/>
        </w:rPr>
        <w:t xml:space="preserve">samples </w:t>
      </w:r>
      <w:r w:rsidR="001F53CA" w:rsidRPr="00340816">
        <w:rPr>
          <w:rStyle w:val="tlid-translation"/>
        </w:rPr>
        <w:t>(</w:t>
      </w:r>
      <w:r w:rsidR="00775BA2">
        <w:rPr>
          <w:rStyle w:val="tlid-translation"/>
        </w:rPr>
        <w:t xml:space="preserve">Figure </w:t>
      </w:r>
      <w:r w:rsidR="00321A4D">
        <w:rPr>
          <w:rStyle w:val="tlid-translation"/>
        </w:rPr>
        <w:t>8</w:t>
      </w:r>
      <w:r w:rsidR="00775BA2">
        <w:rPr>
          <w:rStyle w:val="tlid-translation"/>
        </w:rPr>
        <w:t xml:space="preserve">, </w:t>
      </w:r>
      <w:r w:rsidR="001F53CA" w:rsidRPr="00340816">
        <w:rPr>
          <w:rStyle w:val="tlid-translation"/>
        </w:rPr>
        <w:t>bottom r</w:t>
      </w:r>
      <w:r w:rsidR="009C2F73">
        <w:rPr>
          <w:rStyle w:val="tlid-translation"/>
        </w:rPr>
        <w:t>o</w:t>
      </w:r>
      <w:r w:rsidR="001F53CA" w:rsidRPr="00340816">
        <w:rPr>
          <w:rStyle w:val="tlid-translation"/>
        </w:rPr>
        <w:t>w)</w:t>
      </w:r>
      <w:r w:rsidR="00F86230" w:rsidRPr="00340816">
        <w:rPr>
          <w:rStyle w:val="tlid-translation"/>
        </w:rPr>
        <w:t xml:space="preserve"> g</w:t>
      </w:r>
      <w:r w:rsidR="001F53CA" w:rsidRPr="00340816">
        <w:rPr>
          <w:rStyle w:val="tlid-translation"/>
        </w:rPr>
        <w:t>i</w:t>
      </w:r>
      <w:r w:rsidR="00F86230" w:rsidRPr="00340816">
        <w:rPr>
          <w:rStyle w:val="tlid-translation"/>
        </w:rPr>
        <w:t xml:space="preserve">ve us </w:t>
      </w:r>
      <w:r w:rsidRPr="00340816">
        <w:rPr>
          <w:rStyle w:val="tlid-translation"/>
        </w:rPr>
        <w:t xml:space="preserve">a </w:t>
      </w:r>
      <w:r w:rsidR="00F86230" w:rsidRPr="00340816">
        <w:rPr>
          <w:rStyle w:val="tlid-translation"/>
        </w:rPr>
        <w:t>completely different picture.</w:t>
      </w:r>
      <w:r w:rsidR="001F53CA" w:rsidRPr="00340816">
        <w:rPr>
          <w:rStyle w:val="tlid-translation"/>
        </w:rPr>
        <w:t xml:space="preserve"> The difference in particle size is clearly visible.</w:t>
      </w:r>
      <w:r w:rsidR="00F86230" w:rsidRPr="00340816">
        <w:rPr>
          <w:rStyle w:val="tlid-translation"/>
        </w:rPr>
        <w:t xml:space="preserve"> The size of the </w:t>
      </w:r>
      <w:r w:rsidRPr="00340816">
        <w:rPr>
          <w:rStyle w:val="tlid-translation"/>
        </w:rPr>
        <w:t>well-</w:t>
      </w:r>
      <w:r w:rsidR="00F86230" w:rsidRPr="00340816">
        <w:rPr>
          <w:rStyle w:val="tlid-translation"/>
        </w:rPr>
        <w:t xml:space="preserve">crystallized particles of </w:t>
      </w:r>
      <w:r w:rsidR="00F86230" w:rsidRPr="00340816">
        <w:rPr>
          <w:rStyle w:val="tlid-translation"/>
        </w:rPr>
        <w:lastRenderedPageBreak/>
        <w:t xml:space="preserve">T1H005 ranges from less than 0.5 µm to several tens of µm. </w:t>
      </w:r>
      <w:r w:rsidR="00A12F41" w:rsidRPr="00340816">
        <w:rPr>
          <w:rStyle w:val="tlid-translation"/>
        </w:rPr>
        <w:t>Also</w:t>
      </w:r>
      <w:r w:rsidR="00F86230" w:rsidRPr="00340816">
        <w:rPr>
          <w:rStyle w:val="tlid-translation"/>
        </w:rPr>
        <w:t xml:space="preserve"> in </w:t>
      </w:r>
      <w:r w:rsidR="00686CDA">
        <w:rPr>
          <w:rStyle w:val="tlid-translation"/>
        </w:rPr>
        <w:t xml:space="preserve">the </w:t>
      </w:r>
      <w:r w:rsidR="00A12F41" w:rsidRPr="00340816">
        <w:rPr>
          <w:rStyle w:val="tlid-translation"/>
        </w:rPr>
        <w:t xml:space="preserve">sample </w:t>
      </w:r>
      <w:r w:rsidR="00F86230" w:rsidRPr="00340816">
        <w:rPr>
          <w:rStyle w:val="tlid-translation"/>
        </w:rPr>
        <w:t xml:space="preserve">T2H020 the particles are already well crystallized, but </w:t>
      </w:r>
      <w:r w:rsidR="00A12F41" w:rsidRPr="00340816">
        <w:rPr>
          <w:rStyle w:val="tlid-translation"/>
        </w:rPr>
        <w:t xml:space="preserve">in contrast to </w:t>
      </w:r>
      <w:r w:rsidR="00F86230" w:rsidRPr="00340816">
        <w:rPr>
          <w:rStyle w:val="tlid-translation"/>
        </w:rPr>
        <w:t xml:space="preserve">the particles in the </w:t>
      </w:r>
      <w:r w:rsidR="00A12F41" w:rsidRPr="00340816">
        <w:rPr>
          <w:rStyle w:val="tlid-translation"/>
        </w:rPr>
        <w:t xml:space="preserve">sample </w:t>
      </w:r>
      <w:r w:rsidR="00F86230" w:rsidRPr="00340816">
        <w:rPr>
          <w:rStyle w:val="tlid-translation"/>
        </w:rPr>
        <w:t xml:space="preserve">T2H005 they are </w:t>
      </w:r>
      <w:r w:rsidR="00A12F41" w:rsidRPr="00340816">
        <w:rPr>
          <w:rStyle w:val="tlid-translation"/>
        </w:rPr>
        <w:t xml:space="preserve">much smaller (from less than 1 µm </w:t>
      </w:r>
      <w:r w:rsidR="00686CDA">
        <w:rPr>
          <w:rStyle w:val="tlid-translation"/>
        </w:rPr>
        <w:t xml:space="preserve">up </w:t>
      </w:r>
      <w:r w:rsidR="00686CDA" w:rsidRPr="00340816">
        <w:rPr>
          <w:rStyle w:val="tlid-translation"/>
        </w:rPr>
        <w:t xml:space="preserve">to </w:t>
      </w:r>
      <w:r w:rsidR="00A12F41" w:rsidRPr="00340816">
        <w:rPr>
          <w:rStyle w:val="tlid-translation"/>
        </w:rPr>
        <w:t xml:space="preserve">a few µm) and </w:t>
      </w:r>
      <w:r w:rsidR="00F86230" w:rsidRPr="00340816">
        <w:rPr>
          <w:rStyle w:val="tlid-translation"/>
        </w:rPr>
        <w:t xml:space="preserve">stacked together </w:t>
      </w:r>
      <w:r w:rsidRPr="00340816">
        <w:rPr>
          <w:rStyle w:val="tlid-translation"/>
        </w:rPr>
        <w:t>in</w:t>
      </w:r>
      <w:r w:rsidR="00F86230" w:rsidRPr="00340816">
        <w:rPr>
          <w:rStyle w:val="tlid-translation"/>
        </w:rPr>
        <w:t xml:space="preserve">to larger aggregates. The particles in the </w:t>
      </w:r>
      <w:r w:rsidR="00A12F41" w:rsidRPr="00340816">
        <w:rPr>
          <w:rStyle w:val="tlid-translation"/>
        </w:rPr>
        <w:t xml:space="preserve">sample </w:t>
      </w:r>
      <w:r w:rsidR="00F86230" w:rsidRPr="00340816">
        <w:rPr>
          <w:rStyle w:val="tlid-translation"/>
        </w:rPr>
        <w:t>T2H100 exhibit very poor crystallinity. They are located in small aggregates and reach a size of up to 1 µm.</w:t>
      </w:r>
    </w:p>
    <w:p w14:paraId="7DE33236" w14:textId="6B97CA6F" w:rsidR="00F86230" w:rsidRPr="00340816" w:rsidRDefault="00F86230" w:rsidP="00337BFB">
      <w:pPr>
        <w:pStyle w:val="laneknormal"/>
        <w:rPr>
          <w:rFonts w:eastAsia="Calibri"/>
        </w:rPr>
      </w:pPr>
      <w:r w:rsidRPr="00340816">
        <w:t>The distribution of elements over a particular area of the sample can be viewed using EDS element</w:t>
      </w:r>
      <w:r w:rsidR="00411658" w:rsidRPr="00340816">
        <w:t>al</w:t>
      </w:r>
      <w:r w:rsidRPr="00340816">
        <w:t xml:space="preserve"> mapping. Element maps of </w:t>
      </w:r>
      <w:r w:rsidR="000F2ECC" w:rsidRPr="00340816">
        <w:t xml:space="preserve">the </w:t>
      </w:r>
      <w:r w:rsidRPr="00340816">
        <w:t xml:space="preserve">samples T1H005, T2H005, T1H100 and T2H100 are </w:t>
      </w:r>
      <w:r w:rsidR="000F2ECC" w:rsidRPr="00340816">
        <w:t>shown</w:t>
      </w:r>
      <w:r w:rsidRPr="00340816">
        <w:t xml:space="preserve"> </w:t>
      </w:r>
      <w:r w:rsidRPr="00775BA2">
        <w:t xml:space="preserve">in </w:t>
      </w:r>
      <w:r w:rsidR="007F6BD8" w:rsidRPr="00775BA2">
        <w:t>Figure</w:t>
      </w:r>
      <w:r w:rsidR="00364759" w:rsidRPr="00775BA2">
        <w:t xml:space="preserve"> </w:t>
      </w:r>
      <w:r w:rsidR="00321A4D">
        <w:t>9</w:t>
      </w:r>
      <w:r w:rsidRPr="00775BA2">
        <w:t xml:space="preserve">. </w:t>
      </w:r>
      <w:r w:rsidR="004A435D" w:rsidRPr="00775BA2">
        <w:t>The</w:t>
      </w:r>
      <w:r w:rsidR="004A435D" w:rsidRPr="00340816">
        <w:t xml:space="preserve"> </w:t>
      </w:r>
      <w:r w:rsidRPr="00340816">
        <w:t xml:space="preserve">EDS </w:t>
      </w:r>
      <w:r w:rsidR="004A435D" w:rsidRPr="00340816">
        <w:t xml:space="preserve">analyses revealed </w:t>
      </w:r>
      <w:r w:rsidRPr="00340816">
        <w:t xml:space="preserve">that </w:t>
      </w:r>
      <w:r w:rsidR="004A435D" w:rsidRPr="00340816">
        <w:t xml:space="preserve">carbon </w:t>
      </w:r>
      <w:r w:rsidRPr="00340816">
        <w:t xml:space="preserve">(grey images </w:t>
      </w:r>
      <w:r w:rsidR="00411658" w:rsidRPr="00340816">
        <w:t xml:space="preserve">in the </w:t>
      </w:r>
      <w:r w:rsidRPr="00340816">
        <w:t xml:space="preserve">top right of </w:t>
      </w:r>
      <w:r w:rsidR="00411658" w:rsidRPr="00340816">
        <w:t xml:space="preserve">the </w:t>
      </w:r>
      <w:r w:rsidRPr="00340816">
        <w:t xml:space="preserve">maps (a) and (c)) is still present in samples T1H005 and T1H100. </w:t>
      </w:r>
      <w:r w:rsidRPr="00340816">
        <w:rPr>
          <w:rFonts w:eastAsia="Calibri"/>
        </w:rPr>
        <w:t xml:space="preserve">The co-appearance of </w:t>
      </w:r>
      <w:r w:rsidR="004A435D" w:rsidRPr="00340816">
        <w:rPr>
          <w:rFonts w:eastAsia="Calibri"/>
        </w:rPr>
        <w:t xml:space="preserve">oxygen </w:t>
      </w:r>
      <w:r w:rsidRPr="00340816">
        <w:rPr>
          <w:rFonts w:eastAsia="Calibri"/>
        </w:rPr>
        <w:t xml:space="preserve">(green images in </w:t>
      </w:r>
      <w:r w:rsidR="00411658" w:rsidRPr="00340816">
        <w:rPr>
          <w:rFonts w:eastAsia="Calibri"/>
        </w:rPr>
        <w:t xml:space="preserve">the </w:t>
      </w:r>
      <w:r w:rsidR="00CD056F" w:rsidRPr="00340816">
        <w:rPr>
          <w:rFonts w:eastAsia="Calibri"/>
        </w:rPr>
        <w:t>first</w:t>
      </w:r>
      <w:r w:rsidRPr="00340816">
        <w:rPr>
          <w:rFonts w:eastAsia="Calibri"/>
        </w:rPr>
        <w:t xml:space="preserve"> line), </w:t>
      </w:r>
      <w:r w:rsidR="004A435D" w:rsidRPr="00340816">
        <w:rPr>
          <w:rFonts w:eastAsia="Calibri"/>
        </w:rPr>
        <w:t xml:space="preserve">calcium </w:t>
      </w:r>
      <w:r w:rsidRPr="00340816">
        <w:rPr>
          <w:rFonts w:eastAsia="Calibri"/>
        </w:rPr>
        <w:t xml:space="preserve">(orange images) and </w:t>
      </w:r>
      <w:r w:rsidR="004A435D" w:rsidRPr="00340816">
        <w:rPr>
          <w:rFonts w:eastAsia="Calibri"/>
        </w:rPr>
        <w:t xml:space="preserve">phosphorus </w:t>
      </w:r>
      <w:r w:rsidRPr="00340816">
        <w:rPr>
          <w:rFonts w:eastAsia="Calibri"/>
        </w:rPr>
        <w:t>(pale</w:t>
      </w:r>
      <w:r w:rsidR="00411658" w:rsidRPr="00340816">
        <w:rPr>
          <w:rFonts w:eastAsia="Calibri"/>
        </w:rPr>
        <w:t>-</w:t>
      </w:r>
      <w:r w:rsidRPr="00340816">
        <w:rPr>
          <w:rFonts w:eastAsia="Calibri"/>
        </w:rPr>
        <w:t xml:space="preserve">blue images) is clearly evident </w:t>
      </w:r>
      <w:r w:rsidR="00411658" w:rsidRPr="00340816">
        <w:rPr>
          <w:rFonts w:eastAsia="Calibri"/>
        </w:rPr>
        <w:t xml:space="preserve">for </w:t>
      </w:r>
      <w:r w:rsidRPr="00340816">
        <w:rPr>
          <w:rFonts w:eastAsia="Calibri"/>
        </w:rPr>
        <w:t>all four samples</w:t>
      </w:r>
      <w:r w:rsidR="004A435D" w:rsidRPr="00340816">
        <w:rPr>
          <w:rFonts w:eastAsia="Calibri"/>
        </w:rPr>
        <w:t>,</w:t>
      </w:r>
      <w:r w:rsidRPr="00340816">
        <w:rPr>
          <w:rFonts w:eastAsia="Calibri"/>
        </w:rPr>
        <w:t xml:space="preserve"> indicating the presence of apatite. </w:t>
      </w:r>
      <w:r w:rsidR="004A435D" w:rsidRPr="00340816">
        <w:rPr>
          <w:rFonts w:eastAsia="Calibri"/>
        </w:rPr>
        <w:t xml:space="preserve">For </w:t>
      </w:r>
      <w:r w:rsidRPr="00340816">
        <w:rPr>
          <w:rFonts w:eastAsia="Calibri"/>
        </w:rPr>
        <w:t xml:space="preserve">sample T1H005 </w:t>
      </w:r>
      <w:r w:rsidR="004A435D" w:rsidRPr="00340816">
        <w:rPr>
          <w:rFonts w:eastAsia="Calibri"/>
        </w:rPr>
        <w:t xml:space="preserve">a </w:t>
      </w:r>
      <w:r w:rsidRPr="00340816">
        <w:rPr>
          <w:rFonts w:eastAsia="Calibri"/>
        </w:rPr>
        <w:t xml:space="preserve">dispersed distribution of </w:t>
      </w:r>
      <w:r w:rsidR="004A435D" w:rsidRPr="00340816">
        <w:rPr>
          <w:rFonts w:eastAsia="Calibri"/>
        </w:rPr>
        <w:t xml:space="preserve">sodium </w:t>
      </w:r>
      <w:r w:rsidRPr="00340816">
        <w:rPr>
          <w:rFonts w:eastAsia="Calibri"/>
        </w:rPr>
        <w:t xml:space="preserve">is observed, although </w:t>
      </w:r>
      <w:r w:rsidR="004A435D" w:rsidRPr="00340816">
        <w:rPr>
          <w:rFonts w:eastAsia="Calibri"/>
        </w:rPr>
        <w:t xml:space="preserve">it is </w:t>
      </w:r>
      <w:r w:rsidRPr="00340816">
        <w:rPr>
          <w:rFonts w:eastAsia="Calibri"/>
        </w:rPr>
        <w:t xml:space="preserve">generally consistent with the distribution of Ca and P. The presence of </w:t>
      </w:r>
      <w:proofErr w:type="spellStart"/>
      <w:r w:rsidRPr="00340816">
        <w:rPr>
          <w:rFonts w:eastAsia="Calibri"/>
        </w:rPr>
        <w:t>KCl</w:t>
      </w:r>
      <w:proofErr w:type="spellEnd"/>
      <w:r w:rsidRPr="00340816">
        <w:rPr>
          <w:rFonts w:eastAsia="Calibri"/>
        </w:rPr>
        <w:t xml:space="preserve"> and a small particle contain</w:t>
      </w:r>
      <w:r w:rsidR="004A435D" w:rsidRPr="00340816">
        <w:rPr>
          <w:rFonts w:eastAsia="Calibri"/>
        </w:rPr>
        <w:t>ing</w:t>
      </w:r>
      <w:r w:rsidRPr="00340816">
        <w:rPr>
          <w:rFonts w:eastAsia="Calibri"/>
        </w:rPr>
        <w:t xml:space="preserve"> </w:t>
      </w:r>
      <w:r w:rsidR="004A435D" w:rsidRPr="00340816">
        <w:rPr>
          <w:rFonts w:eastAsia="Calibri"/>
        </w:rPr>
        <w:t xml:space="preserve">silicon </w:t>
      </w:r>
      <w:r w:rsidRPr="00340816">
        <w:rPr>
          <w:rFonts w:eastAsia="Calibri"/>
        </w:rPr>
        <w:t xml:space="preserve">are also observed. </w:t>
      </w:r>
      <w:r w:rsidR="004A435D" w:rsidRPr="00340816">
        <w:rPr>
          <w:rFonts w:eastAsia="Calibri"/>
        </w:rPr>
        <w:t xml:space="preserve">For </w:t>
      </w:r>
      <w:r w:rsidRPr="00340816">
        <w:rPr>
          <w:rFonts w:eastAsia="Calibri"/>
        </w:rPr>
        <w:t>sample T1H100</w:t>
      </w:r>
      <w:r w:rsidR="004A435D" w:rsidRPr="00340816">
        <w:rPr>
          <w:rFonts w:eastAsia="Calibri"/>
        </w:rPr>
        <w:t>,</w:t>
      </w:r>
      <w:r w:rsidRPr="00340816">
        <w:rPr>
          <w:rFonts w:eastAsia="Calibri"/>
        </w:rPr>
        <w:t xml:space="preserve"> </w:t>
      </w:r>
      <w:r w:rsidR="004A435D" w:rsidRPr="00340816">
        <w:rPr>
          <w:rFonts w:eastAsia="Calibri"/>
        </w:rPr>
        <w:t xml:space="preserve">sodium </w:t>
      </w:r>
      <w:r w:rsidRPr="00340816">
        <w:rPr>
          <w:rFonts w:eastAsia="Calibri"/>
        </w:rPr>
        <w:t xml:space="preserve">is observed in the form of amorphous NaCl, deposited onto the porous surface of </w:t>
      </w:r>
      <w:r w:rsidR="004A435D" w:rsidRPr="00340816">
        <w:rPr>
          <w:rFonts w:eastAsia="Calibri"/>
        </w:rPr>
        <w:t>the apatite</w:t>
      </w:r>
      <w:r w:rsidRPr="00340816">
        <w:rPr>
          <w:rFonts w:eastAsia="Calibri"/>
        </w:rPr>
        <w:t xml:space="preserve">. </w:t>
      </w:r>
    </w:p>
    <w:p w14:paraId="1789D2D2" w14:textId="79A1026D" w:rsidR="003D2F24" w:rsidRPr="00340816" w:rsidRDefault="00DF088C" w:rsidP="00337BFB">
      <w:pPr>
        <w:pStyle w:val="laneknormal"/>
        <w:rPr>
          <w:rFonts w:eastAsia="Calibri"/>
        </w:rPr>
      </w:pPr>
      <w:r w:rsidRPr="00340816">
        <w:rPr>
          <w:rFonts w:eastAsia="Calibri"/>
        </w:rPr>
        <w:t>Compared to</w:t>
      </w:r>
      <w:r w:rsidR="0088030A" w:rsidRPr="00340816">
        <w:rPr>
          <w:rFonts w:eastAsia="Calibri"/>
        </w:rPr>
        <w:t xml:space="preserve"> the sample T1H005, where the composition of the apatite particles is relatively uniform, a more diverse composition of apatite is observed in the T2H005 sample. The c</w:t>
      </w:r>
      <w:r w:rsidR="006066A9">
        <w:rPr>
          <w:rFonts w:eastAsia="Calibri"/>
        </w:rPr>
        <w:t>hlorine</w:t>
      </w:r>
      <w:r w:rsidR="0088030A" w:rsidRPr="00340816">
        <w:rPr>
          <w:rFonts w:eastAsia="Calibri"/>
        </w:rPr>
        <w:t xml:space="preserve">-bearing (red image) apatite particles, whose presence was confirmed by XRD analysis, contain the largest amount of calcium. In the apatite particles with a lower calcium content the higher sodium content was observed. The presence of </w:t>
      </w:r>
      <w:r w:rsidR="0088030A" w:rsidRPr="00340816">
        <w:rPr>
          <w:rFonts w:eastAsia="Calibri"/>
        </w:rPr>
        <w:sym w:font="Symbol" w:char="F062"/>
      </w:r>
      <w:r w:rsidR="0088030A" w:rsidRPr="00340816">
        <w:rPr>
          <w:rFonts w:eastAsia="Calibri"/>
        </w:rPr>
        <w:t xml:space="preserve">-sodium calcium phosphate was also confirmed by XRD analysis. In the sample T2H100 the disperse distribution of the elements is observed, although the co-association of O, Ca and P is clearly visible. </w:t>
      </w:r>
    </w:p>
    <w:p w14:paraId="763E7F2D" w14:textId="77777777" w:rsidR="003D2F24" w:rsidRPr="00340816" w:rsidRDefault="003D2F24" w:rsidP="00337BFB">
      <w:pPr>
        <w:pStyle w:val="laneknormal"/>
        <w:rPr>
          <w:rFonts w:eastAsia="Calibri"/>
        </w:rPr>
      </w:pPr>
    </w:p>
    <w:p w14:paraId="74E4AA3D" w14:textId="77777777" w:rsidR="003D2F24" w:rsidRPr="00340816" w:rsidRDefault="0066496F" w:rsidP="00340816">
      <w:pPr>
        <w:keepNext/>
        <w:keepLines/>
        <w:spacing w:line="360" w:lineRule="auto"/>
        <w:ind w:firstLine="0"/>
        <w:rPr>
          <w:rFonts w:ascii="Times New Roman" w:hAnsi="Times New Roman"/>
          <w:b/>
          <w:lang w:eastAsia="hu-HU"/>
        </w:rPr>
      </w:pPr>
      <w:r w:rsidRPr="00340816">
        <w:rPr>
          <w:rFonts w:ascii="Times New Roman" w:hAnsi="Times New Roman"/>
          <w:noProof/>
        </w:rPr>
        <w:lastRenderedPageBreak/>
        <w:drawing>
          <wp:inline distT="0" distB="0" distL="0" distR="0" wp14:anchorId="2E3F93BA" wp14:editId="68C2724C">
            <wp:extent cx="6120000" cy="2891955"/>
            <wp:effectExtent l="0" t="0" r="0" b="381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000" cy="2891955"/>
                    </a:xfrm>
                    <a:prstGeom prst="rect">
                      <a:avLst/>
                    </a:prstGeom>
                  </pic:spPr>
                </pic:pic>
              </a:graphicData>
            </a:graphic>
          </wp:inline>
        </w:drawing>
      </w:r>
    </w:p>
    <w:p w14:paraId="4666128F" w14:textId="71BC30F3" w:rsidR="003D2F24" w:rsidRPr="00340816" w:rsidRDefault="003D2F24" w:rsidP="005D0AA8">
      <w:pPr>
        <w:keepNext/>
        <w:keepLines/>
        <w:spacing w:before="120" w:line="276" w:lineRule="auto"/>
        <w:ind w:firstLine="0"/>
        <w:jc w:val="both"/>
        <w:rPr>
          <w:rFonts w:ascii="Times New Roman" w:hAnsi="Times New Roman"/>
          <w:lang w:eastAsia="hu-HU"/>
        </w:rPr>
      </w:pPr>
      <w:bookmarkStart w:id="20" w:name="_Hlk51747521"/>
      <w:r w:rsidRPr="00340816">
        <w:rPr>
          <w:rFonts w:ascii="Times New Roman" w:hAnsi="Times New Roman"/>
          <w:b/>
          <w:lang w:eastAsia="hu-HU"/>
        </w:rPr>
        <w:t xml:space="preserve">Figure </w:t>
      </w:r>
      <w:r w:rsidR="00873D0F">
        <w:rPr>
          <w:rFonts w:ascii="Times New Roman" w:hAnsi="Times New Roman"/>
          <w:b/>
          <w:lang w:eastAsia="hu-HU"/>
        </w:rPr>
        <w:t>8</w:t>
      </w:r>
      <w:r w:rsidRPr="00340816">
        <w:rPr>
          <w:rFonts w:ascii="Times New Roman" w:hAnsi="Times New Roman"/>
          <w:b/>
          <w:lang w:eastAsia="hu-HU"/>
        </w:rPr>
        <w:t>.</w:t>
      </w:r>
      <w:r w:rsidRPr="00340816">
        <w:rPr>
          <w:rFonts w:ascii="Times New Roman" w:hAnsi="Times New Roman"/>
          <w:lang w:eastAsia="hu-HU"/>
        </w:rPr>
        <w:t xml:space="preserve"> SEM images of T1ABC (upper row) and T2ABC (bottom r</w:t>
      </w:r>
      <w:r w:rsidR="006066A9">
        <w:rPr>
          <w:rFonts w:ascii="Times New Roman" w:hAnsi="Times New Roman"/>
          <w:lang w:eastAsia="hu-HU"/>
        </w:rPr>
        <w:t>o</w:t>
      </w:r>
      <w:r w:rsidRPr="00340816">
        <w:rPr>
          <w:rFonts w:ascii="Times New Roman" w:hAnsi="Times New Roman"/>
          <w:lang w:eastAsia="hu-HU"/>
        </w:rPr>
        <w:t>w) samples at heating rates 5 °C min</w:t>
      </w:r>
      <w:r w:rsidRPr="00340816">
        <w:rPr>
          <w:rFonts w:ascii="Times New Roman" w:hAnsi="Times New Roman"/>
          <w:vertAlign w:val="superscript"/>
          <w:lang w:eastAsia="hu-HU"/>
        </w:rPr>
        <w:sym w:font="Symbol" w:char="F02D"/>
      </w:r>
      <w:r w:rsidRPr="00340816">
        <w:rPr>
          <w:rFonts w:ascii="Times New Roman" w:hAnsi="Times New Roman"/>
          <w:vertAlign w:val="superscript"/>
          <w:lang w:eastAsia="hu-HU"/>
        </w:rPr>
        <w:t>1</w:t>
      </w:r>
      <w:r w:rsidRPr="00340816">
        <w:rPr>
          <w:rFonts w:ascii="Times New Roman" w:hAnsi="Times New Roman"/>
          <w:lang w:eastAsia="hu-HU"/>
        </w:rPr>
        <w:t xml:space="preserve"> (a and d), 20 °C min</w:t>
      </w:r>
      <w:r w:rsidRPr="00340816">
        <w:rPr>
          <w:rFonts w:ascii="Times New Roman" w:hAnsi="Times New Roman"/>
          <w:vertAlign w:val="superscript"/>
          <w:lang w:eastAsia="hu-HU"/>
        </w:rPr>
        <w:sym w:font="Symbol" w:char="F02D"/>
      </w:r>
      <w:r w:rsidRPr="00340816">
        <w:rPr>
          <w:rFonts w:ascii="Times New Roman" w:hAnsi="Times New Roman"/>
          <w:vertAlign w:val="superscript"/>
          <w:lang w:eastAsia="hu-HU"/>
        </w:rPr>
        <w:t>1</w:t>
      </w:r>
      <w:r w:rsidRPr="00340816">
        <w:rPr>
          <w:rFonts w:ascii="Times New Roman" w:hAnsi="Times New Roman"/>
          <w:lang w:eastAsia="hu-HU"/>
        </w:rPr>
        <w:t xml:space="preserve"> (b and e) and 100 °C min</w:t>
      </w:r>
      <w:r w:rsidRPr="00340816">
        <w:rPr>
          <w:rFonts w:ascii="Times New Roman" w:hAnsi="Times New Roman"/>
          <w:vertAlign w:val="superscript"/>
          <w:lang w:eastAsia="hu-HU"/>
        </w:rPr>
        <w:sym w:font="Symbol" w:char="F02D"/>
      </w:r>
      <w:r w:rsidRPr="00340816">
        <w:rPr>
          <w:rFonts w:ascii="Times New Roman" w:hAnsi="Times New Roman"/>
          <w:vertAlign w:val="superscript"/>
          <w:lang w:eastAsia="hu-HU"/>
        </w:rPr>
        <w:t>1</w:t>
      </w:r>
      <w:r w:rsidRPr="00340816">
        <w:rPr>
          <w:rFonts w:ascii="Times New Roman" w:hAnsi="Times New Roman"/>
          <w:lang w:eastAsia="hu-HU"/>
        </w:rPr>
        <w:t xml:space="preserve"> (c and f)</w:t>
      </w:r>
      <w:r w:rsidR="00660EA5" w:rsidRPr="00340816">
        <w:rPr>
          <w:rFonts w:ascii="Times New Roman" w:hAnsi="Times New Roman"/>
          <w:lang w:eastAsia="hu-HU"/>
        </w:rPr>
        <w:t>.</w:t>
      </w:r>
    </w:p>
    <w:bookmarkEnd w:id="20"/>
    <w:p w14:paraId="758E9B65" w14:textId="4341F86D" w:rsidR="009C1205" w:rsidRPr="00340816" w:rsidRDefault="009C1205" w:rsidP="00BD2BDE">
      <w:pPr>
        <w:spacing w:line="360" w:lineRule="auto"/>
        <w:ind w:firstLine="0"/>
        <w:jc w:val="center"/>
        <w:rPr>
          <w:rFonts w:ascii="Times New Roman" w:eastAsia="Calibri" w:hAnsi="Times New Roman"/>
          <w:sz w:val="20"/>
          <w:szCs w:val="20"/>
          <w:lang w:val="en"/>
        </w:rPr>
      </w:pPr>
    </w:p>
    <w:p w14:paraId="08C12AFC" w14:textId="77777777" w:rsidR="00873D0F" w:rsidRPr="008056D3" w:rsidRDefault="00873D0F" w:rsidP="00873D0F">
      <w:pPr>
        <w:pStyle w:val="laneknormal"/>
        <w:ind w:firstLine="0"/>
        <w:jc w:val="center"/>
        <w:rPr>
          <w:b/>
        </w:rPr>
      </w:pPr>
    </w:p>
    <w:p w14:paraId="759AB1D4" w14:textId="77777777" w:rsidR="00873D0F" w:rsidRPr="008056D3" w:rsidRDefault="00873D0F" w:rsidP="00873D0F">
      <w:pPr>
        <w:pStyle w:val="laneknormal"/>
        <w:ind w:firstLine="0"/>
        <w:jc w:val="center"/>
        <w:rPr>
          <w:b/>
          <w:highlight w:val="yellow"/>
        </w:rPr>
      </w:pPr>
      <w:r w:rsidRPr="008056D3">
        <w:rPr>
          <w:noProof/>
          <w:lang w:val="sl-SI" w:eastAsia="sl-SI"/>
        </w:rPr>
        <w:lastRenderedPageBreak/>
        <mc:AlternateContent>
          <mc:Choice Requires="wpg">
            <w:drawing>
              <wp:inline distT="0" distB="0" distL="0" distR="0" wp14:anchorId="0E1934FF" wp14:editId="344EC358">
                <wp:extent cx="6120000" cy="5052051"/>
                <wp:effectExtent l="0" t="0" r="14605" b="15875"/>
                <wp:docPr id="755" name="Skupina 75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5052051"/>
                          <a:chOff x="0" y="0"/>
                          <a:chExt cx="4516120" cy="3729355"/>
                        </a:xfrm>
                      </wpg:grpSpPr>
                      <wpg:grpSp>
                        <wpg:cNvPr id="756" name="Skupina 756"/>
                        <wpg:cNvGrpSpPr/>
                        <wpg:grpSpPr>
                          <a:xfrm>
                            <a:off x="0" y="0"/>
                            <a:ext cx="4516120" cy="3729355"/>
                            <a:chOff x="0" y="0"/>
                            <a:chExt cx="4516120" cy="3729355"/>
                          </a:xfrm>
                        </wpg:grpSpPr>
                        <wpg:grpSp>
                          <wpg:cNvPr id="757" name="Skupina 757"/>
                          <wpg:cNvGrpSpPr>
                            <a:grpSpLocks noChangeAspect="1"/>
                          </wpg:cNvGrpSpPr>
                          <wpg:grpSpPr>
                            <a:xfrm>
                              <a:off x="0" y="0"/>
                              <a:ext cx="4516120" cy="3729355"/>
                              <a:chOff x="0" y="0"/>
                              <a:chExt cx="5700395" cy="4705350"/>
                            </a:xfrm>
                          </wpg:grpSpPr>
                          <wpg:grpSp>
                            <wpg:cNvPr id="758" name="Skupina 758"/>
                            <wpg:cNvGrpSpPr/>
                            <wpg:grpSpPr>
                              <a:xfrm>
                                <a:off x="0" y="0"/>
                                <a:ext cx="5700395" cy="4705350"/>
                                <a:chOff x="0" y="0"/>
                                <a:chExt cx="5700395" cy="4705350"/>
                              </a:xfrm>
                            </wpg:grpSpPr>
                            <wpg:grpSp>
                              <wpg:cNvPr id="759" name="Skupina 759"/>
                              <wpg:cNvGrpSpPr/>
                              <wpg:grpSpPr>
                                <a:xfrm>
                                  <a:off x="52388" y="56206"/>
                                  <a:ext cx="5647694" cy="4640889"/>
                                  <a:chOff x="0" y="-10471"/>
                                  <a:chExt cx="5647846" cy="4641864"/>
                                </a:xfrm>
                              </wpg:grpSpPr>
                              <wpg:grpSp>
                                <wpg:cNvPr id="760" name="Skupina 760"/>
                                <wpg:cNvGrpSpPr>
                                  <a:grpSpLocks noChangeAspect="1"/>
                                </wpg:cNvGrpSpPr>
                                <wpg:grpSpPr>
                                  <a:xfrm>
                                    <a:off x="0" y="0"/>
                                    <a:ext cx="2760029" cy="2239010"/>
                                    <a:chOff x="165230" y="-15886"/>
                                    <a:chExt cx="6909134" cy="5601181"/>
                                  </a:xfrm>
                                </wpg:grpSpPr>
                                <pic:pic xmlns:pic="http://schemas.openxmlformats.org/drawingml/2006/picture">
                                  <pic:nvPicPr>
                                    <pic:cNvPr id="761" name="Slika 761"/>
                                    <pic:cNvPicPr/>
                                  </pic:nvPicPr>
                                  <pic:blipFill rotWithShape="1">
                                    <a:blip r:embed="rId18" cstate="print">
                                      <a:extLst>
                                        <a:ext uri="{28A0092B-C50C-407E-A947-70E740481C1C}">
                                          <a14:useLocalDpi xmlns:a14="http://schemas.microsoft.com/office/drawing/2010/main" val="0"/>
                                        </a:ext>
                                      </a:extLst>
                                    </a:blip>
                                    <a:srcRect l="6276" t="1" r="6279" b="9"/>
                                    <a:stretch/>
                                  </pic:blipFill>
                                  <pic:spPr bwMode="auto">
                                    <a:xfrm>
                                      <a:off x="165237" y="0"/>
                                      <a:ext cx="2302438" cy="1861680"/>
                                    </a:xfrm>
                                    <a:prstGeom prst="rect">
                                      <a:avLst/>
                                    </a:prstGeom>
                                    <a:noFill/>
                                  </pic:spPr>
                                </pic:pic>
                                <wpg:grpSp>
                                  <wpg:cNvPr id="762" name="Skupina 762"/>
                                  <wpg:cNvGrpSpPr/>
                                  <wpg:grpSpPr>
                                    <a:xfrm>
                                      <a:off x="165230" y="-15886"/>
                                      <a:ext cx="6909134" cy="5601181"/>
                                      <a:chOff x="165230" y="-15886"/>
                                      <a:chExt cx="6909134" cy="5601181"/>
                                    </a:xfrm>
                                  </wpg:grpSpPr>
                                  <pic:pic xmlns:pic="http://schemas.openxmlformats.org/drawingml/2006/picture">
                                    <pic:nvPicPr>
                                      <pic:cNvPr id="763" name="Slika 763"/>
                                      <pic:cNvPicPr/>
                                    </pic:nvPicPr>
                                    <pic:blipFill rotWithShape="1">
                                      <a:blip r:embed="rId19" cstate="print">
                                        <a:extLst>
                                          <a:ext uri="{28A0092B-C50C-407E-A947-70E740481C1C}">
                                            <a14:useLocalDpi xmlns:a14="http://schemas.microsoft.com/office/drawing/2010/main" val="0"/>
                                          </a:ext>
                                        </a:extLst>
                                      </a:blip>
                                      <a:srcRect l="6705" t="1" r="6313" b="9"/>
                                      <a:stretch/>
                                    </pic:blipFill>
                                    <pic:spPr bwMode="auto">
                                      <a:xfrm>
                                        <a:off x="2473442" y="-7944"/>
                                        <a:ext cx="2290283" cy="1861681"/>
                                      </a:xfrm>
                                      <a:prstGeom prst="rect">
                                        <a:avLst/>
                                      </a:prstGeom>
                                      <a:noFill/>
                                    </pic:spPr>
                                  </pic:pic>
                                  <pic:pic xmlns:pic="http://schemas.openxmlformats.org/drawingml/2006/picture">
                                    <pic:nvPicPr>
                                      <pic:cNvPr id="764" name="Slika 764"/>
                                      <pic:cNvPicPr/>
                                    </pic:nvPicPr>
                                    <pic:blipFill rotWithShape="1">
                                      <a:blip r:embed="rId20" cstate="print">
                                        <a:extLst>
                                          <a:ext uri="{28A0092B-C50C-407E-A947-70E740481C1C}">
                                            <a14:useLocalDpi xmlns:a14="http://schemas.microsoft.com/office/drawing/2010/main" val="0"/>
                                          </a:ext>
                                        </a:extLst>
                                      </a:blip>
                                      <a:srcRect l="6547" t="1" r="6547" b="9"/>
                                      <a:stretch/>
                                    </pic:blipFill>
                                    <pic:spPr bwMode="auto">
                                      <a:xfrm>
                                        <a:off x="4786146" y="-7944"/>
                                        <a:ext cx="2288218" cy="1861680"/>
                                      </a:xfrm>
                                      <a:prstGeom prst="rect">
                                        <a:avLst/>
                                      </a:prstGeom>
                                      <a:noFill/>
                                    </pic:spPr>
                                  </pic:pic>
                                  <pic:pic xmlns:pic="http://schemas.openxmlformats.org/drawingml/2006/picture">
                                    <pic:nvPicPr>
                                      <pic:cNvPr id="765" name="Slika 765"/>
                                      <pic:cNvPicPr/>
                                    </pic:nvPicPr>
                                    <pic:blipFill rotWithShape="1">
                                      <a:blip r:embed="rId21" cstate="print">
                                        <a:extLst>
                                          <a:ext uri="{28A0092B-C50C-407E-A947-70E740481C1C}">
                                            <a14:useLocalDpi xmlns:a14="http://schemas.microsoft.com/office/drawing/2010/main" val="0"/>
                                          </a:ext>
                                        </a:extLst>
                                      </a:blip>
                                      <a:srcRect l="6276" t="-9" r="6284" b="18"/>
                                      <a:stretch/>
                                    </pic:blipFill>
                                    <pic:spPr bwMode="auto">
                                      <a:xfrm>
                                        <a:off x="165237" y="1861680"/>
                                        <a:ext cx="2302332" cy="1861680"/>
                                      </a:xfrm>
                                      <a:prstGeom prst="rect">
                                        <a:avLst/>
                                      </a:prstGeom>
                                      <a:noFill/>
                                    </pic:spPr>
                                  </pic:pic>
                                  <pic:pic xmlns:pic="http://schemas.openxmlformats.org/drawingml/2006/picture">
                                    <pic:nvPicPr>
                                      <pic:cNvPr id="766" name="Slika 766"/>
                                      <pic:cNvPicPr/>
                                    </pic:nvPicPr>
                                    <pic:blipFill rotWithShape="1">
                                      <a:blip r:embed="rId22" cstate="print">
                                        <a:extLst>
                                          <a:ext uri="{28A0092B-C50C-407E-A947-70E740481C1C}">
                                            <a14:useLocalDpi xmlns:a14="http://schemas.microsoft.com/office/drawing/2010/main" val="0"/>
                                          </a:ext>
                                        </a:extLst>
                                      </a:blip>
                                      <a:srcRect l="6710" t="-9" r="6294" b="18"/>
                                      <a:stretch/>
                                    </pic:blipFill>
                                    <pic:spPr bwMode="auto">
                                      <a:xfrm>
                                        <a:off x="2473569" y="1861681"/>
                                        <a:ext cx="2290646" cy="1861681"/>
                                      </a:xfrm>
                                      <a:prstGeom prst="rect">
                                        <a:avLst/>
                                      </a:prstGeom>
                                      <a:noFill/>
                                    </pic:spPr>
                                  </pic:pic>
                                  <pic:pic xmlns:pic="http://schemas.openxmlformats.org/drawingml/2006/picture">
                                    <pic:nvPicPr>
                                      <pic:cNvPr id="767" name="Slika 767"/>
                                      <pic:cNvPicPr/>
                                    </pic:nvPicPr>
                                    <pic:blipFill rotWithShape="1">
                                      <a:blip r:embed="rId23" cstate="print">
                                        <a:extLst>
                                          <a:ext uri="{28A0092B-C50C-407E-A947-70E740481C1C}">
                                            <a14:useLocalDpi xmlns:a14="http://schemas.microsoft.com/office/drawing/2010/main" val="0"/>
                                          </a:ext>
                                        </a:extLst>
                                      </a:blip>
                                      <a:srcRect l="6539" t="-9" r="6577" b="18"/>
                                      <a:stretch/>
                                    </pic:blipFill>
                                    <pic:spPr bwMode="auto">
                                      <a:xfrm>
                                        <a:off x="4785889" y="1861681"/>
                                        <a:ext cx="2287727" cy="1861681"/>
                                      </a:xfrm>
                                      <a:prstGeom prst="rect">
                                        <a:avLst/>
                                      </a:prstGeom>
                                      <a:noFill/>
                                    </pic:spPr>
                                  </pic:pic>
                                  <pic:pic xmlns:pic="http://schemas.openxmlformats.org/drawingml/2006/picture">
                                    <pic:nvPicPr>
                                      <pic:cNvPr id="768" name="Slika 768"/>
                                      <pic:cNvPicPr/>
                                    </pic:nvPicPr>
                                    <pic:blipFill rotWithShape="1">
                                      <a:blip r:embed="rId24" cstate="print">
                                        <a:extLst>
                                          <a:ext uri="{28A0092B-C50C-407E-A947-70E740481C1C}">
                                            <a14:useLocalDpi xmlns:a14="http://schemas.microsoft.com/office/drawing/2010/main" val="0"/>
                                          </a:ext>
                                        </a:extLst>
                                      </a:blip>
                                      <a:srcRect l="6276" t="-19" r="6283" b="29"/>
                                      <a:stretch/>
                                    </pic:blipFill>
                                    <pic:spPr bwMode="auto">
                                      <a:xfrm>
                                        <a:off x="165230" y="3723357"/>
                                        <a:ext cx="2302337" cy="1861680"/>
                                      </a:xfrm>
                                      <a:prstGeom prst="rect">
                                        <a:avLst/>
                                      </a:prstGeom>
                                      <a:noFill/>
                                    </pic:spPr>
                                  </pic:pic>
                                  <pic:pic xmlns:pic="http://schemas.openxmlformats.org/drawingml/2006/picture">
                                    <pic:nvPicPr>
                                      <pic:cNvPr id="769" name="Slika 769"/>
                                      <pic:cNvPicPr/>
                                    </pic:nvPicPr>
                                    <pic:blipFill rotWithShape="1">
                                      <a:blip r:embed="rId25" cstate="print">
                                        <a:extLst>
                                          <a:ext uri="{28A0092B-C50C-407E-A947-70E740481C1C}">
                                            <a14:useLocalDpi xmlns:a14="http://schemas.microsoft.com/office/drawing/2010/main" val="0"/>
                                          </a:ext>
                                        </a:extLst>
                                      </a:blip>
                                      <a:srcRect l="6713" t="-19" r="6296" b="29"/>
                                      <a:stretch/>
                                    </pic:blipFill>
                                    <pic:spPr bwMode="auto">
                                      <a:xfrm>
                                        <a:off x="2473697" y="3723357"/>
                                        <a:ext cx="2290518" cy="1861681"/>
                                      </a:xfrm>
                                      <a:prstGeom prst="rect">
                                        <a:avLst/>
                                      </a:prstGeom>
                                      <a:noFill/>
                                    </pic:spPr>
                                  </pic:pic>
                                  <pic:pic xmlns:pic="http://schemas.openxmlformats.org/drawingml/2006/picture">
                                    <pic:nvPicPr>
                                      <pic:cNvPr id="770" name="Slika 770"/>
                                      <pic:cNvPicPr/>
                                    </pic:nvPicPr>
                                    <pic:blipFill rotWithShape="1">
                                      <a:blip r:embed="rId26" cstate="print">
                                        <a:extLst>
                                          <a:ext uri="{28A0092B-C50C-407E-A947-70E740481C1C}">
                                            <a14:useLocalDpi xmlns:a14="http://schemas.microsoft.com/office/drawing/2010/main" val="0"/>
                                          </a:ext>
                                        </a:extLst>
                                      </a:blip>
                                      <a:srcRect l="6507" t="-9" r="6608" b="14"/>
                                      <a:stretch/>
                                    </pic:blipFill>
                                    <pic:spPr bwMode="auto">
                                      <a:xfrm>
                                        <a:off x="4777110" y="3723529"/>
                                        <a:ext cx="2287722" cy="1861766"/>
                                      </a:xfrm>
                                      <a:prstGeom prst="rect">
                                        <a:avLst/>
                                      </a:prstGeom>
                                      <a:noFill/>
                                    </pic:spPr>
                                  </pic:pic>
                                  <pic:pic xmlns:pic="http://schemas.openxmlformats.org/drawingml/2006/picture">
                                    <pic:nvPicPr>
                                      <pic:cNvPr id="771" name="Slika 771" descr="C:\Users\mojcaz\Documents\Mojca\SEM in EDS\kostna moka\kostna moka\NKM1G in NKM1I =T1H005\NKM1G\NKM 1G napraseno\NKM 1G napraseno 05.tif"/>
                                      <pic:cNvPicPr>
                                        <a:picLocks noChangeAspect="1"/>
                                      </pic:cNvPicPr>
                                    </pic:nvPicPr>
                                    <pic:blipFill rotWithShape="1">
                                      <a:blip r:embed="rId27" cstate="print">
                                        <a:extLst>
                                          <a:ext uri="{28A0092B-C50C-407E-A947-70E740481C1C}">
                                            <a14:useLocalDpi xmlns:a14="http://schemas.microsoft.com/office/drawing/2010/main" val="0"/>
                                          </a:ext>
                                        </a:extLst>
                                      </a:blip>
                                      <a:srcRect l="8179" t="33089" r="44559" b="19887"/>
                                      <a:stretch/>
                                    </pic:blipFill>
                                    <pic:spPr bwMode="auto">
                                      <a:xfrm>
                                        <a:off x="165253" y="-15886"/>
                                        <a:ext cx="2291507" cy="1707614"/>
                                      </a:xfrm>
                                      <a:prstGeom prst="rect">
                                        <a:avLst/>
                                      </a:prstGeom>
                                      <a:noFill/>
                                      <a:ln>
                                        <a:noFill/>
                                      </a:ln>
                                      <a:extLst>
                                        <a:ext uri="{53640926-AAD7-44D8-BBD7-CCE9431645EC}">
                                          <a14:shadowObscured xmlns:a14="http://schemas.microsoft.com/office/drawing/2010/main"/>
                                        </a:ext>
                                      </a:extLst>
                                    </pic:spPr>
                                  </pic:pic>
                                </wpg:grpSp>
                              </wpg:grpSp>
                              <wpg:grpSp>
                                <wpg:cNvPr id="772" name="Skupina 772"/>
                                <wpg:cNvGrpSpPr>
                                  <a:grpSpLocks noChangeAspect="1"/>
                                </wpg:cNvGrpSpPr>
                                <wpg:grpSpPr>
                                  <a:xfrm>
                                    <a:off x="2862277" y="-10471"/>
                                    <a:ext cx="2785101" cy="2252656"/>
                                    <a:chOff x="171449" y="-26112"/>
                                    <a:chExt cx="6949420" cy="5617287"/>
                                  </a:xfrm>
                                </wpg:grpSpPr>
                                <wpg:grpSp>
                                  <wpg:cNvPr id="773" name="Skupina 773"/>
                                  <wpg:cNvGrpSpPr/>
                                  <wpg:grpSpPr>
                                    <a:xfrm>
                                      <a:off x="171449" y="-26112"/>
                                      <a:ext cx="6949420" cy="5617287"/>
                                      <a:chOff x="171449" y="-26112"/>
                                      <a:chExt cx="6949420" cy="5617287"/>
                                    </a:xfrm>
                                  </wpg:grpSpPr>
                                  <pic:pic xmlns:pic="http://schemas.openxmlformats.org/drawingml/2006/picture">
                                    <pic:nvPicPr>
                                      <pic:cNvPr id="774" name="Slika 774"/>
                                      <pic:cNvPicPr/>
                                    </pic:nvPicPr>
                                    <pic:blipFill rotWithShape="1">
                                      <a:blip r:embed="rId28" cstate="print">
                                        <a:extLst>
                                          <a:ext uri="{28A0092B-C50C-407E-A947-70E740481C1C}">
                                            <a14:useLocalDpi xmlns:a14="http://schemas.microsoft.com/office/drawing/2010/main" val="0"/>
                                          </a:ext>
                                        </a:extLst>
                                      </a:blip>
                                      <a:srcRect l="6521" r="6527" b="27"/>
                                      <a:stretch/>
                                    </pic:blipFill>
                                    <pic:spPr>
                                      <a:xfrm>
                                        <a:off x="171449" y="0"/>
                                        <a:ext cx="2285895" cy="1856868"/>
                                      </a:xfrm>
                                      <a:prstGeom prst="rect">
                                        <a:avLst/>
                                      </a:prstGeom>
                                    </pic:spPr>
                                  </pic:pic>
                                  <pic:pic xmlns:pic="http://schemas.openxmlformats.org/drawingml/2006/picture">
                                    <pic:nvPicPr>
                                      <pic:cNvPr id="775" name="Slika 775"/>
                                      <pic:cNvPicPr/>
                                    </pic:nvPicPr>
                                    <pic:blipFill rotWithShape="1">
                                      <a:blip r:embed="rId29" cstate="print">
                                        <a:extLst>
                                          <a:ext uri="{28A0092B-C50C-407E-A947-70E740481C1C}">
                                            <a14:useLocalDpi xmlns:a14="http://schemas.microsoft.com/office/drawing/2010/main" val="0"/>
                                          </a:ext>
                                        </a:extLst>
                                      </a:blip>
                                      <a:srcRect l="6523" r="6521"/>
                                      <a:stretch/>
                                    </pic:blipFill>
                                    <pic:spPr>
                                      <a:xfrm>
                                        <a:off x="2541798" y="-23760"/>
                                        <a:ext cx="2286003" cy="1857375"/>
                                      </a:xfrm>
                                      <a:prstGeom prst="rect">
                                        <a:avLst/>
                                      </a:prstGeom>
                                    </pic:spPr>
                                  </pic:pic>
                                  <pic:pic xmlns:pic="http://schemas.openxmlformats.org/drawingml/2006/picture">
                                    <pic:nvPicPr>
                                      <pic:cNvPr id="776" name="Slika 776"/>
                                      <pic:cNvPicPr/>
                                    </pic:nvPicPr>
                                    <pic:blipFill rotWithShape="1">
                                      <a:blip r:embed="rId30" cstate="print">
                                        <a:extLst>
                                          <a:ext uri="{28A0092B-C50C-407E-A947-70E740481C1C}">
                                            <a14:useLocalDpi xmlns:a14="http://schemas.microsoft.com/office/drawing/2010/main" val="0"/>
                                          </a:ext>
                                        </a:extLst>
                                      </a:blip>
                                      <a:srcRect l="6522" r="6923"/>
                                      <a:stretch/>
                                    </pic:blipFill>
                                    <pic:spPr>
                                      <a:xfrm>
                                        <a:off x="183334" y="3733800"/>
                                        <a:ext cx="2275458" cy="1857375"/>
                                      </a:xfrm>
                                      <a:prstGeom prst="rect">
                                        <a:avLst/>
                                      </a:prstGeom>
                                    </pic:spPr>
                                  </pic:pic>
                                  <pic:pic xmlns:pic="http://schemas.openxmlformats.org/drawingml/2006/picture">
                                    <pic:nvPicPr>
                                      <pic:cNvPr id="777" name="Slika 777"/>
                                      <pic:cNvPicPr/>
                                    </pic:nvPicPr>
                                    <pic:blipFill rotWithShape="1">
                                      <a:blip r:embed="rId31" cstate="print">
                                        <a:extLst>
                                          <a:ext uri="{28A0092B-C50C-407E-A947-70E740481C1C}">
                                            <a14:useLocalDpi xmlns:a14="http://schemas.microsoft.com/office/drawing/2010/main" val="0"/>
                                          </a:ext>
                                        </a:extLst>
                                      </a:blip>
                                      <a:srcRect l="6501" r="6599"/>
                                      <a:stretch/>
                                    </pic:blipFill>
                                    <pic:spPr>
                                      <a:xfrm>
                                        <a:off x="2493710" y="1857374"/>
                                        <a:ext cx="2284510" cy="1857375"/>
                                      </a:xfrm>
                                      <a:prstGeom prst="rect">
                                        <a:avLst/>
                                      </a:prstGeom>
                                    </pic:spPr>
                                  </pic:pic>
                                  <pic:pic xmlns:pic="http://schemas.openxmlformats.org/drawingml/2006/picture">
                                    <pic:nvPicPr>
                                      <pic:cNvPr id="778" name="Slika 778"/>
                                      <pic:cNvPicPr/>
                                    </pic:nvPicPr>
                                    <pic:blipFill rotWithShape="1">
                                      <a:blip r:embed="rId32" cstate="print">
                                        <a:extLst>
                                          <a:ext uri="{28A0092B-C50C-407E-A947-70E740481C1C}">
                                            <a14:useLocalDpi xmlns:a14="http://schemas.microsoft.com/office/drawing/2010/main" val="0"/>
                                          </a:ext>
                                        </a:extLst>
                                      </a:blip>
                                      <a:srcRect l="6482" r="7710"/>
                                      <a:stretch/>
                                    </pic:blipFill>
                                    <pic:spPr>
                                      <a:xfrm>
                                        <a:off x="4819982" y="1866900"/>
                                        <a:ext cx="2255792" cy="1857375"/>
                                      </a:xfrm>
                                      <a:prstGeom prst="rect">
                                        <a:avLst/>
                                      </a:prstGeom>
                                    </pic:spPr>
                                  </pic:pic>
                                  <pic:pic xmlns:pic="http://schemas.openxmlformats.org/drawingml/2006/picture">
                                    <pic:nvPicPr>
                                      <pic:cNvPr id="779" name="Slika 779"/>
                                      <pic:cNvPicPr/>
                                    </pic:nvPicPr>
                                    <pic:blipFill rotWithShape="1">
                                      <a:blip r:embed="rId33" cstate="print">
                                        <a:extLst>
                                          <a:ext uri="{28A0092B-C50C-407E-A947-70E740481C1C}">
                                            <a14:useLocalDpi xmlns:a14="http://schemas.microsoft.com/office/drawing/2010/main" val="0"/>
                                          </a:ext>
                                        </a:extLst>
                                      </a:blip>
                                      <a:srcRect l="6521" r="6923"/>
                                      <a:stretch/>
                                    </pic:blipFill>
                                    <pic:spPr>
                                      <a:xfrm>
                                        <a:off x="183299" y="1857375"/>
                                        <a:ext cx="2275493" cy="1857375"/>
                                      </a:xfrm>
                                      <a:prstGeom prst="rect">
                                        <a:avLst/>
                                      </a:prstGeom>
                                    </pic:spPr>
                                  </pic:pic>
                                  <pic:pic xmlns:pic="http://schemas.openxmlformats.org/drawingml/2006/picture">
                                    <pic:nvPicPr>
                                      <pic:cNvPr id="780" name="Slika 780"/>
                                      <pic:cNvPicPr/>
                                    </pic:nvPicPr>
                                    <pic:blipFill rotWithShape="1">
                                      <a:blip r:embed="rId34" cstate="print">
                                        <a:extLst>
                                          <a:ext uri="{28A0092B-C50C-407E-A947-70E740481C1C}">
                                            <a14:useLocalDpi xmlns:a14="http://schemas.microsoft.com/office/drawing/2010/main" val="0"/>
                                          </a:ext>
                                        </a:extLst>
                                      </a:blip>
                                      <a:srcRect l="6884" r="7291"/>
                                      <a:stretch/>
                                    </pic:blipFill>
                                    <pic:spPr>
                                      <a:xfrm>
                                        <a:off x="4864604" y="-26112"/>
                                        <a:ext cx="2256265" cy="1857375"/>
                                      </a:xfrm>
                                      <a:prstGeom prst="rect">
                                        <a:avLst/>
                                      </a:prstGeom>
                                    </pic:spPr>
                                  </pic:pic>
                                  <pic:pic xmlns:pic="http://schemas.openxmlformats.org/drawingml/2006/picture">
                                    <pic:nvPicPr>
                                      <pic:cNvPr id="781" name="Slika 781"/>
                                      <pic:cNvPicPr/>
                                    </pic:nvPicPr>
                                    <pic:blipFill rotWithShape="1">
                                      <a:blip r:embed="rId35" cstate="print">
                                        <a:extLst>
                                          <a:ext uri="{28A0092B-C50C-407E-A947-70E740481C1C}">
                                            <a14:useLocalDpi xmlns:a14="http://schemas.microsoft.com/office/drawing/2010/main" val="0"/>
                                          </a:ext>
                                        </a:extLst>
                                      </a:blip>
                                      <a:srcRect l="6522" r="6600"/>
                                      <a:stretch/>
                                    </pic:blipFill>
                                    <pic:spPr>
                                      <a:xfrm>
                                        <a:off x="2494259" y="3733800"/>
                                        <a:ext cx="2283961" cy="1857375"/>
                                      </a:xfrm>
                                      <a:prstGeom prst="rect">
                                        <a:avLst/>
                                      </a:prstGeom>
                                    </pic:spPr>
                                  </pic:pic>
                                  <pic:pic xmlns:pic="http://schemas.openxmlformats.org/drawingml/2006/picture">
                                    <pic:nvPicPr>
                                      <pic:cNvPr id="782" name="Slika 782"/>
                                      <pic:cNvPicPr/>
                                    </pic:nvPicPr>
                                    <pic:blipFill rotWithShape="1">
                                      <a:blip r:embed="rId36" cstate="print">
                                        <a:extLst>
                                          <a:ext uri="{28A0092B-C50C-407E-A947-70E740481C1C}">
                                            <a14:useLocalDpi xmlns:a14="http://schemas.microsoft.com/office/drawing/2010/main" val="0"/>
                                          </a:ext>
                                        </a:extLst>
                                      </a:blip>
                                      <a:srcRect l="6883" r="7348"/>
                                      <a:stretch/>
                                    </pic:blipFill>
                                    <pic:spPr>
                                      <a:xfrm>
                                        <a:off x="4813105" y="3733800"/>
                                        <a:ext cx="2254734" cy="1857375"/>
                                      </a:xfrm>
                                      <a:prstGeom prst="rect">
                                        <a:avLst/>
                                      </a:prstGeom>
                                    </pic:spPr>
                                  </pic:pic>
                                </wpg:grpSp>
                                <pic:pic xmlns:pic="http://schemas.openxmlformats.org/drawingml/2006/picture">
                                  <pic:nvPicPr>
                                    <pic:cNvPr id="783" name="Slika 783" descr="C:\Users\mojcaz\Documents\Mojca\SEM in EDS\kostna moka\kostna moka\NKM1D = T2H005\NKM1D 05.tif"/>
                                    <pic:cNvPicPr>
                                      <a:picLocks noChangeAspect="1"/>
                                    </pic:cNvPicPr>
                                  </pic:nvPicPr>
                                  <pic:blipFill rotWithShape="1">
                                    <a:blip r:embed="rId37" cstate="print">
                                      <a:extLst>
                                        <a:ext uri="{28A0092B-C50C-407E-A947-70E740481C1C}">
                                          <a14:useLocalDpi xmlns:a14="http://schemas.microsoft.com/office/drawing/2010/main" val="0"/>
                                        </a:ext>
                                      </a:extLst>
                                    </a:blip>
                                    <a:srcRect l="26600" t="9798" r="23772" b="40978"/>
                                    <a:stretch/>
                                  </pic:blipFill>
                                  <pic:spPr bwMode="auto">
                                    <a:xfrm>
                                      <a:off x="183334" y="9525"/>
                                      <a:ext cx="2276474" cy="1685924"/>
                                    </a:xfrm>
                                    <a:prstGeom prst="rect">
                                      <a:avLst/>
                                    </a:prstGeom>
                                    <a:noFill/>
                                    <a:ln>
                                      <a:noFill/>
                                    </a:ln>
                                    <a:extLst>
                                      <a:ext uri="{53640926-AAD7-44D8-BBD7-CCE9431645EC}">
                                        <a14:shadowObscured xmlns:a14="http://schemas.microsoft.com/office/drawing/2010/main"/>
                                      </a:ext>
                                    </a:extLst>
                                  </pic:spPr>
                                </pic:pic>
                              </wpg:grpSp>
                              <wpg:grpSp>
                                <wpg:cNvPr id="784" name="Skupina 784"/>
                                <wpg:cNvGrpSpPr>
                                  <a:grpSpLocks noChangeAspect="1"/>
                                </wpg:cNvGrpSpPr>
                                <wpg:grpSpPr>
                                  <a:xfrm>
                                    <a:off x="4763" y="2357448"/>
                                    <a:ext cx="2744154" cy="2272357"/>
                                    <a:chOff x="188298" y="95511"/>
                                    <a:chExt cx="6877689" cy="5695472"/>
                                  </a:xfrm>
                                </wpg:grpSpPr>
                                <pic:pic xmlns:pic="http://schemas.openxmlformats.org/drawingml/2006/picture">
                                  <pic:nvPicPr>
                                    <pic:cNvPr id="785" name="Slika 785"/>
                                    <pic:cNvPicPr/>
                                  </pic:nvPicPr>
                                  <pic:blipFill rotWithShape="1">
                                    <a:blip r:embed="rId38" cstate="print">
                                      <a:extLst>
                                        <a:ext uri="{28A0092B-C50C-407E-A947-70E740481C1C}">
                                          <a14:useLocalDpi xmlns:a14="http://schemas.microsoft.com/office/drawing/2010/main" val="0"/>
                                        </a:ext>
                                      </a:extLst>
                                    </a:blip>
                                    <a:srcRect l="6714" r="6757"/>
                                    <a:stretch/>
                                  </pic:blipFill>
                                  <pic:spPr>
                                    <a:xfrm>
                                      <a:off x="2490881" y="2019451"/>
                                      <a:ext cx="2281649" cy="1857153"/>
                                    </a:xfrm>
                                    <a:prstGeom prst="rect">
                                      <a:avLst/>
                                    </a:prstGeom>
                                  </pic:spPr>
                                </pic:pic>
                                <wpg:grpSp>
                                  <wpg:cNvPr id="786" name="Skupina 786"/>
                                  <wpg:cNvGrpSpPr>
                                    <a:grpSpLocks noChangeAspect="1"/>
                                  </wpg:cNvGrpSpPr>
                                  <wpg:grpSpPr>
                                    <a:xfrm>
                                      <a:off x="188298" y="95511"/>
                                      <a:ext cx="6877689" cy="5695472"/>
                                      <a:chOff x="188285" y="95487"/>
                                      <a:chExt cx="6877203" cy="5693882"/>
                                    </a:xfrm>
                                  </wpg:grpSpPr>
                                  <pic:pic xmlns:pic="http://schemas.openxmlformats.org/drawingml/2006/picture">
                                    <pic:nvPicPr>
                                      <pic:cNvPr id="787" name="Slika 787"/>
                                      <pic:cNvPicPr/>
                                    </pic:nvPicPr>
                                    <pic:blipFill rotWithShape="1">
                                      <a:blip r:embed="rId39" cstate="print">
                                        <a:extLst>
                                          <a:ext uri="{28A0092B-C50C-407E-A947-70E740481C1C}">
                                            <a14:useLocalDpi xmlns:a14="http://schemas.microsoft.com/office/drawing/2010/main" val="0"/>
                                          </a:ext>
                                        </a:extLst>
                                      </a:blip>
                                      <a:srcRect l="6976" r="6502"/>
                                      <a:stretch/>
                                    </pic:blipFill>
                                    <pic:spPr>
                                      <a:xfrm>
                                        <a:off x="2518561" y="102575"/>
                                        <a:ext cx="2281493" cy="1857153"/>
                                      </a:xfrm>
                                      <a:prstGeom prst="rect">
                                        <a:avLst/>
                                      </a:prstGeom>
                                    </pic:spPr>
                                  </pic:pic>
                                  <pic:pic xmlns:pic="http://schemas.openxmlformats.org/drawingml/2006/picture">
                                    <pic:nvPicPr>
                                      <pic:cNvPr id="788" name="Slika 788"/>
                                      <pic:cNvPicPr/>
                                    </pic:nvPicPr>
                                    <pic:blipFill rotWithShape="1">
                                      <a:blip r:embed="rId40" cstate="print">
                                        <a:extLst>
                                          <a:ext uri="{28A0092B-C50C-407E-A947-70E740481C1C}">
                                            <a14:useLocalDpi xmlns:a14="http://schemas.microsoft.com/office/drawing/2010/main" val="0"/>
                                          </a:ext>
                                        </a:extLst>
                                      </a:blip>
                                      <a:srcRect l="6637" r="6196"/>
                                      <a:stretch/>
                                    </pic:blipFill>
                                    <pic:spPr>
                                      <a:xfrm>
                                        <a:off x="190929" y="95487"/>
                                        <a:ext cx="2298498" cy="1857154"/>
                                      </a:xfrm>
                                      <a:prstGeom prst="rect">
                                        <a:avLst/>
                                      </a:prstGeom>
                                    </pic:spPr>
                                  </pic:pic>
                                  <pic:pic xmlns:pic="http://schemas.openxmlformats.org/drawingml/2006/picture">
                                    <pic:nvPicPr>
                                      <pic:cNvPr id="789" name="Slika 789"/>
                                      <pic:cNvPicPr/>
                                    </pic:nvPicPr>
                                    <pic:blipFill rotWithShape="1">
                                      <a:blip r:embed="rId41" cstate="print">
                                        <a:extLst>
                                          <a:ext uri="{28A0092B-C50C-407E-A947-70E740481C1C}">
                                            <a14:useLocalDpi xmlns:a14="http://schemas.microsoft.com/office/drawing/2010/main" val="0"/>
                                          </a:ext>
                                        </a:extLst>
                                      </a:blip>
                                      <a:srcRect l="6695" r="7196"/>
                                      <a:stretch/>
                                    </pic:blipFill>
                                    <pic:spPr>
                                      <a:xfrm>
                                        <a:off x="4794902" y="107419"/>
                                        <a:ext cx="2270586" cy="1857153"/>
                                      </a:xfrm>
                                      <a:prstGeom prst="rect">
                                        <a:avLst/>
                                      </a:prstGeom>
                                    </pic:spPr>
                                  </pic:pic>
                                  <pic:pic xmlns:pic="http://schemas.openxmlformats.org/drawingml/2006/picture">
                                    <pic:nvPicPr>
                                      <pic:cNvPr id="790" name="Slika 790"/>
                                      <pic:cNvPicPr/>
                                    </pic:nvPicPr>
                                    <pic:blipFill rotWithShape="1">
                                      <a:blip r:embed="rId42" cstate="print">
                                        <a:extLst>
                                          <a:ext uri="{28A0092B-C50C-407E-A947-70E740481C1C}">
                                            <a14:useLocalDpi xmlns:a14="http://schemas.microsoft.com/office/drawing/2010/main" val="0"/>
                                          </a:ext>
                                        </a:extLst>
                                      </a:blip>
                                      <a:srcRect l="7843" r="6758"/>
                                      <a:stretch/>
                                    </pic:blipFill>
                                    <pic:spPr>
                                      <a:xfrm>
                                        <a:off x="204222" y="2019412"/>
                                        <a:ext cx="2251845" cy="1857156"/>
                                      </a:xfrm>
                                      <a:prstGeom prst="rect">
                                        <a:avLst/>
                                      </a:prstGeom>
                                    </pic:spPr>
                                  </pic:pic>
                                  <pic:pic xmlns:pic="http://schemas.openxmlformats.org/drawingml/2006/picture">
                                    <pic:nvPicPr>
                                      <pic:cNvPr id="791" name="Slika 791"/>
                                      <pic:cNvPicPr/>
                                    </pic:nvPicPr>
                                    <pic:blipFill rotWithShape="1">
                                      <a:blip r:embed="rId43" cstate="print">
                                        <a:extLst>
                                          <a:ext uri="{28A0092B-C50C-407E-A947-70E740481C1C}">
                                            <a14:useLocalDpi xmlns:a14="http://schemas.microsoft.com/office/drawing/2010/main" val="0"/>
                                          </a:ext>
                                        </a:extLst>
                                      </a:blip>
                                      <a:srcRect l="6695" r="7271"/>
                                      <a:stretch/>
                                    </pic:blipFill>
                                    <pic:spPr>
                                      <a:xfrm>
                                        <a:off x="4794907" y="2019412"/>
                                        <a:ext cx="2268609" cy="1857156"/>
                                      </a:xfrm>
                                      <a:prstGeom prst="rect">
                                        <a:avLst/>
                                      </a:prstGeom>
                                    </pic:spPr>
                                  </pic:pic>
                                  <pic:pic xmlns:pic="http://schemas.openxmlformats.org/drawingml/2006/picture">
                                    <pic:nvPicPr>
                                      <pic:cNvPr id="792" name="Slika 792"/>
                                      <pic:cNvPicPr/>
                                    </pic:nvPicPr>
                                    <pic:blipFill rotWithShape="1">
                                      <a:blip r:embed="rId44" cstate="print">
                                        <a:extLst>
                                          <a:ext uri="{28A0092B-C50C-407E-A947-70E740481C1C}">
                                            <a14:useLocalDpi xmlns:a14="http://schemas.microsoft.com/office/drawing/2010/main" val="0"/>
                                          </a:ext>
                                        </a:extLst>
                                      </a:blip>
                                      <a:srcRect l="6334" r="7016"/>
                                      <a:stretch/>
                                    </pic:blipFill>
                                    <pic:spPr>
                                      <a:xfrm>
                                        <a:off x="188285" y="3931399"/>
                                        <a:ext cx="2284847" cy="1857158"/>
                                      </a:xfrm>
                                      <a:prstGeom prst="rect">
                                        <a:avLst/>
                                      </a:prstGeom>
                                    </pic:spPr>
                                  </pic:pic>
                                  <pic:pic xmlns:pic="http://schemas.openxmlformats.org/drawingml/2006/picture">
                                    <pic:nvPicPr>
                                      <pic:cNvPr id="793" name="Slika 793"/>
                                      <pic:cNvPicPr preferRelativeResize="0"/>
                                    </pic:nvPicPr>
                                    <pic:blipFill rotWithShape="1">
                                      <a:blip r:embed="rId45" cstate="print">
                                        <a:extLst>
                                          <a:ext uri="{28A0092B-C50C-407E-A947-70E740481C1C}">
                                            <a14:useLocalDpi xmlns:a14="http://schemas.microsoft.com/office/drawing/2010/main" val="0"/>
                                          </a:ext>
                                        </a:extLst>
                                      </a:blip>
                                      <a:srcRect l="6712" r="6802"/>
                                      <a:stretch/>
                                    </pic:blipFill>
                                    <pic:spPr>
                                      <a:xfrm>
                                        <a:off x="2495582" y="3931401"/>
                                        <a:ext cx="2282358" cy="1857968"/>
                                      </a:xfrm>
                                      <a:prstGeom prst="rect">
                                        <a:avLst/>
                                      </a:prstGeom>
                                    </pic:spPr>
                                  </pic:pic>
                                  <pic:pic xmlns:pic="http://schemas.openxmlformats.org/drawingml/2006/picture">
                                    <pic:nvPicPr>
                                      <pic:cNvPr id="794" name="Slika 794"/>
                                      <pic:cNvPicPr/>
                                    </pic:nvPicPr>
                                    <pic:blipFill rotWithShape="1">
                                      <a:blip r:embed="rId46" cstate="print">
                                        <a:extLst>
                                          <a:ext uri="{28A0092B-C50C-407E-A947-70E740481C1C}">
                                            <a14:useLocalDpi xmlns:a14="http://schemas.microsoft.com/office/drawing/2010/main" val="0"/>
                                          </a:ext>
                                        </a:extLst>
                                      </a:blip>
                                      <a:srcRect l="6704" r="7332"/>
                                      <a:stretch/>
                                    </pic:blipFill>
                                    <pic:spPr>
                                      <a:xfrm>
                                        <a:off x="4795175" y="3931396"/>
                                        <a:ext cx="2266752" cy="1857161"/>
                                      </a:xfrm>
                                      <a:prstGeom prst="rect">
                                        <a:avLst/>
                                      </a:prstGeom>
                                    </pic:spPr>
                                  </pic:pic>
                                </wpg:grpSp>
                              </wpg:grpSp>
                              <wpg:grpSp>
                                <wpg:cNvPr id="795" name="Skupina 795"/>
                                <wpg:cNvGrpSpPr>
                                  <a:grpSpLocks noChangeAspect="1"/>
                                </wpg:cNvGrpSpPr>
                                <wpg:grpSpPr>
                                  <a:xfrm>
                                    <a:off x="2871802" y="2333955"/>
                                    <a:ext cx="2776044" cy="2297438"/>
                                    <a:chOff x="176039" y="24617"/>
                                    <a:chExt cx="6937149" cy="5739221"/>
                                  </a:xfrm>
                                </wpg:grpSpPr>
                                <pic:pic xmlns:pic="http://schemas.openxmlformats.org/drawingml/2006/picture">
                                  <pic:nvPicPr>
                                    <pic:cNvPr id="796" name="Slika 796"/>
                                    <pic:cNvPicPr/>
                                  </pic:nvPicPr>
                                  <pic:blipFill rotWithShape="1">
                                    <a:blip r:embed="rId47" cstate="print">
                                      <a:extLst>
                                        <a:ext uri="{28A0092B-C50C-407E-A947-70E740481C1C}">
                                          <a14:useLocalDpi xmlns:a14="http://schemas.microsoft.com/office/drawing/2010/main" val="0"/>
                                        </a:ext>
                                      </a:extLst>
                                    </a:blip>
                                    <a:srcRect l="6716" t="-2901" r="6737" b="-8627"/>
                                    <a:stretch/>
                                  </pic:blipFill>
                                  <pic:spPr>
                                    <a:xfrm>
                                      <a:off x="2507171" y="24617"/>
                                      <a:ext cx="2282144" cy="2071225"/>
                                    </a:xfrm>
                                    <a:prstGeom prst="rect">
                                      <a:avLst/>
                                    </a:prstGeom>
                                  </pic:spPr>
                                </pic:pic>
                                <pic:pic xmlns:pic="http://schemas.openxmlformats.org/drawingml/2006/picture">
                                  <pic:nvPicPr>
                                    <pic:cNvPr id="797" name="Slika 797"/>
                                    <pic:cNvPicPr/>
                                  </pic:nvPicPr>
                                  <pic:blipFill rotWithShape="1">
                                    <a:blip r:embed="rId48" cstate="print">
                                      <a:extLst>
                                        <a:ext uri="{28A0092B-C50C-407E-A947-70E740481C1C}">
                                          <a14:useLocalDpi xmlns:a14="http://schemas.microsoft.com/office/drawing/2010/main" val="0"/>
                                        </a:ext>
                                      </a:extLst>
                                    </a:blip>
                                    <a:srcRect l="6713" t="-1" r="6763" b="11"/>
                                    <a:stretch/>
                                  </pic:blipFill>
                                  <pic:spPr>
                                    <a:xfrm>
                                      <a:off x="4831660" y="60315"/>
                                      <a:ext cx="2281528" cy="1856948"/>
                                    </a:xfrm>
                                    <a:prstGeom prst="rect">
                                      <a:avLst/>
                                    </a:prstGeom>
                                  </pic:spPr>
                                </pic:pic>
                                <pic:pic xmlns:pic="http://schemas.openxmlformats.org/drawingml/2006/picture">
                                  <pic:nvPicPr>
                                    <pic:cNvPr id="798" name="Slika 798"/>
                                    <pic:cNvPicPr/>
                                  </pic:nvPicPr>
                                  <pic:blipFill rotWithShape="1">
                                    <a:blip r:embed="rId49" cstate="print">
                                      <a:extLst>
                                        <a:ext uri="{28A0092B-C50C-407E-A947-70E740481C1C}">
                                          <a14:useLocalDpi xmlns:a14="http://schemas.microsoft.com/office/drawing/2010/main" val="0"/>
                                        </a:ext>
                                      </a:extLst>
                                    </a:blip>
                                    <a:srcRect l="7127" t="-34" r="6724" b="64"/>
                                    <a:stretch/>
                                  </pic:blipFill>
                                  <pic:spPr>
                                    <a:xfrm>
                                      <a:off x="187914" y="1994539"/>
                                      <a:ext cx="2271647" cy="1856552"/>
                                    </a:xfrm>
                                    <a:prstGeom prst="rect">
                                      <a:avLst/>
                                    </a:prstGeom>
                                  </pic:spPr>
                                </pic:pic>
                                <pic:pic xmlns:pic="http://schemas.openxmlformats.org/drawingml/2006/picture">
                                  <pic:nvPicPr>
                                    <pic:cNvPr id="799" name="Slika 799"/>
                                    <pic:cNvPicPr/>
                                  </pic:nvPicPr>
                                  <pic:blipFill rotWithShape="1">
                                    <a:blip r:embed="rId50" cstate="print">
                                      <a:extLst>
                                        <a:ext uri="{28A0092B-C50C-407E-A947-70E740481C1C}">
                                          <a14:useLocalDpi xmlns:a14="http://schemas.microsoft.com/office/drawing/2010/main" val="0"/>
                                        </a:ext>
                                      </a:extLst>
                                    </a:blip>
                                    <a:srcRect l="6713" t="-11" r="6752" b="21"/>
                                    <a:stretch/>
                                  </pic:blipFill>
                                  <pic:spPr>
                                    <a:xfrm>
                                      <a:off x="2501791" y="1994937"/>
                                      <a:ext cx="2281834" cy="1856953"/>
                                    </a:xfrm>
                                    <a:prstGeom prst="rect">
                                      <a:avLst/>
                                    </a:prstGeom>
                                  </pic:spPr>
                                </pic:pic>
                                <pic:pic xmlns:pic="http://schemas.openxmlformats.org/drawingml/2006/picture">
                                  <pic:nvPicPr>
                                    <pic:cNvPr id="800" name="Slika 800"/>
                                    <pic:cNvPicPr/>
                                  </pic:nvPicPr>
                                  <pic:blipFill rotWithShape="1">
                                    <a:blip r:embed="rId51" cstate="print">
                                      <a:extLst>
                                        <a:ext uri="{28A0092B-C50C-407E-A947-70E740481C1C}">
                                          <a14:useLocalDpi xmlns:a14="http://schemas.microsoft.com/office/drawing/2010/main" val="0"/>
                                        </a:ext>
                                      </a:extLst>
                                    </a:blip>
                                    <a:srcRect l="6704" t="-11" r="6787" b="21"/>
                                    <a:stretch/>
                                  </pic:blipFill>
                                  <pic:spPr>
                                    <a:xfrm>
                                      <a:off x="4826300" y="1994937"/>
                                      <a:ext cx="2281113" cy="1856953"/>
                                    </a:xfrm>
                                    <a:prstGeom prst="rect">
                                      <a:avLst/>
                                    </a:prstGeom>
                                  </pic:spPr>
                                </pic:pic>
                                <pic:pic xmlns:pic="http://schemas.openxmlformats.org/drawingml/2006/picture">
                                  <pic:nvPicPr>
                                    <pic:cNvPr id="801" name="Slika 801"/>
                                    <pic:cNvPicPr/>
                                  </pic:nvPicPr>
                                  <pic:blipFill rotWithShape="1">
                                    <a:blip r:embed="rId52" cstate="print">
                                      <a:extLst>
                                        <a:ext uri="{28A0092B-C50C-407E-A947-70E740481C1C}">
                                          <a14:useLocalDpi xmlns:a14="http://schemas.microsoft.com/office/drawing/2010/main" val="0"/>
                                        </a:ext>
                                      </a:extLst>
                                    </a:blip>
                                    <a:srcRect l="7126" t="-11" r="6738" b="16"/>
                                    <a:stretch/>
                                  </pic:blipFill>
                                  <pic:spPr>
                                    <a:xfrm>
                                      <a:off x="187904" y="3906787"/>
                                      <a:ext cx="2271277" cy="1857051"/>
                                    </a:xfrm>
                                    <a:prstGeom prst="rect">
                                      <a:avLst/>
                                    </a:prstGeom>
                                  </pic:spPr>
                                </pic:pic>
                                <pic:pic xmlns:pic="http://schemas.openxmlformats.org/drawingml/2006/picture">
                                  <pic:nvPicPr>
                                    <pic:cNvPr id="802" name="Slika 802"/>
                                    <pic:cNvPicPr/>
                                  </pic:nvPicPr>
                                  <pic:blipFill rotWithShape="1">
                                    <a:blip r:embed="rId53" cstate="print">
                                      <a:extLst>
                                        <a:ext uri="{28A0092B-C50C-407E-A947-70E740481C1C}">
                                          <a14:useLocalDpi xmlns:a14="http://schemas.microsoft.com/office/drawing/2010/main" val="0"/>
                                        </a:ext>
                                      </a:extLst>
                                    </a:blip>
                                    <a:srcRect l="6695" t="-21" r="6801" b="31"/>
                                    <a:stretch/>
                                  </pic:blipFill>
                                  <pic:spPr>
                                    <a:xfrm>
                                      <a:off x="2501251" y="3906585"/>
                                      <a:ext cx="2281017" cy="1856953"/>
                                    </a:xfrm>
                                    <a:prstGeom prst="rect">
                                      <a:avLst/>
                                    </a:prstGeom>
                                  </pic:spPr>
                                </pic:pic>
                                <pic:pic xmlns:pic="http://schemas.openxmlformats.org/drawingml/2006/picture">
                                  <pic:nvPicPr>
                                    <pic:cNvPr id="803" name="Slika 803"/>
                                    <pic:cNvPicPr/>
                                  </pic:nvPicPr>
                                  <pic:blipFill rotWithShape="1">
                                    <a:blip r:embed="rId54" cstate="print">
                                      <a:extLst>
                                        <a:ext uri="{28A0092B-C50C-407E-A947-70E740481C1C}">
                                          <a14:useLocalDpi xmlns:a14="http://schemas.microsoft.com/office/drawing/2010/main" val="0"/>
                                        </a:ext>
                                      </a:extLst>
                                    </a:blip>
                                    <a:srcRect l="6670" t="-21" r="6848" b="31"/>
                                    <a:stretch/>
                                  </pic:blipFill>
                                  <pic:spPr>
                                    <a:xfrm>
                                      <a:off x="4825423" y="3906585"/>
                                      <a:ext cx="2280403" cy="1856953"/>
                                    </a:xfrm>
                                    <a:prstGeom prst="rect">
                                      <a:avLst/>
                                    </a:prstGeom>
                                  </pic:spPr>
                                </pic:pic>
                                <wpg:grpSp>
                                  <wpg:cNvPr id="804" name="Skupina 804"/>
                                  <wpg:cNvGrpSpPr/>
                                  <wpg:grpSpPr>
                                    <a:xfrm>
                                      <a:off x="176039" y="71400"/>
                                      <a:ext cx="2283418" cy="1859080"/>
                                      <a:chOff x="176039" y="71400"/>
                                      <a:chExt cx="2283418" cy="1859080"/>
                                    </a:xfrm>
                                  </wpg:grpSpPr>
                                  <pic:pic xmlns:pic="http://schemas.openxmlformats.org/drawingml/2006/picture">
                                    <pic:nvPicPr>
                                      <pic:cNvPr id="805" name="Slika 805"/>
                                      <pic:cNvPicPr/>
                                    </pic:nvPicPr>
                                    <pic:blipFill rotWithShape="1">
                                      <a:blip r:embed="rId55" cstate="print">
                                        <a:extLst>
                                          <a:ext uri="{28A0092B-C50C-407E-A947-70E740481C1C}">
                                            <a14:useLocalDpi xmlns:a14="http://schemas.microsoft.com/office/drawing/2010/main" val="0"/>
                                          </a:ext>
                                        </a:extLst>
                                      </a:blip>
                                      <a:srcRect l="7129" t="-1" r="6716" b="11"/>
                                      <a:stretch/>
                                    </pic:blipFill>
                                    <pic:spPr>
                                      <a:xfrm>
                                        <a:off x="187953" y="71400"/>
                                        <a:ext cx="2271504" cy="1859080"/>
                                      </a:xfrm>
                                      <a:prstGeom prst="rect">
                                        <a:avLst/>
                                      </a:prstGeom>
                                    </pic:spPr>
                                  </pic:pic>
                                  <pic:pic xmlns:pic="http://schemas.openxmlformats.org/drawingml/2006/picture">
                                    <pic:nvPicPr>
                                      <pic:cNvPr id="806" name="Slika 806" descr="C:\Users\mojcaz\Documents\Mojca\SEM in EDS\kostna moka\kostna moka\NKM5B = T2H100\NKM5B napraseno\NKM5B napraseno 07.tif"/>
                                      <pic:cNvPicPr>
                                        <a:picLocks noChangeAspect="1"/>
                                      </pic:cNvPicPr>
                                    </pic:nvPicPr>
                                    <pic:blipFill rotWithShape="1">
                                      <a:blip r:embed="rId56" cstate="print">
                                        <a:extLst>
                                          <a:ext uri="{28A0092B-C50C-407E-A947-70E740481C1C}">
                                            <a14:useLocalDpi xmlns:a14="http://schemas.microsoft.com/office/drawing/2010/main" val="0"/>
                                          </a:ext>
                                        </a:extLst>
                                      </a:blip>
                                      <a:srcRect l="14610" t="17580" r="22127" b="19264"/>
                                      <a:stretch/>
                                    </pic:blipFill>
                                    <pic:spPr bwMode="auto">
                                      <a:xfrm>
                                        <a:off x="176039" y="71400"/>
                                        <a:ext cx="2265678" cy="1696721"/>
                                      </a:xfrm>
                                      <a:prstGeom prst="rect">
                                        <a:avLst/>
                                      </a:prstGeom>
                                      <a:noFill/>
                                      <a:ln>
                                        <a:noFill/>
                                      </a:ln>
                                      <a:extLst>
                                        <a:ext uri="{53640926-AAD7-44D8-BBD7-CCE9431645EC}">
                                          <a14:shadowObscured xmlns:a14="http://schemas.microsoft.com/office/drawing/2010/main"/>
                                        </a:ext>
                                      </a:extLst>
                                    </pic:spPr>
                                  </pic:pic>
                                </wpg:grpSp>
                              </wpg:grpSp>
                            </wpg:grpSp>
                            <wpg:grpSp>
                              <wpg:cNvPr id="807" name="Skupina 807"/>
                              <wpg:cNvGrpSpPr/>
                              <wpg:grpSpPr>
                                <a:xfrm>
                                  <a:off x="0" y="0"/>
                                  <a:ext cx="5700395" cy="4705350"/>
                                  <a:chOff x="0" y="0"/>
                                  <a:chExt cx="5700395" cy="4705350"/>
                                </a:xfrm>
                              </wpg:grpSpPr>
                              <wps:wsp>
                                <wps:cNvPr id="808" name="Pravokotnik 808"/>
                                <wps:cNvSpPr/>
                                <wps:spPr>
                                  <a:xfrm>
                                    <a:off x="0" y="0"/>
                                    <a:ext cx="2814320" cy="23241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9" name="Pravokotnik 809"/>
                                <wps:cNvSpPr/>
                                <wps:spPr>
                                  <a:xfrm>
                                    <a:off x="2886075" y="4762"/>
                                    <a:ext cx="2814320" cy="23241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0" name="Pravokotnik 810"/>
                                <wps:cNvSpPr/>
                                <wps:spPr>
                                  <a:xfrm>
                                    <a:off x="0" y="2376487"/>
                                    <a:ext cx="2814320" cy="23241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1" name="Pravokotnik 811"/>
                                <wps:cNvSpPr/>
                                <wps:spPr>
                                  <a:xfrm>
                                    <a:off x="2886075" y="2381250"/>
                                    <a:ext cx="2814320" cy="23241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812" name="Text Box 65"/>
                            <wps:cNvSpPr txBox="1">
                              <a:spLocks noChangeArrowheads="1"/>
                            </wps:cNvSpPr>
                            <wps:spPr bwMode="auto">
                              <a:xfrm>
                                <a:off x="2583180" y="22542"/>
                                <a:ext cx="276859" cy="271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CD0639" w14:textId="77777777" w:rsidR="00E9549A" w:rsidRPr="00B53D71" w:rsidRDefault="00E9549A" w:rsidP="00873D0F">
                                  <w:pPr>
                                    <w:ind w:left="-142" w:right="-134" w:firstLine="0"/>
                                    <w:jc w:val="center"/>
                                    <w:rPr>
                                      <w:b/>
                                      <w:color w:val="FFFFFF" w:themeColor="background1"/>
                                      <w:sz w:val="16"/>
                                      <w:szCs w:val="16"/>
                                      <w:lang w:val="sl-SI"/>
                                    </w:rPr>
                                  </w:pPr>
                                  <w:r w:rsidRPr="00B53D71">
                                    <w:rPr>
                                      <w:b/>
                                      <w:color w:val="FFFFFF" w:themeColor="background1"/>
                                      <w:sz w:val="16"/>
                                      <w:szCs w:val="16"/>
                                      <w:lang w:val="sl-SI"/>
                                    </w:rPr>
                                    <w:t>(a)</w:t>
                                  </w:r>
                                </w:p>
                              </w:txbxContent>
                            </wps:txbx>
                            <wps:bodyPr rot="0" vert="horz" wrap="square" lIns="91440" tIns="45720" rIns="91440" bIns="45720" anchor="t" anchorCtr="0" upright="1">
                              <a:noAutofit/>
                            </wps:bodyPr>
                          </wps:wsp>
                        </wpg:grpSp>
                        <wps:wsp>
                          <wps:cNvPr id="813" name="Text Box 65"/>
                          <wps:cNvSpPr txBox="1">
                            <a:spLocks noChangeArrowheads="1"/>
                          </wps:cNvSpPr>
                          <wps:spPr bwMode="auto">
                            <a:xfrm>
                              <a:off x="4352925" y="1876425"/>
                              <a:ext cx="161925" cy="215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1B570D" w14:textId="77777777" w:rsidR="00E9549A" w:rsidRPr="00B53D71" w:rsidRDefault="00E9549A" w:rsidP="00873D0F">
                                <w:pPr>
                                  <w:ind w:left="-142" w:right="-134" w:firstLine="0"/>
                                  <w:jc w:val="center"/>
                                  <w:rPr>
                                    <w:b/>
                                    <w:color w:val="FFFFFF" w:themeColor="background1"/>
                                    <w:sz w:val="16"/>
                                    <w:szCs w:val="16"/>
                                    <w:lang w:val="sl-SI"/>
                                  </w:rPr>
                                </w:pPr>
                                <w:r w:rsidRPr="00B53D71">
                                  <w:rPr>
                                    <w:b/>
                                    <w:color w:val="FFFFFF" w:themeColor="background1"/>
                                    <w:sz w:val="16"/>
                                    <w:szCs w:val="16"/>
                                    <w:lang w:val="sl-SI"/>
                                  </w:rPr>
                                  <w:t>(d)</w:t>
                                </w:r>
                              </w:p>
                            </w:txbxContent>
                          </wps:txbx>
                          <wps:bodyPr rot="0" vert="horz" wrap="square" lIns="91440" tIns="45720" rIns="91440" bIns="45720" anchor="t" anchorCtr="0" upright="1">
                            <a:noAutofit/>
                          </wps:bodyPr>
                        </wps:wsp>
                        <wps:wsp>
                          <wps:cNvPr id="814" name="Text Box 65"/>
                          <wps:cNvSpPr txBox="1">
                            <a:spLocks noChangeArrowheads="1"/>
                          </wps:cNvSpPr>
                          <wps:spPr bwMode="auto">
                            <a:xfrm>
                              <a:off x="2062162" y="1881188"/>
                              <a:ext cx="161925" cy="215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29F744" w14:textId="77777777" w:rsidR="00E9549A" w:rsidRPr="00B53D71" w:rsidRDefault="00E9549A" w:rsidP="00873D0F">
                                <w:pPr>
                                  <w:ind w:left="-142" w:right="-134" w:firstLine="0"/>
                                  <w:jc w:val="center"/>
                                  <w:rPr>
                                    <w:b/>
                                    <w:color w:val="FFFFFF" w:themeColor="background1"/>
                                    <w:sz w:val="16"/>
                                    <w:szCs w:val="16"/>
                                    <w:lang w:val="sl-SI"/>
                                  </w:rPr>
                                </w:pPr>
                                <w:r w:rsidRPr="00B53D71">
                                  <w:rPr>
                                    <w:b/>
                                    <w:color w:val="FFFFFF" w:themeColor="background1"/>
                                    <w:sz w:val="16"/>
                                    <w:szCs w:val="16"/>
                                    <w:lang w:val="sl-SI"/>
                                  </w:rPr>
                                  <w:t>(c)</w:t>
                                </w:r>
                              </w:p>
                            </w:txbxContent>
                          </wps:txbx>
                          <wps:bodyPr rot="0" vert="horz" wrap="square" lIns="91440" tIns="45720" rIns="91440" bIns="45720" anchor="t" anchorCtr="0" upright="1">
                            <a:noAutofit/>
                          </wps:bodyPr>
                        </wps:wsp>
                      </wpg:grpSp>
                      <wps:wsp>
                        <wps:cNvPr id="815" name="Text Box 65"/>
                        <wps:cNvSpPr txBox="1">
                          <a:spLocks noChangeArrowheads="1"/>
                        </wps:cNvSpPr>
                        <wps:spPr bwMode="auto">
                          <a:xfrm>
                            <a:off x="4338637" y="9525"/>
                            <a:ext cx="160027" cy="215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E0566" w14:textId="77777777" w:rsidR="00E9549A" w:rsidRPr="00B53D71" w:rsidRDefault="00E9549A" w:rsidP="00873D0F">
                              <w:pPr>
                                <w:ind w:left="-142" w:right="-134" w:firstLine="0"/>
                                <w:jc w:val="center"/>
                                <w:rPr>
                                  <w:b/>
                                  <w:color w:val="FFFFFF" w:themeColor="background1"/>
                                  <w:sz w:val="16"/>
                                  <w:szCs w:val="16"/>
                                  <w:lang w:val="sl-SI"/>
                                </w:rPr>
                              </w:pPr>
                              <w:r w:rsidRPr="00B53D71">
                                <w:rPr>
                                  <w:b/>
                                  <w:color w:val="FFFFFF" w:themeColor="background1"/>
                                  <w:sz w:val="16"/>
                                  <w:szCs w:val="16"/>
                                  <w:lang w:val="sl-SI"/>
                                </w:rPr>
                                <w:t>(b)</w:t>
                              </w:r>
                            </w:p>
                          </w:txbxContent>
                        </wps:txbx>
                        <wps:bodyPr rot="0" vert="horz" wrap="square" lIns="91440" tIns="45720" rIns="91440" bIns="45720" anchor="t" anchorCtr="0" upright="1">
                          <a:noAutofit/>
                        </wps:bodyPr>
                      </wps:wsp>
                    </wpg:wgp>
                  </a:graphicData>
                </a:graphic>
              </wp:inline>
            </w:drawing>
          </mc:Choice>
          <mc:Fallback>
            <w:pict>
              <v:group w14:anchorId="0E1934FF" id="Skupina 755" o:spid="_x0000_s1026" style="width:481.9pt;height:397.8pt;mso-position-horizontal-relative:char;mso-position-vertical-relative:line" coordsize="45161,37293" o:gfxdata="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">
                <o:lock v:ext="edit" aspectratio="t"/>
                <v:group id="Skupina 756" o:spid="_x0000_s1027" style="position:absolute;width:45161;height:37293" coordsize="45161,37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">
                  <v:group id="Skupina 757" o:spid="_x0000_s1028" style="position:absolute;width:45161;height:37293" coordsize="57003,47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">
                    <o:lock v:ext="edit" aspectratio="t"/>
                    <v:group id="Skupina 758" o:spid="_x0000_s1029" style="position:absolute;width:57003;height:47053" coordsize="57003,47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">
                      <v:group id="Skupina 759" o:spid="_x0000_s1030" style="position:absolute;left:523;top:562;width:56477;height:46408" coordorigin=",-104" coordsize="56478,46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4k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paLV/g7E46A3P4CAAD//wMAUEsBAi0AFAAGAAgAAAAhANvh9svuAAAAhQEAABMAAAAAAAAA&#10;AAAAAAAAAAAAAFtDb250ZW50X1R5cGVzXS54bWxQSwECLQAUAAYACAAAACEAWvQsW78AAAAVAQAA&#10;CwAAAAAAAAAAAAAAAAAfAQAAX3JlbHMvLnJlbHNQSwECLQAUAAYACAAAACEAfwbeJMYAAADcAAAA&#10;DwAAAAAAAAAAAAAAAAAHAgAAZHJzL2Rvd25yZXYueG1sUEsFBgAAAAADAAMAtwAAAPoCAAAAAA==&#10;">
                        <v:group id="Skupina 760" o:spid="_x0000_s1031" style="position:absolute;width:27600;height:22390" coordorigin="1652,-158" coordsize="69091,56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lika 761" o:spid="_x0000_s1032" type="#_x0000_t75" style="position:absolute;left:1652;width:23024;height:18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">
                            <v:imagedata r:id="rId57" o:title="" croptop="1f" cropbottom="6f" cropleft="4113f" cropright="4115f"/>
                          </v:shape>
                          <v:group id="Skupina 762" o:spid="_x0000_s1033" style="position:absolute;left:1652;top:-158;width:69091;height:56010" coordorigin="1652,-158" coordsize="69091,56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">
                            <v:shape id="Slika 763" o:spid="_x0000_s1034" type="#_x0000_t75" style="position:absolute;left:24734;top:-79;width:22903;height:18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">
                              <v:imagedata r:id="rId58" o:title="" croptop="1f" cropbottom="6f" cropleft="4394f" cropright="4137f"/>
                            </v:shape>
                            <v:shape id="Slika 764" o:spid="_x0000_s1035" type="#_x0000_t75" style="position:absolute;left:47861;top:-79;width:22882;height:18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">
                              <v:imagedata r:id="rId59" o:title="" croptop="1f" cropbottom="6f" cropleft="4291f" cropright="4291f"/>
                            </v:shape>
                            <v:shape id="Slika 765" o:spid="_x0000_s1036" type="#_x0000_t75" style="position:absolute;left:1652;top:18616;width:23023;height:18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">
                              <v:imagedata r:id="rId60" o:title="" croptop="-6f" cropbottom="12f" cropleft="4113f" cropright="4118f"/>
                            </v:shape>
                            <v:shape id="Slika 766" o:spid="_x0000_s1037" type="#_x0000_t75" style="position:absolute;left:24735;top:18616;width:22907;height:18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">
                              <v:imagedata r:id="rId61" o:title="" croptop="-6f" cropbottom="12f" cropleft="4397f" cropright="4125f"/>
                            </v:shape>
                            <v:shape id="Slika 767" o:spid="_x0000_s1038" type="#_x0000_t75" style="position:absolute;left:47858;top:18616;width:22878;height:18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">
                              <v:imagedata r:id="rId62" o:title="" croptop="-6f" cropbottom="12f" cropleft="4285f" cropright="4310f"/>
                            </v:shape>
                            <v:shape id="Slika 768" o:spid="_x0000_s1039" type="#_x0000_t75" style="position:absolute;left:1652;top:37233;width:23023;height:18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">
                              <v:imagedata r:id="rId63" o:title="" croptop="-12f" cropbottom="19f" cropleft="4113f" cropright="4118f"/>
                            </v:shape>
                            <v:shape id="Slika 769" o:spid="_x0000_s1040" type="#_x0000_t75" style="position:absolute;left:24736;top:37233;width:22906;height:18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">
                              <v:imagedata r:id="rId64" o:title="" croptop="-12f" cropbottom="19f" cropleft="4399f" cropright="4126f"/>
                            </v:shape>
                            <v:shape id="Slika 770" o:spid="_x0000_s1041" type="#_x0000_t75" style="position:absolute;left:47771;top:37235;width:22877;height:18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">
                              <v:imagedata r:id="rId65" o:title="" croptop="-6f" cropbottom="9f" cropleft="4264f" cropright="4331f"/>
                            </v:shape>
                            <v:shape id="Slika 771" o:spid="_x0000_s1042" type="#_x0000_t75" style="position:absolute;left:1652;top:-158;width:22915;height:17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">
                              <v:imagedata r:id="rId66" o:title="NKM 1G napraseno 05" croptop="21685f" cropbottom="13033f" cropleft="5360f" cropright="29202f"/>
                            </v:shape>
                          </v:group>
                        </v:group>
                        <v:group id="Skupina 772" o:spid="_x0000_s1043" style="position:absolute;left:28622;top:-104;width:27851;height:22525" coordorigin="1714,-261" coordsize="69494,56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">
                          <o:lock v:ext="edit" aspectratio="t"/>
                          <v:group id="Skupina 773" o:spid="_x0000_s1044" style="position:absolute;left:1714;top:-261;width:69494;height:56172" coordorigin="1714,-261" coordsize="69494,56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7WuxgAAANwAAAAPAAAAZHJzL2Rvd25yZXYueG1sRI9Ba8JA&#10;FITvBf/D8gremk2UNp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VVu1rsYAAADcAAAA&#10;DwAAAAAAAAAAAAAAAAAHAgAAZHJzL2Rvd25yZXYueG1sUEsFBgAAAAADAAMAtwAAAPoCAAAAAA==&#10;">
                            <v:shape id="Slika 774" o:spid="_x0000_s1045" type="#_x0000_t75" style="position:absolute;left:1714;width:22859;height:18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">
                              <v:imagedata r:id="rId67" o:title="" cropbottom="18f" cropleft="4274f" cropright="4278f"/>
                            </v:shape>
                            <v:shape id="Slika 775" o:spid="_x0000_s1046" type="#_x0000_t75" style="position:absolute;left:25417;top:-237;width:22861;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">
                              <v:imagedata r:id="rId68" o:title="" cropleft="4275f" cropright="4274f"/>
                            </v:shape>
                            <v:shape id="Slika 776" o:spid="_x0000_s1047" type="#_x0000_t75" style="position:absolute;left:1833;top:37338;width:22754;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">
                              <v:imagedata r:id="rId69" o:title="" cropleft="4274f" cropright="4537f"/>
                            </v:shape>
                            <v:shape id="Slika 777" o:spid="_x0000_s1048" type="#_x0000_t75" style="position:absolute;left:24937;top:18573;width:22845;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">
                              <v:imagedata r:id="rId70" o:title="" cropleft="4260f" cropright="4325f"/>
                            </v:shape>
                            <v:shape id="Slika 778" o:spid="_x0000_s1049" type="#_x0000_t75" style="position:absolute;left:48199;top:18669;width:22558;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">
                              <v:imagedata r:id="rId71" o:title="" cropleft="4248f" cropright="5053f"/>
                            </v:shape>
                            <v:shape id="Slika 779" o:spid="_x0000_s1050" type="#_x0000_t75" style="position:absolute;left:1832;top:18573;width:22755;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">
                              <v:imagedata r:id="rId72" o:title="" cropleft="4274f" cropright="4537f"/>
                            </v:shape>
                            <v:shape id="Slika 780" o:spid="_x0000_s1051" type="#_x0000_t75" style="position:absolute;left:48646;top:-261;width:22562;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">
                              <v:imagedata r:id="rId73" o:title="" cropleft="4511f" cropright="4778f"/>
                            </v:shape>
                            <v:shape id="Slika 781" o:spid="_x0000_s1052" type="#_x0000_t75" style="position:absolute;left:24942;top:37338;width:22840;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">
                              <v:imagedata r:id="rId74" o:title="" cropleft="4274f" cropright="4325f"/>
                            </v:shape>
                            <v:shape id="Slika 782" o:spid="_x0000_s1053" type="#_x0000_t75" style="position:absolute;left:48131;top:37338;width:22547;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">
                              <v:imagedata r:id="rId75" o:title="" cropleft="4511f" cropright="4816f"/>
                            </v:shape>
                          </v:group>
                          <v:shape id="Slika 783" o:spid="_x0000_s1054" type="#_x0000_t75" style="position:absolute;left:1833;top:95;width:22765;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">
                            <v:imagedata r:id="rId76" o:title="NKM1D 05" croptop="6421f" cropbottom="26855f" cropleft="17433f" cropright="15579f"/>
                          </v:shape>
                        </v:group>
                        <v:group id="Skupina 784" o:spid="_x0000_s1055" style="position:absolute;left:47;top:23574;width:27442;height:22724" coordorigin="1882,955" coordsize="68776,5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">
                          <o:lock v:ext="edit" aspectratio="t"/>
                          <v:shape id="Slika 785" o:spid="_x0000_s1056" type="#_x0000_t75" style="position:absolute;left:24908;top:20194;width:22817;height:1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">
                            <v:imagedata r:id="rId77" o:title="" cropleft="4400f" cropright="4428f"/>
                          </v:shape>
                          <v:group id="Skupina 786" o:spid="_x0000_s1057" style="position:absolute;left:1882;top:955;width:68777;height:56954" coordorigin="1882,954" coordsize="68772,56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">
                            <o:lock v:ext="edit" aspectratio="t"/>
                            <v:shape id="Slika 787" o:spid="_x0000_s1058" type="#_x0000_t75" style="position:absolute;left:25185;top:1025;width:22815;height:1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">
                              <v:imagedata r:id="rId78" o:title="" cropleft="4572f" cropright="4261f"/>
                            </v:shape>
                            <v:shape id="Slika 788" o:spid="_x0000_s1059" type="#_x0000_t75" style="position:absolute;left:1909;top:954;width:22985;height:1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">
                              <v:imagedata r:id="rId79" o:title="" cropleft="4350f" cropright="4061f"/>
                            </v:shape>
                            <v:shape id="Slika 789" o:spid="_x0000_s1060" type="#_x0000_t75" style="position:absolute;left:47949;top:1074;width:22705;height:18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">
                              <v:imagedata r:id="rId80" o:title="" cropleft="4388f" cropright="4716f"/>
                            </v:shape>
                            <v:shape id="Slika 790" o:spid="_x0000_s1061" type="#_x0000_t75" style="position:absolute;left:2042;top:20194;width:22518;height:18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">
                              <v:imagedata r:id="rId81" o:title="" cropleft="5140f" cropright="4429f"/>
                            </v:shape>
                            <v:shape id="Slika 791" o:spid="_x0000_s1062" type="#_x0000_t75" style="position:absolute;left:47949;top:20194;width:22686;height:18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">
                              <v:imagedata r:id="rId82" o:title="" cropleft="4388f" cropright="4765f"/>
                            </v:shape>
                            <v:shape id="Slika 792" o:spid="_x0000_s1063" type="#_x0000_t75" style="position:absolute;left:1882;top:39313;width:22849;height:1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">
                              <v:imagedata r:id="rId83" o:title="" cropleft="4151f" cropright="4598f"/>
                            </v:shape>
                            <v:shape id="Slika 793" o:spid="_x0000_s1064" type="#_x0000_t75" style="position:absolute;left:24955;top:39314;width:22824;height:1857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">
                              <v:imagedata r:id="rId84" o:title="" cropleft="4399f" cropright="4458f"/>
                            </v:shape>
                            <v:shape id="Slika 794" o:spid="_x0000_s1065" type="#_x0000_t75" style="position:absolute;left:47951;top:39313;width:22668;height:1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">
                              <v:imagedata r:id="rId85" o:title="" cropleft="4394f" cropright="4805f"/>
                            </v:shape>
                          </v:group>
                        </v:group>
                        <v:group id="Skupina 795" o:spid="_x0000_s1066" style="position:absolute;left:28718;top:23339;width:27760;height:22974" coordorigin="1760,246" coordsize="69371,5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m67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pavC/g7E46A3P4CAAD//wMAUEsBAi0AFAAGAAgAAAAhANvh9svuAAAAhQEAABMAAAAAAAAA&#10;AAAAAAAAAAAAAFtDb250ZW50X1R5cGVzXS54bWxQSwECLQAUAAYACAAAACEAWvQsW78AAAAVAQAA&#10;CwAAAAAAAAAAAAAAAAAfAQAAX3JlbHMvLnJlbHNQSwECLQAUAAYACAAAACEABfJuu8YAAADcAAAA&#10;DwAAAAAAAAAAAAAAAAAHAgAAZHJzL2Rvd25yZXYueG1sUEsFBgAAAAADAAMAtwAAAPoCAAAAAA==&#10;">
                          <o:lock v:ext="edit" aspectratio="t"/>
                          <v:shape id="Slika 796" o:spid="_x0000_s1067" type="#_x0000_t75" style="position:absolute;left:25071;top:246;width:22822;height:20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">
                            <v:imagedata r:id="rId86" o:title="" croptop="-1901f" cropbottom="-5654f" cropleft="4401f" cropright="4415f"/>
                          </v:shape>
                          <v:shape id="Slika 797" o:spid="_x0000_s1068" type="#_x0000_t75" style="position:absolute;left:48316;top:603;width:22815;height:18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">
                            <v:imagedata r:id="rId87" o:title="" croptop="-1f" cropbottom="7f" cropleft="4399f" cropright="4432f"/>
                          </v:shape>
                          <v:shape id="Slika 798" o:spid="_x0000_s1069" type="#_x0000_t75" style="position:absolute;left:1879;top:19945;width:22716;height:18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">
                            <v:imagedata r:id="rId88" o:title="" croptop="-22f" cropbottom="42f" cropleft="4671f" cropright="4407f"/>
                          </v:shape>
                          <v:shape id="Slika 799" o:spid="_x0000_s1070" type="#_x0000_t75" style="position:absolute;left:25017;top:19949;width:22819;height:18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">
                            <v:imagedata r:id="rId89" o:title="" croptop="-7f" cropbottom="14f" cropleft="4399f" cropright="4425f"/>
                          </v:shape>
                          <v:shape id="Slika 800" o:spid="_x0000_s1071" type="#_x0000_t75" style="position:absolute;left:48263;top:19949;width:22811;height:18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">
                            <v:imagedata r:id="rId90" o:title="" croptop="-7f" cropbottom="14f" cropleft="4394f" cropright="4448f"/>
                          </v:shape>
                          <v:shape id="Slika 801" o:spid="_x0000_s1072" type="#_x0000_t75" style="position:absolute;left:1879;top:39067;width:22712;height:18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">
                            <v:imagedata r:id="rId91" o:title="" croptop="-7f" cropbottom="10f" cropleft="4670f" cropright="4416f"/>
                          </v:shape>
                          <v:shape id="Slika 802" o:spid="_x0000_s1073" type="#_x0000_t75" style="position:absolute;left:25012;top:39065;width:22810;height:18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">
                            <v:imagedata r:id="rId92" o:title="" croptop="-14f" cropbottom="20f" cropleft="4388f" cropright="4457f"/>
                          </v:shape>
                          <v:shape id="Slika 803" o:spid="_x0000_s1074" type="#_x0000_t75" style="position:absolute;left:48254;top:39065;width:22804;height:18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">
                            <v:imagedata r:id="rId93" o:title="" croptop="-14f" cropbottom="20f" cropleft="4371f" cropright="4488f"/>
                          </v:shape>
                          <v:group id="Skupina 804" o:spid="_x0000_s1075" style="position:absolute;left:1760;top:714;width:22834;height:18590" coordorigin="1760,714" coordsize="22834,18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">
                            <v:shape id="Slika 805" o:spid="_x0000_s1076" type="#_x0000_t75" style="position:absolute;left:1879;top:714;width:22715;height:18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">
                              <v:imagedata r:id="rId94" o:title="" croptop="-1f" cropbottom="7f" cropleft="4672f" cropright="4401f"/>
                            </v:shape>
                            <v:shape id="Slika 806" o:spid="_x0000_s1077" type="#_x0000_t75" style="position:absolute;left:1760;top:714;width:22657;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">
                              <v:imagedata r:id="rId95" o:title="NKM5B napraseno 07" croptop="11521f" cropbottom="12625f" cropleft="9575f" cropright="14501f"/>
                            </v:shape>
                          </v:group>
                        </v:group>
                      </v:group>
                      <v:group id="Skupina 807" o:spid="_x0000_s1078" style="position:absolute;width:57003;height:47053" coordsize="57003,47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">
                        <v:rect id="Pravokotnik 808" o:spid="_x0000_s1079" style="position:absolute;width:28143;height:2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" filled="f" strokecolor="black [3213]" strokeweight=".5pt"/>
                        <v:rect id="Pravokotnik 809" o:spid="_x0000_s1080" style="position:absolute;left:28860;top:47;width:28143;height:2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" filled="f" strokecolor="black [3213]" strokeweight=".5pt"/>
                        <v:rect id="Pravokotnik 810" o:spid="_x0000_s1081" style="position:absolute;top:23764;width:28143;height:2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" filled="f" strokecolor="black [3213]" strokeweight=".5pt"/>
                        <v:rect id="Pravokotnik 811" o:spid="_x0000_s1082" style="position:absolute;left:28860;top:23812;width:28143;height:2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" filled="f" strokecolor="black [3213]" strokeweight=".5pt"/>
                      </v:group>
                    </v:group>
                    <v:shapetype id="_x0000_t202" coordsize="21600,21600" o:spt="202" path="m,l,21600r21600,l21600,xe">
                      <v:stroke joinstyle="miter"/>
                      <v:path gradientshapeok="t" o:connecttype="rect"/>
                    </v:shapetype>
                    <v:shape id="Text Box 65" o:spid="_x0000_s1083" type="#_x0000_t202" style="position:absolute;left:25831;top:225;width:2769;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" filled="f" stroked="f">
                      <v:textbox>
                        <w:txbxContent>
                          <w:p w14:paraId="27CD0639" w14:textId="77777777" w:rsidR="00E9549A" w:rsidRPr="00B53D71" w:rsidRDefault="00E9549A" w:rsidP="00873D0F">
                            <w:pPr>
                              <w:ind w:left="-142" w:right="-134" w:firstLine="0"/>
                              <w:jc w:val="center"/>
                              <w:rPr>
                                <w:b/>
                                <w:color w:val="FFFFFF" w:themeColor="background1"/>
                                <w:sz w:val="16"/>
                                <w:szCs w:val="16"/>
                                <w:lang w:val="sl-SI"/>
                              </w:rPr>
                            </w:pPr>
                            <w:r w:rsidRPr="00B53D71">
                              <w:rPr>
                                <w:b/>
                                <w:color w:val="FFFFFF" w:themeColor="background1"/>
                                <w:sz w:val="16"/>
                                <w:szCs w:val="16"/>
                                <w:lang w:val="sl-SI"/>
                              </w:rPr>
                              <w:t>(a)</w:t>
                            </w:r>
                          </w:p>
                        </w:txbxContent>
                      </v:textbox>
                    </v:shape>
                  </v:group>
                  <v:shape id="Text Box 65" o:spid="_x0000_s1084" type="#_x0000_t202" style="position:absolute;left:43529;top:18764;width:1619;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" filled="f" stroked="f">
                    <v:textbox>
                      <w:txbxContent>
                        <w:p w14:paraId="361B570D" w14:textId="77777777" w:rsidR="00E9549A" w:rsidRPr="00B53D71" w:rsidRDefault="00E9549A" w:rsidP="00873D0F">
                          <w:pPr>
                            <w:ind w:left="-142" w:right="-134" w:firstLine="0"/>
                            <w:jc w:val="center"/>
                            <w:rPr>
                              <w:b/>
                              <w:color w:val="FFFFFF" w:themeColor="background1"/>
                              <w:sz w:val="16"/>
                              <w:szCs w:val="16"/>
                              <w:lang w:val="sl-SI"/>
                            </w:rPr>
                          </w:pPr>
                          <w:r w:rsidRPr="00B53D71">
                            <w:rPr>
                              <w:b/>
                              <w:color w:val="FFFFFF" w:themeColor="background1"/>
                              <w:sz w:val="16"/>
                              <w:szCs w:val="16"/>
                              <w:lang w:val="sl-SI"/>
                            </w:rPr>
                            <w:t>(d)</w:t>
                          </w:r>
                        </w:p>
                      </w:txbxContent>
                    </v:textbox>
                  </v:shape>
                  <v:shape id="Text Box 65" o:spid="_x0000_s1085" type="#_x0000_t202" style="position:absolute;left:20621;top:18811;width:1619;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" filled="f" stroked="f">
                    <v:textbox>
                      <w:txbxContent>
                        <w:p w14:paraId="3229F744" w14:textId="77777777" w:rsidR="00E9549A" w:rsidRPr="00B53D71" w:rsidRDefault="00E9549A" w:rsidP="00873D0F">
                          <w:pPr>
                            <w:ind w:left="-142" w:right="-134" w:firstLine="0"/>
                            <w:jc w:val="center"/>
                            <w:rPr>
                              <w:b/>
                              <w:color w:val="FFFFFF" w:themeColor="background1"/>
                              <w:sz w:val="16"/>
                              <w:szCs w:val="16"/>
                              <w:lang w:val="sl-SI"/>
                            </w:rPr>
                          </w:pPr>
                          <w:r w:rsidRPr="00B53D71">
                            <w:rPr>
                              <w:b/>
                              <w:color w:val="FFFFFF" w:themeColor="background1"/>
                              <w:sz w:val="16"/>
                              <w:szCs w:val="16"/>
                              <w:lang w:val="sl-SI"/>
                            </w:rPr>
                            <w:t>(c)</w:t>
                          </w:r>
                        </w:p>
                      </w:txbxContent>
                    </v:textbox>
                  </v:shape>
                </v:group>
                <v:shape id="Text Box 65" o:spid="_x0000_s1086" type="#_x0000_t202" style="position:absolute;left:43386;top:95;width:1600;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" filled="f" stroked="f">
                  <v:textbox>
                    <w:txbxContent>
                      <w:p w14:paraId="040E0566" w14:textId="77777777" w:rsidR="00E9549A" w:rsidRPr="00B53D71" w:rsidRDefault="00E9549A" w:rsidP="00873D0F">
                        <w:pPr>
                          <w:ind w:left="-142" w:right="-134" w:firstLine="0"/>
                          <w:jc w:val="center"/>
                          <w:rPr>
                            <w:b/>
                            <w:color w:val="FFFFFF" w:themeColor="background1"/>
                            <w:sz w:val="16"/>
                            <w:szCs w:val="16"/>
                            <w:lang w:val="sl-SI"/>
                          </w:rPr>
                        </w:pPr>
                        <w:r w:rsidRPr="00B53D71">
                          <w:rPr>
                            <w:b/>
                            <w:color w:val="FFFFFF" w:themeColor="background1"/>
                            <w:sz w:val="16"/>
                            <w:szCs w:val="16"/>
                            <w:lang w:val="sl-SI"/>
                          </w:rPr>
                          <w:t>(b)</w:t>
                        </w:r>
                      </w:p>
                    </w:txbxContent>
                  </v:textbox>
                </v:shape>
                <w10:anchorlock/>
              </v:group>
            </w:pict>
          </mc:Fallback>
        </mc:AlternateContent>
      </w:r>
    </w:p>
    <w:p w14:paraId="35FB8B3B" w14:textId="1174B112" w:rsidR="00873D0F" w:rsidRPr="00873D0F" w:rsidRDefault="00873D0F" w:rsidP="005D0AA8">
      <w:pPr>
        <w:keepNext/>
        <w:spacing w:before="120" w:line="276" w:lineRule="auto"/>
        <w:ind w:firstLine="0"/>
        <w:jc w:val="both"/>
        <w:rPr>
          <w:rFonts w:ascii="Times New Roman" w:hAnsi="Times New Roman"/>
          <w:lang w:eastAsia="hu-HU"/>
        </w:rPr>
      </w:pPr>
      <w:bookmarkStart w:id="21" w:name="_Hlk51747565"/>
      <w:r w:rsidRPr="00873D0F">
        <w:rPr>
          <w:rFonts w:ascii="Times New Roman" w:hAnsi="Times New Roman"/>
          <w:b/>
          <w:lang w:eastAsia="hu-HU"/>
        </w:rPr>
        <w:t>Figure 9.</w:t>
      </w:r>
      <w:r w:rsidRPr="00873D0F">
        <w:rPr>
          <w:rFonts w:ascii="Times New Roman" w:hAnsi="Times New Roman"/>
          <w:lang w:eastAsia="hu-HU"/>
        </w:rPr>
        <w:t xml:space="preserve"> EDS maps of elemental distribution in the samples T1H005 (a), T2H005 (b), T1H100 (c) and T2H100 (d). Distribution of the elements from left to right for all samples: upper line – electron image, oxygen, carbon; in the middle – calcium, phosphorus, chlori</w:t>
      </w:r>
      <w:r w:rsidR="006066A9">
        <w:rPr>
          <w:rFonts w:ascii="Times New Roman" w:hAnsi="Times New Roman"/>
          <w:lang w:eastAsia="hu-HU"/>
        </w:rPr>
        <w:t>n</w:t>
      </w:r>
      <w:r w:rsidRPr="00873D0F">
        <w:rPr>
          <w:rFonts w:ascii="Times New Roman" w:hAnsi="Times New Roman"/>
          <w:lang w:eastAsia="hu-HU"/>
        </w:rPr>
        <w:t>e; bottom line – sodium, potassium, magnesium or silicon (sample T1H005).</w:t>
      </w:r>
    </w:p>
    <w:bookmarkEnd w:id="21"/>
    <w:p w14:paraId="131CA2DE" w14:textId="77777777" w:rsidR="004E42AF" w:rsidRPr="00340816" w:rsidRDefault="004E42AF" w:rsidP="00BD2BDE">
      <w:pPr>
        <w:spacing w:line="360" w:lineRule="auto"/>
        <w:ind w:firstLine="0"/>
        <w:jc w:val="both"/>
        <w:rPr>
          <w:rFonts w:ascii="Times New Roman" w:hAnsi="Times New Roman"/>
          <w:b/>
          <w:sz w:val="20"/>
          <w:szCs w:val="20"/>
          <w:lang w:eastAsia="hu-HU"/>
        </w:rPr>
      </w:pPr>
    </w:p>
    <w:p w14:paraId="47007727" w14:textId="77777777" w:rsidR="00F86230" w:rsidRPr="00340816" w:rsidRDefault="00F86230" w:rsidP="00524B88">
      <w:pPr>
        <w:pStyle w:val="Heading1"/>
      </w:pPr>
      <w:r w:rsidRPr="00340816">
        <w:t>Conclusions</w:t>
      </w:r>
    </w:p>
    <w:p w14:paraId="77E7E92F" w14:textId="15396F7E" w:rsidR="00686677" w:rsidRPr="00340816" w:rsidRDefault="00686677" w:rsidP="00337BFB">
      <w:pPr>
        <w:pStyle w:val="laneknormal"/>
      </w:pPr>
      <w:r w:rsidRPr="00340816">
        <w:t xml:space="preserve">The results of the MBM pyrolysis study at various final temperatures of pyrolysis and various heating rates revealed </w:t>
      </w:r>
      <w:r w:rsidR="004A435D" w:rsidRPr="00340816">
        <w:t xml:space="preserve">the </w:t>
      </w:r>
      <w:r w:rsidRPr="00340816">
        <w:t>strong influence of both</w:t>
      </w:r>
      <w:r w:rsidR="00B037C8" w:rsidRPr="00340816">
        <w:t xml:space="preserve">, not only </w:t>
      </w:r>
      <w:r w:rsidR="004A435D" w:rsidRPr="00340816">
        <w:t xml:space="preserve">the </w:t>
      </w:r>
      <w:r w:rsidRPr="00340816">
        <w:t>pyrolysis end temperature</w:t>
      </w:r>
      <w:r w:rsidR="00B037C8" w:rsidRPr="00340816">
        <w:t xml:space="preserve">, but also the strong influence of </w:t>
      </w:r>
      <w:r w:rsidR="004A435D" w:rsidRPr="00340816">
        <w:t xml:space="preserve">the </w:t>
      </w:r>
      <w:r w:rsidRPr="00340816">
        <w:t xml:space="preserve">heating rate on </w:t>
      </w:r>
      <w:r w:rsidR="004A435D" w:rsidRPr="00340816">
        <w:t xml:space="preserve">the </w:t>
      </w:r>
      <w:r w:rsidRPr="00340816">
        <w:t xml:space="preserve">morphology and chemical composition of the final products. </w:t>
      </w:r>
    </w:p>
    <w:p w14:paraId="16E99DFF" w14:textId="455213DA" w:rsidR="00C00385" w:rsidRPr="00340816" w:rsidRDefault="00686677" w:rsidP="00337BFB">
      <w:pPr>
        <w:pStyle w:val="laneknormal"/>
        <w:rPr>
          <w:rStyle w:val="laneknormalZnak"/>
        </w:rPr>
      </w:pPr>
      <w:r w:rsidRPr="00340816">
        <w:rPr>
          <w:rFonts w:eastAsia="Calibri"/>
        </w:rPr>
        <w:t>The TG</w:t>
      </w:r>
      <w:r w:rsidR="007F42B7">
        <w:rPr>
          <w:rFonts w:eastAsia="Calibri"/>
        </w:rPr>
        <w:t>A</w:t>
      </w:r>
      <w:r w:rsidRPr="00340816">
        <w:rPr>
          <w:rFonts w:eastAsia="Calibri"/>
        </w:rPr>
        <w:t xml:space="preserve"> measurements show</w:t>
      </w:r>
      <w:r w:rsidR="00BF37F9" w:rsidRPr="00340816">
        <w:rPr>
          <w:rFonts w:eastAsia="Calibri"/>
        </w:rPr>
        <w:t>ed</w:t>
      </w:r>
      <w:r w:rsidRPr="00340816">
        <w:rPr>
          <w:rFonts w:eastAsia="Calibri"/>
        </w:rPr>
        <w:t xml:space="preserve"> </w:t>
      </w:r>
      <w:r w:rsidR="004A435D" w:rsidRPr="00340816">
        <w:rPr>
          <w:rFonts w:eastAsia="Calibri"/>
        </w:rPr>
        <w:t xml:space="preserve">a </w:t>
      </w:r>
      <w:r w:rsidRPr="00340816">
        <w:rPr>
          <w:rFonts w:eastAsia="Calibri"/>
        </w:rPr>
        <w:t xml:space="preserve">similar course of pyrolysis for </w:t>
      </w:r>
      <w:r w:rsidR="004A435D" w:rsidRPr="00340816">
        <w:rPr>
          <w:rFonts w:eastAsia="Calibri"/>
        </w:rPr>
        <w:t xml:space="preserve">the </w:t>
      </w:r>
      <w:r w:rsidRPr="00340816">
        <w:rPr>
          <w:rFonts w:eastAsia="Calibri"/>
        </w:rPr>
        <w:t>MBM sample</w:t>
      </w:r>
      <w:r w:rsidR="004A435D" w:rsidRPr="00340816">
        <w:rPr>
          <w:rFonts w:eastAsia="Calibri"/>
        </w:rPr>
        <w:t>s</w:t>
      </w:r>
      <w:r w:rsidRPr="00340816">
        <w:rPr>
          <w:rFonts w:eastAsia="Calibri"/>
        </w:rPr>
        <w:t xml:space="preserve"> heated at all </w:t>
      </w:r>
      <w:r w:rsidR="004A435D" w:rsidRPr="00340816">
        <w:rPr>
          <w:rFonts w:eastAsia="Calibri"/>
        </w:rPr>
        <w:t xml:space="preserve">the </w:t>
      </w:r>
      <w:r w:rsidRPr="00340816">
        <w:rPr>
          <w:rFonts w:eastAsia="Calibri"/>
        </w:rPr>
        <w:t>heating rates</w:t>
      </w:r>
      <w:r w:rsidRPr="00340816">
        <w:t xml:space="preserve"> with the major pyrolytic event </w:t>
      </w:r>
      <w:r w:rsidR="001C4DE7" w:rsidRPr="00340816">
        <w:t>occurring</w:t>
      </w:r>
      <w:r w:rsidRPr="00340816">
        <w:t xml:space="preserve"> in the temperature interval 210</w:t>
      </w:r>
      <w:r w:rsidRPr="00340816">
        <w:sym w:font="Symbol" w:char="F02D"/>
      </w:r>
      <w:r w:rsidRPr="00340816">
        <w:t xml:space="preserve">450 °C </w:t>
      </w:r>
      <w:r w:rsidR="001C4DE7" w:rsidRPr="00340816">
        <w:t>being</w:t>
      </w:r>
      <w:r w:rsidRPr="00340816">
        <w:t xml:space="preserve"> due to </w:t>
      </w:r>
      <w:r w:rsidR="004A435D" w:rsidRPr="00340816">
        <w:t xml:space="preserve">the </w:t>
      </w:r>
      <w:r w:rsidRPr="00340816">
        <w:t xml:space="preserve">degradation reactions of organic intermediates. </w:t>
      </w:r>
      <w:r w:rsidRPr="00340816">
        <w:rPr>
          <w:rFonts w:eastAsia="Calibri"/>
        </w:rPr>
        <w:t xml:space="preserve">An additional </w:t>
      </w:r>
      <w:r w:rsidR="00B666FF" w:rsidRPr="00340816">
        <w:rPr>
          <w:rFonts w:eastAsia="Calibri"/>
        </w:rPr>
        <w:t xml:space="preserve">mass loss up to 12 % above 600 °C at low heating rates </w:t>
      </w:r>
      <w:r w:rsidRPr="00340816">
        <w:t xml:space="preserve">can be attributed to the decomposition of carbonates and other </w:t>
      </w:r>
      <w:r w:rsidRPr="00340816">
        <w:lastRenderedPageBreak/>
        <w:t>mineral components</w:t>
      </w:r>
      <w:r w:rsidR="00B666FF" w:rsidRPr="00340816">
        <w:t>.</w:t>
      </w:r>
      <w:r w:rsidRPr="00340816">
        <w:rPr>
          <w:rFonts w:eastAsia="Calibri"/>
        </w:rPr>
        <w:t xml:space="preserve"> </w:t>
      </w:r>
      <w:r w:rsidR="00B666FF" w:rsidRPr="00340816">
        <w:t>Diminishing of the mass loss with increasing heating rate suggest</w:t>
      </w:r>
      <w:r w:rsidRPr="00340816">
        <w:t xml:space="preserve"> a shortage of time for some thermal processes to be completed.</w:t>
      </w:r>
      <w:r w:rsidR="00C00385" w:rsidRPr="00340816">
        <w:t xml:space="preserve"> </w:t>
      </w:r>
      <w:r w:rsidR="0074107D" w:rsidRPr="00340816">
        <w:t xml:space="preserve">The ash </w:t>
      </w:r>
      <w:r w:rsidR="00C00385" w:rsidRPr="00340816">
        <w:rPr>
          <w:rStyle w:val="laneknormalZnak"/>
        </w:rPr>
        <w:t xml:space="preserve">content in </w:t>
      </w:r>
      <w:r w:rsidR="0074107D" w:rsidRPr="00340816">
        <w:rPr>
          <w:rStyle w:val="laneknormalZnak"/>
        </w:rPr>
        <w:t xml:space="preserve">the </w:t>
      </w:r>
      <w:r w:rsidR="00C00385" w:rsidRPr="00340816">
        <w:rPr>
          <w:rStyle w:val="laneknormalZnak"/>
        </w:rPr>
        <w:t xml:space="preserve">T1ABC samples </w:t>
      </w:r>
      <w:r w:rsidR="00BF37F9" w:rsidRPr="00340816">
        <w:rPr>
          <w:rStyle w:val="laneknormalZnak"/>
        </w:rPr>
        <w:t>was</w:t>
      </w:r>
      <w:r w:rsidR="00C00385" w:rsidRPr="00340816">
        <w:rPr>
          <w:rStyle w:val="laneknormalZnak"/>
        </w:rPr>
        <w:t xml:space="preserve"> in general increase</w:t>
      </w:r>
      <w:r w:rsidR="00BF37F9" w:rsidRPr="00340816">
        <w:rPr>
          <w:rStyle w:val="laneknormalZnak"/>
        </w:rPr>
        <w:t>d</w:t>
      </w:r>
      <w:r w:rsidR="00C00385" w:rsidRPr="00340816">
        <w:rPr>
          <w:rStyle w:val="laneknormalZnak"/>
        </w:rPr>
        <w:t xml:space="preserve"> with </w:t>
      </w:r>
      <w:r w:rsidR="0074107D" w:rsidRPr="00340816">
        <w:rPr>
          <w:rStyle w:val="laneknormalZnak"/>
        </w:rPr>
        <w:t xml:space="preserve">the </w:t>
      </w:r>
      <w:r w:rsidR="00C00385" w:rsidRPr="00340816">
        <w:rPr>
          <w:rStyle w:val="laneknormalZnak"/>
        </w:rPr>
        <w:t xml:space="preserve">increasing heating rate. </w:t>
      </w:r>
    </w:p>
    <w:p w14:paraId="1B5F0519" w14:textId="5A8F9F1E" w:rsidR="00184072" w:rsidRPr="00340816" w:rsidRDefault="00C00385" w:rsidP="00337BFB">
      <w:pPr>
        <w:pStyle w:val="laneknormal"/>
      </w:pPr>
      <w:r w:rsidRPr="00340816">
        <w:t xml:space="preserve">The concentrations of PTE in </w:t>
      </w:r>
      <w:r w:rsidR="0074107D" w:rsidRPr="00340816">
        <w:t xml:space="preserve">the </w:t>
      </w:r>
      <w:r w:rsidRPr="00340816">
        <w:t>MBM are very low</w:t>
      </w:r>
      <w:r w:rsidR="0074107D" w:rsidRPr="00340816">
        <w:t>,</w:t>
      </w:r>
      <w:r w:rsidRPr="00340816">
        <w:t xml:space="preserve"> which confirm</w:t>
      </w:r>
      <w:r w:rsidR="00BF37F9" w:rsidRPr="00340816">
        <w:t>ed</w:t>
      </w:r>
      <w:r w:rsidRPr="00340816">
        <w:t xml:space="preserve"> that </w:t>
      </w:r>
      <w:r w:rsidR="0074107D" w:rsidRPr="00340816">
        <w:t xml:space="preserve">the </w:t>
      </w:r>
      <w:r w:rsidRPr="00340816">
        <w:t>MBM pyrolytic residues are environmentally acceptable materials.</w:t>
      </w:r>
      <w:r w:rsidR="00D10ACB" w:rsidRPr="00340816">
        <w:t xml:space="preserve"> </w:t>
      </w:r>
      <w:r w:rsidR="0074107D" w:rsidRPr="00340816">
        <w:t xml:space="preserve">The results </w:t>
      </w:r>
      <w:r w:rsidRPr="00340816">
        <w:t xml:space="preserve">of </w:t>
      </w:r>
      <w:r w:rsidR="0074107D" w:rsidRPr="00340816">
        <w:t xml:space="preserve">the </w:t>
      </w:r>
      <w:r w:rsidRPr="00340816">
        <w:t>CHN</w:t>
      </w:r>
      <w:r w:rsidR="00AF2F75" w:rsidRPr="00340816">
        <w:t>S</w:t>
      </w:r>
      <w:r w:rsidRPr="00340816">
        <w:t xml:space="preserve"> </w:t>
      </w:r>
      <w:r w:rsidR="0074107D" w:rsidRPr="00340816">
        <w:t xml:space="preserve">analyses </w:t>
      </w:r>
      <w:r w:rsidRPr="00340816">
        <w:t xml:space="preserve">of </w:t>
      </w:r>
      <w:r w:rsidR="0074107D" w:rsidRPr="00340816">
        <w:t xml:space="preserve">the </w:t>
      </w:r>
      <w:r w:rsidRPr="00340816">
        <w:t>MBM and T1ABC samples showed that the concentrations of carbon, hydrogen and nitrogen decreased with increasing heating rate and indicate</w:t>
      </w:r>
      <w:r w:rsidR="0074107D" w:rsidRPr="00340816">
        <w:t>d</w:t>
      </w:r>
      <w:r w:rsidRPr="00340816">
        <w:t xml:space="preserve"> a greater loss of H-related than N-related functional groups. </w:t>
      </w:r>
      <w:r w:rsidR="0074107D" w:rsidRPr="00340816">
        <w:t xml:space="preserve">The results </w:t>
      </w:r>
      <w:r w:rsidRPr="00340816">
        <w:t xml:space="preserve">of the X-ray </w:t>
      </w:r>
      <w:r w:rsidR="0074107D" w:rsidRPr="00340816">
        <w:t>powder</w:t>
      </w:r>
      <w:r w:rsidR="00AF2F75" w:rsidRPr="00340816">
        <w:t xml:space="preserve"> </w:t>
      </w:r>
      <w:r w:rsidRPr="00340816">
        <w:t xml:space="preserve">diffraction </w:t>
      </w:r>
      <w:r w:rsidR="0074107D" w:rsidRPr="00340816">
        <w:t xml:space="preserve">analyses </w:t>
      </w:r>
      <w:r w:rsidRPr="00340816">
        <w:t xml:space="preserve">showed that the peak intensity of all </w:t>
      </w:r>
      <w:r w:rsidR="001C4DE7" w:rsidRPr="00340816">
        <w:t xml:space="preserve">the </w:t>
      </w:r>
      <w:r w:rsidRPr="00340816">
        <w:t xml:space="preserve">residues of </w:t>
      </w:r>
      <w:r w:rsidR="0074107D" w:rsidRPr="00340816">
        <w:t xml:space="preserve">the </w:t>
      </w:r>
      <w:r w:rsidRPr="00340816">
        <w:t xml:space="preserve">pyrolysis </w:t>
      </w:r>
      <w:r w:rsidR="0074107D" w:rsidRPr="00340816">
        <w:t xml:space="preserve">end </w:t>
      </w:r>
      <w:r w:rsidRPr="00340816">
        <w:t xml:space="preserve">temperature at 600 °C, regardless of the rate of heating, indicates </w:t>
      </w:r>
      <w:r w:rsidR="0074107D" w:rsidRPr="00340816">
        <w:t xml:space="preserve">a </w:t>
      </w:r>
      <w:r w:rsidRPr="00340816">
        <w:t>low crystallinity</w:t>
      </w:r>
      <w:r w:rsidR="00D97A99" w:rsidRPr="00340816">
        <w:t>,</w:t>
      </w:r>
      <w:r w:rsidR="00832440" w:rsidRPr="00340816">
        <w:t xml:space="preserve"> while the </w:t>
      </w:r>
      <w:r w:rsidRPr="00340816">
        <w:t xml:space="preserve">crystallinity of the samples obtained </w:t>
      </w:r>
      <w:r w:rsidR="0074107D" w:rsidRPr="00340816">
        <w:t xml:space="preserve">for the </w:t>
      </w:r>
      <w:r w:rsidRPr="00340816">
        <w:t xml:space="preserve">pyrolysis of </w:t>
      </w:r>
      <w:r w:rsidR="0074107D" w:rsidRPr="00340816">
        <w:t xml:space="preserve">the </w:t>
      </w:r>
      <w:r w:rsidR="00832440" w:rsidRPr="00340816">
        <w:t>MBM</w:t>
      </w:r>
      <w:r w:rsidRPr="00340816">
        <w:t xml:space="preserve"> to 1000 °C is reduced </w:t>
      </w:r>
      <w:r w:rsidR="00832440" w:rsidRPr="00340816">
        <w:t>at higher heating rates</w:t>
      </w:r>
      <w:r w:rsidRPr="00340816">
        <w:t xml:space="preserve">. The presence of </w:t>
      </w:r>
      <w:r w:rsidR="00832440" w:rsidRPr="00340816">
        <w:t>Cl-bearing hydroxyapatite</w:t>
      </w:r>
      <w:r w:rsidR="00F44610" w:rsidRPr="00340816">
        <w:t xml:space="preserve"> and </w:t>
      </w:r>
      <w:r w:rsidR="00BD2C69" w:rsidRPr="00340816">
        <w:sym w:font="Symbol" w:char="F062"/>
      </w:r>
      <w:r w:rsidR="00BD2C69" w:rsidRPr="00340816">
        <w:t>-</w:t>
      </w:r>
      <w:r w:rsidR="00F44610" w:rsidRPr="00340816">
        <w:t>sodium calcium phosphate</w:t>
      </w:r>
      <w:r w:rsidR="00832440" w:rsidRPr="00340816">
        <w:t xml:space="preserve"> was determined</w:t>
      </w:r>
      <w:r w:rsidRPr="00340816">
        <w:t xml:space="preserve">. The results of the SEM/EDS </w:t>
      </w:r>
      <w:r w:rsidR="0074107D" w:rsidRPr="00340816">
        <w:t xml:space="preserve">analyses </w:t>
      </w:r>
      <w:r w:rsidRPr="00340816">
        <w:t xml:space="preserve">revealed </w:t>
      </w:r>
      <w:r w:rsidR="0074107D" w:rsidRPr="00340816">
        <w:t xml:space="preserve">the </w:t>
      </w:r>
      <w:r w:rsidRPr="00340816">
        <w:t xml:space="preserve">strong influence of </w:t>
      </w:r>
      <w:r w:rsidR="0074107D" w:rsidRPr="00340816">
        <w:t xml:space="preserve">the </w:t>
      </w:r>
      <w:r w:rsidRPr="00340816">
        <w:t xml:space="preserve">pyrolysis end temperature and </w:t>
      </w:r>
      <w:r w:rsidR="0074107D" w:rsidRPr="00340816">
        <w:t xml:space="preserve">the </w:t>
      </w:r>
      <w:r w:rsidRPr="00340816">
        <w:t xml:space="preserve">heating rate on </w:t>
      </w:r>
      <w:r w:rsidR="0074107D" w:rsidRPr="00340816">
        <w:t xml:space="preserve">the </w:t>
      </w:r>
      <w:r w:rsidRPr="00340816">
        <w:t xml:space="preserve">morphology and chemical composition of the final products of </w:t>
      </w:r>
      <w:r w:rsidR="0074107D" w:rsidRPr="00340816">
        <w:t xml:space="preserve">the </w:t>
      </w:r>
      <w:r w:rsidRPr="00340816">
        <w:t xml:space="preserve">meat and </w:t>
      </w:r>
      <w:r w:rsidR="00AF2F75" w:rsidRPr="00340816">
        <w:t>MBM</w:t>
      </w:r>
      <w:r w:rsidRPr="00340816">
        <w:t xml:space="preserve"> pyrolysis</w:t>
      </w:r>
      <w:r w:rsidR="00184072" w:rsidRPr="00340816">
        <w:t xml:space="preserve"> and confirmed the results of the XRD </w:t>
      </w:r>
      <w:r w:rsidR="0074107D" w:rsidRPr="00340816">
        <w:t>analyses</w:t>
      </w:r>
      <w:r w:rsidR="00184072" w:rsidRPr="00340816">
        <w:t xml:space="preserve">. </w:t>
      </w:r>
    </w:p>
    <w:p w14:paraId="0EAF9B49" w14:textId="67A221DA" w:rsidR="004922D5" w:rsidRPr="00340816" w:rsidRDefault="00B037C8" w:rsidP="00337BFB">
      <w:pPr>
        <w:pStyle w:val="laneknormal"/>
        <w:rPr>
          <w:rStyle w:val="tlid-translation"/>
          <w:lang w:val="en"/>
        </w:rPr>
      </w:pPr>
      <w:r w:rsidRPr="00340816">
        <w:rPr>
          <w:rStyle w:val="tlid-translation"/>
          <w:lang w:val="en"/>
        </w:rPr>
        <w:t xml:space="preserve">Although in practice </w:t>
      </w:r>
      <w:r w:rsidR="00F335B9" w:rsidRPr="00340816">
        <w:rPr>
          <w:rStyle w:val="tlid-translation"/>
          <w:lang w:val="en"/>
        </w:rPr>
        <w:t xml:space="preserve">raw </w:t>
      </w:r>
      <w:r w:rsidRPr="00340816">
        <w:rPr>
          <w:rStyle w:val="tlid-translation"/>
          <w:lang w:val="en"/>
        </w:rPr>
        <w:t xml:space="preserve">MBM samples differ considerably in organic matter content, which can have a very strong </w:t>
      </w:r>
      <w:r w:rsidR="003D654A" w:rsidRPr="00340816">
        <w:rPr>
          <w:rStyle w:val="tlid-translation"/>
          <w:lang w:val="en"/>
        </w:rPr>
        <w:t>influence</w:t>
      </w:r>
      <w:r w:rsidRPr="00340816">
        <w:rPr>
          <w:rStyle w:val="tlid-translation"/>
          <w:lang w:val="en"/>
        </w:rPr>
        <w:t xml:space="preserve"> on the pyrolysis process itself, our results have clearly shown that </w:t>
      </w:r>
      <w:r w:rsidR="007A66B3">
        <w:rPr>
          <w:rStyle w:val="tlid-translation"/>
          <w:lang w:val="en"/>
        </w:rPr>
        <w:t xml:space="preserve"> both, </w:t>
      </w:r>
      <w:r w:rsidR="003D654A" w:rsidRPr="00340816">
        <w:rPr>
          <w:rStyle w:val="tlid-translation"/>
          <w:lang w:val="en"/>
        </w:rPr>
        <w:t>a</w:t>
      </w:r>
      <w:r w:rsidR="00F335B9" w:rsidRPr="00340816">
        <w:rPr>
          <w:rStyle w:val="tlid-translation"/>
          <w:lang w:val="en"/>
        </w:rPr>
        <w:t xml:space="preserve"> pyrolysis end </w:t>
      </w:r>
      <w:r w:rsidRPr="00340816">
        <w:rPr>
          <w:rStyle w:val="tlid-translation"/>
          <w:lang w:val="en"/>
        </w:rPr>
        <w:t xml:space="preserve">temperature of at least </w:t>
      </w:r>
      <w:r w:rsidR="00FB4519" w:rsidRPr="00340816">
        <w:rPr>
          <w:rStyle w:val="tlid-translation"/>
          <w:lang w:val="en"/>
        </w:rPr>
        <w:t>600 </w:t>
      </w:r>
      <w:r w:rsidRPr="00340816">
        <w:rPr>
          <w:rStyle w:val="tlid-translation"/>
          <w:lang w:val="en"/>
        </w:rPr>
        <w:t>°C or higher and lowe</w:t>
      </w:r>
      <w:r w:rsidR="00F335B9" w:rsidRPr="00340816">
        <w:rPr>
          <w:rStyle w:val="tlid-translation"/>
          <w:lang w:val="en"/>
        </w:rPr>
        <w:t>r heating rates are</w:t>
      </w:r>
      <w:r w:rsidRPr="00340816">
        <w:rPr>
          <w:rStyle w:val="tlid-translation"/>
          <w:lang w:val="en"/>
        </w:rPr>
        <w:t xml:space="preserve"> required to pr</w:t>
      </w:r>
      <w:r w:rsidR="003D654A" w:rsidRPr="00340816">
        <w:rPr>
          <w:rStyle w:val="tlid-translation"/>
          <w:lang w:val="en"/>
        </w:rPr>
        <w:t>oduce</w:t>
      </w:r>
      <w:r w:rsidRPr="00340816">
        <w:rPr>
          <w:rStyle w:val="tlid-translation"/>
          <w:lang w:val="en"/>
        </w:rPr>
        <w:t xml:space="preserve"> </w:t>
      </w:r>
      <w:r w:rsidR="003D654A" w:rsidRPr="00340816">
        <w:rPr>
          <w:rStyle w:val="tlid-translation"/>
          <w:lang w:val="en"/>
        </w:rPr>
        <w:t>ABC</w:t>
      </w:r>
      <w:r w:rsidRPr="00340816">
        <w:rPr>
          <w:rStyle w:val="tlid-translation"/>
          <w:lang w:val="en"/>
        </w:rPr>
        <w:t xml:space="preserve"> samples with </w:t>
      </w:r>
      <w:r w:rsidR="00F335B9" w:rsidRPr="00340816">
        <w:rPr>
          <w:rStyle w:val="tlid-translation"/>
          <w:lang w:val="en"/>
        </w:rPr>
        <w:t>satisfactory</w:t>
      </w:r>
      <w:r w:rsidRPr="00340816">
        <w:rPr>
          <w:rStyle w:val="tlid-translation"/>
          <w:lang w:val="en"/>
        </w:rPr>
        <w:t xml:space="preserve"> properties. </w:t>
      </w:r>
    </w:p>
    <w:p w14:paraId="5BA0C222" w14:textId="44A9E915" w:rsidR="00B037C8" w:rsidRPr="00340816" w:rsidRDefault="004B0FFF" w:rsidP="00337BFB">
      <w:pPr>
        <w:pStyle w:val="laneknormal"/>
      </w:pPr>
      <w:r w:rsidRPr="00340816">
        <w:rPr>
          <w:rStyle w:val="tlid-translation"/>
        </w:rPr>
        <w:t xml:space="preserve">The results of this study </w:t>
      </w:r>
      <w:r w:rsidR="004922D5" w:rsidRPr="00340816">
        <w:rPr>
          <w:rStyle w:val="tlid-translation"/>
        </w:rPr>
        <w:t>imply the u</w:t>
      </w:r>
      <w:r w:rsidR="004922D5" w:rsidRPr="00340816">
        <w:t xml:space="preserve">tilization of the pyrolysis residue of </w:t>
      </w:r>
      <w:r w:rsidR="004922D5" w:rsidRPr="00340816">
        <w:rPr>
          <w:rStyle w:val="tlid-translation"/>
        </w:rPr>
        <w:t xml:space="preserve">industrial by-products such as MBM </w:t>
      </w:r>
      <w:r w:rsidR="004922D5" w:rsidRPr="00340816">
        <w:t>as one of the attractive approaches that could improve the sustainable use of phosphate-bearing sources.</w:t>
      </w:r>
      <w:r w:rsidRPr="00340816">
        <w:rPr>
          <w:rStyle w:val="tlid-translation"/>
        </w:rPr>
        <w:t xml:space="preserve"> </w:t>
      </w:r>
    </w:p>
    <w:p w14:paraId="42E71D86" w14:textId="77777777" w:rsidR="003D2F24" w:rsidRPr="00340816" w:rsidRDefault="003D2F24" w:rsidP="00BD2BDE">
      <w:pPr>
        <w:spacing w:line="360" w:lineRule="auto"/>
        <w:ind w:firstLine="0"/>
        <w:jc w:val="both"/>
        <w:rPr>
          <w:rFonts w:ascii="Times New Roman" w:hAnsi="Times New Roman"/>
          <w:b/>
          <w:lang w:eastAsia="ja-JP"/>
        </w:rPr>
      </w:pPr>
    </w:p>
    <w:p w14:paraId="6E824573" w14:textId="0D77AAFB" w:rsidR="003D2F24" w:rsidRPr="00340816" w:rsidRDefault="003D2F24" w:rsidP="00BD2BDE">
      <w:pPr>
        <w:spacing w:line="360" w:lineRule="auto"/>
        <w:ind w:firstLine="0"/>
        <w:jc w:val="both"/>
        <w:rPr>
          <w:rFonts w:ascii="Times New Roman" w:hAnsi="Times New Roman"/>
          <w:b/>
          <w:lang w:eastAsia="ja-JP"/>
        </w:rPr>
      </w:pPr>
      <w:r w:rsidRPr="00340816">
        <w:rPr>
          <w:rFonts w:ascii="Times New Roman" w:hAnsi="Times New Roman"/>
          <w:b/>
          <w:lang w:eastAsia="ja-JP"/>
        </w:rPr>
        <w:t>Acknowledgements</w:t>
      </w:r>
    </w:p>
    <w:p w14:paraId="16AF4B69" w14:textId="0A5D6EB7" w:rsidR="003D2F24" w:rsidRPr="00340816" w:rsidRDefault="003D2F24" w:rsidP="00BD2BDE">
      <w:pPr>
        <w:spacing w:line="360" w:lineRule="auto"/>
        <w:ind w:firstLine="0"/>
        <w:jc w:val="both"/>
        <w:rPr>
          <w:rFonts w:ascii="Times New Roman" w:hAnsi="Times New Roman"/>
          <w:sz w:val="20"/>
          <w:szCs w:val="20"/>
          <w:lang w:eastAsia="ja-JP"/>
        </w:rPr>
      </w:pPr>
      <w:r w:rsidRPr="00340816">
        <w:rPr>
          <w:rStyle w:val="laneknormalZnak"/>
          <w:rFonts w:ascii="Times New Roman" w:hAnsi="Times New Roman"/>
        </w:rPr>
        <w:t>The authors would like to thank the Slovenian Research Agency (ARRS) for the financial support of the Network of Research Infrastructure Centres of the University of Ljubljana (MRIC UL), on whose equipment the part of the research was carried out, and for the financial support from the research programme P1-0134b: Chemistry for Sustainable Development. Thanks also to the native</w:t>
      </w:r>
      <w:r w:rsidR="00660EA5" w:rsidRPr="00340816">
        <w:rPr>
          <w:rStyle w:val="laneknormalZnak"/>
          <w:rFonts w:ascii="Times New Roman" w:hAnsi="Times New Roman"/>
        </w:rPr>
        <w:t xml:space="preserve"> </w:t>
      </w:r>
      <w:r w:rsidRPr="00340816">
        <w:rPr>
          <w:rFonts w:ascii="Times New Roman" w:hAnsi="Times New Roman"/>
          <w:lang w:eastAsia="ja-JP"/>
        </w:rPr>
        <w:t>speak</w:t>
      </w:r>
      <w:r w:rsidR="00660EA5" w:rsidRPr="00340816">
        <w:rPr>
          <w:rFonts w:ascii="Times New Roman" w:hAnsi="Times New Roman"/>
          <w:lang w:eastAsia="ja-JP"/>
        </w:rPr>
        <w:t>er</w:t>
      </w:r>
      <w:r w:rsidRPr="00340816">
        <w:rPr>
          <w:rFonts w:ascii="Times New Roman" w:hAnsi="Times New Roman"/>
          <w:lang w:eastAsia="ja-JP"/>
        </w:rPr>
        <w:t xml:space="preserve"> </w:t>
      </w:r>
      <w:proofErr w:type="spellStart"/>
      <w:r w:rsidRPr="00340816">
        <w:rPr>
          <w:rFonts w:ascii="Times New Roman" w:hAnsi="Times New Roman"/>
          <w:lang w:eastAsia="ja-JP"/>
        </w:rPr>
        <w:t>Dr.</w:t>
      </w:r>
      <w:proofErr w:type="spellEnd"/>
      <w:r w:rsidRPr="00340816">
        <w:rPr>
          <w:rFonts w:ascii="Times New Roman" w:hAnsi="Times New Roman"/>
          <w:lang w:eastAsia="ja-JP"/>
        </w:rPr>
        <w:t xml:space="preserve"> Paul John McGuiness for his contribution to the improvement of the English language</w:t>
      </w:r>
      <w:r w:rsidRPr="00340816">
        <w:rPr>
          <w:rFonts w:ascii="Times New Roman" w:hAnsi="Times New Roman"/>
          <w:sz w:val="20"/>
          <w:szCs w:val="20"/>
          <w:lang w:eastAsia="ja-JP"/>
        </w:rPr>
        <w:t>.</w:t>
      </w:r>
    </w:p>
    <w:p w14:paraId="17AD3BC6" w14:textId="6BDAD7EB" w:rsidR="006C2A61" w:rsidRPr="00340816" w:rsidRDefault="006C2A61" w:rsidP="00BD2BDE">
      <w:pPr>
        <w:spacing w:line="360" w:lineRule="auto"/>
        <w:ind w:firstLine="0"/>
        <w:jc w:val="both"/>
        <w:rPr>
          <w:rFonts w:ascii="Times New Roman" w:hAnsi="Times New Roman"/>
          <w:sz w:val="20"/>
          <w:szCs w:val="20"/>
          <w:lang w:eastAsia="ja-JP"/>
        </w:rPr>
      </w:pPr>
    </w:p>
    <w:p w14:paraId="4B89ECB8" w14:textId="500FBFEF" w:rsidR="006C2A61" w:rsidRPr="00340816" w:rsidRDefault="006C2A61" w:rsidP="00BD2BDE">
      <w:pPr>
        <w:keepNext/>
        <w:spacing w:line="360" w:lineRule="auto"/>
        <w:ind w:firstLine="0"/>
        <w:jc w:val="both"/>
        <w:rPr>
          <w:rFonts w:ascii="Times New Roman" w:hAnsi="Times New Roman"/>
          <w:b/>
          <w:lang w:eastAsia="ja-JP"/>
        </w:rPr>
      </w:pPr>
      <w:r w:rsidRPr="00340816">
        <w:rPr>
          <w:rFonts w:ascii="Times New Roman" w:hAnsi="Times New Roman"/>
          <w:b/>
          <w:lang w:eastAsia="ja-JP"/>
        </w:rPr>
        <w:t>Declaration of conflicting interest</w:t>
      </w:r>
    </w:p>
    <w:p w14:paraId="054B2D42" w14:textId="77777777" w:rsidR="006C2A61" w:rsidRPr="00340816" w:rsidRDefault="006C2A61" w:rsidP="00337BFB">
      <w:pPr>
        <w:pStyle w:val="laneknormal"/>
      </w:pPr>
      <w:r w:rsidRPr="00340816">
        <w:t xml:space="preserve">The authors declare that they have no known competing financial interests or personal relationships that could have appeared to influence the work reported in this paper. </w:t>
      </w:r>
    </w:p>
    <w:p w14:paraId="459A4D07" w14:textId="443574D8" w:rsidR="006C2A61" w:rsidRPr="00340816" w:rsidRDefault="006C2A61" w:rsidP="00BD2BDE">
      <w:pPr>
        <w:spacing w:line="360" w:lineRule="auto"/>
        <w:ind w:firstLine="0"/>
        <w:jc w:val="both"/>
        <w:rPr>
          <w:rFonts w:ascii="Times New Roman" w:hAnsi="Times New Roman"/>
          <w:sz w:val="20"/>
          <w:szCs w:val="20"/>
          <w:lang w:eastAsia="ja-JP"/>
        </w:rPr>
      </w:pPr>
    </w:p>
    <w:p w14:paraId="50716567" w14:textId="6FD7B716" w:rsidR="003E1417" w:rsidRPr="002738BD" w:rsidRDefault="00EA6A3A" w:rsidP="002738BD">
      <w:pPr>
        <w:pStyle w:val="Heading4"/>
        <w:spacing w:line="360" w:lineRule="auto"/>
        <w:ind w:firstLine="0"/>
        <w:rPr>
          <w:rFonts w:ascii="Times New Roman" w:hAnsi="Times New Roman"/>
        </w:rPr>
      </w:pPr>
      <w:r w:rsidRPr="00340816">
        <w:rPr>
          <w:rFonts w:ascii="Times New Roman" w:hAnsi="Times New Roman"/>
        </w:rPr>
        <w:lastRenderedPageBreak/>
        <w:t>References</w:t>
      </w:r>
    </w:p>
    <w:p w14:paraId="3ED1E4E2" w14:textId="34105F90" w:rsidR="00045EFB" w:rsidRPr="001203F3" w:rsidRDefault="00124ED9" w:rsidP="00045EFB">
      <w:pPr>
        <w:pStyle w:val="EndNoteBibliography"/>
        <w:ind w:left="560" w:hanging="560"/>
        <w:rPr>
          <w:sz w:val="24"/>
        </w:rPr>
      </w:pPr>
      <w:r w:rsidRPr="001203F3">
        <w:rPr>
          <w:sz w:val="24"/>
          <w:lang w:eastAsia="ja-JP"/>
        </w:rPr>
        <w:fldChar w:fldCharType="begin"/>
      </w:r>
      <w:r w:rsidRPr="001203F3">
        <w:rPr>
          <w:sz w:val="24"/>
          <w:lang w:eastAsia="ja-JP"/>
        </w:rPr>
        <w:instrText xml:space="preserve"> ADDIN EN.REFLIST </w:instrText>
      </w:r>
      <w:r w:rsidRPr="001203F3">
        <w:rPr>
          <w:sz w:val="24"/>
          <w:lang w:eastAsia="ja-JP"/>
        </w:rPr>
        <w:fldChar w:fldCharType="separate"/>
      </w:r>
      <w:r w:rsidR="00045EFB" w:rsidRPr="001203F3">
        <w:rPr>
          <w:sz w:val="24"/>
        </w:rPr>
        <w:t>1.</w:t>
      </w:r>
      <w:r w:rsidR="00045EFB" w:rsidRPr="001203F3">
        <w:rPr>
          <w:sz w:val="24"/>
        </w:rPr>
        <w:tab/>
        <w:t xml:space="preserve">N. Vassilev, E. Martos, G. Mendes, V. Martos and M. Vassileva, </w:t>
      </w:r>
      <w:r w:rsidR="00E9549A" w:rsidRPr="00E9549A">
        <w:rPr>
          <w:i/>
          <w:sz w:val="24"/>
        </w:rPr>
        <w:t>J. Sci. Food Agric.</w:t>
      </w:r>
      <w:r w:rsidR="00045EFB" w:rsidRPr="001203F3">
        <w:rPr>
          <w:sz w:val="24"/>
        </w:rPr>
        <w:t xml:space="preserve"> </w:t>
      </w:r>
      <w:r w:rsidR="00045EFB" w:rsidRPr="00E9549A">
        <w:rPr>
          <w:b/>
          <w:bCs/>
          <w:sz w:val="24"/>
        </w:rPr>
        <w:t>2013</w:t>
      </w:r>
      <w:r w:rsidR="00045EFB" w:rsidRPr="001203F3">
        <w:rPr>
          <w:sz w:val="24"/>
        </w:rPr>
        <w:t xml:space="preserve">, </w:t>
      </w:r>
      <w:r w:rsidR="00045EFB" w:rsidRPr="00E9549A">
        <w:rPr>
          <w:bCs/>
          <w:i/>
          <w:iCs/>
          <w:sz w:val="24"/>
        </w:rPr>
        <w:t>93</w:t>
      </w:r>
      <w:r w:rsidR="00045EFB" w:rsidRPr="001203F3">
        <w:rPr>
          <w:sz w:val="24"/>
        </w:rPr>
        <w:t>, 1799</w:t>
      </w:r>
      <w:r w:rsidR="002C64E2">
        <w:rPr>
          <w:sz w:val="24"/>
        </w:rPr>
        <w:t>−</w:t>
      </w:r>
      <w:r w:rsidR="00045EFB" w:rsidRPr="001203F3">
        <w:rPr>
          <w:sz w:val="24"/>
        </w:rPr>
        <w:t>1804.</w:t>
      </w:r>
      <w:r w:rsidR="00E9549A">
        <w:rPr>
          <w:sz w:val="24"/>
        </w:rPr>
        <w:t xml:space="preserve"> </w:t>
      </w:r>
      <w:r w:rsidR="00E9549A" w:rsidRPr="00E9549A">
        <w:rPr>
          <w:b/>
          <w:bCs/>
          <w:sz w:val="24"/>
        </w:rPr>
        <w:t>DOI:</w:t>
      </w:r>
      <w:r w:rsidR="00E9549A">
        <w:rPr>
          <w:sz w:val="24"/>
        </w:rPr>
        <w:t xml:space="preserve"> </w:t>
      </w:r>
      <w:r w:rsidR="00E9549A" w:rsidRPr="00E9549A">
        <w:rPr>
          <w:sz w:val="24"/>
        </w:rPr>
        <w:t>10.1002/jsfa.6130</w:t>
      </w:r>
    </w:p>
    <w:p w14:paraId="4C5CC647" w14:textId="6B33D359" w:rsidR="00045EFB" w:rsidRPr="001203F3" w:rsidRDefault="00045EFB" w:rsidP="00045EFB">
      <w:pPr>
        <w:pStyle w:val="EndNoteBibliography"/>
        <w:ind w:left="560" w:hanging="560"/>
        <w:rPr>
          <w:sz w:val="24"/>
        </w:rPr>
      </w:pPr>
      <w:r w:rsidRPr="001203F3">
        <w:rPr>
          <w:sz w:val="24"/>
        </w:rPr>
        <w:t>2.</w:t>
      </w:r>
      <w:r w:rsidRPr="001203F3">
        <w:rPr>
          <w:sz w:val="24"/>
        </w:rPr>
        <w:tab/>
        <w:t xml:space="preserve">E. Cascarosa, G. Gea and J. Arauzo, </w:t>
      </w:r>
      <w:r w:rsidR="000F609F" w:rsidRPr="000F609F">
        <w:rPr>
          <w:i/>
          <w:sz w:val="24"/>
        </w:rPr>
        <w:t>Renewable Sustainable Energy Rev.</w:t>
      </w:r>
      <w:r w:rsidRPr="001203F3">
        <w:rPr>
          <w:sz w:val="24"/>
        </w:rPr>
        <w:t xml:space="preserve"> </w:t>
      </w:r>
      <w:r w:rsidRPr="00BE6D47">
        <w:rPr>
          <w:b/>
          <w:bCs/>
          <w:sz w:val="24"/>
        </w:rPr>
        <w:t>2012</w:t>
      </w:r>
      <w:r w:rsidRPr="001203F3">
        <w:rPr>
          <w:sz w:val="24"/>
        </w:rPr>
        <w:t xml:space="preserve">, </w:t>
      </w:r>
      <w:r w:rsidRPr="00BE6D47">
        <w:rPr>
          <w:bCs/>
          <w:i/>
          <w:iCs/>
          <w:sz w:val="24"/>
        </w:rPr>
        <w:t>16</w:t>
      </w:r>
      <w:r w:rsidRPr="001203F3">
        <w:rPr>
          <w:sz w:val="24"/>
        </w:rPr>
        <w:t>, 942</w:t>
      </w:r>
      <w:r w:rsidR="002C64E2">
        <w:rPr>
          <w:sz w:val="24"/>
        </w:rPr>
        <w:t>−</w:t>
      </w:r>
      <w:r w:rsidRPr="001203F3">
        <w:rPr>
          <w:sz w:val="24"/>
        </w:rPr>
        <w:t>957.</w:t>
      </w:r>
      <w:r w:rsidR="00E9549A">
        <w:rPr>
          <w:sz w:val="24"/>
        </w:rPr>
        <w:t xml:space="preserve"> </w:t>
      </w:r>
      <w:r w:rsidR="00E9549A" w:rsidRPr="00E9549A">
        <w:rPr>
          <w:b/>
          <w:bCs/>
          <w:sz w:val="24"/>
        </w:rPr>
        <w:t>DOI:</w:t>
      </w:r>
      <w:r w:rsidR="00E9549A">
        <w:rPr>
          <w:sz w:val="24"/>
        </w:rPr>
        <w:t xml:space="preserve"> </w:t>
      </w:r>
      <w:r w:rsidR="00E9549A" w:rsidRPr="00E9549A">
        <w:rPr>
          <w:sz w:val="24"/>
        </w:rPr>
        <w:t>10.1016/j.rser.2011.09.015</w:t>
      </w:r>
    </w:p>
    <w:p w14:paraId="1EFE0AD2" w14:textId="32B2BEC9" w:rsidR="00045EFB" w:rsidRPr="001203F3" w:rsidRDefault="00045EFB" w:rsidP="00045EFB">
      <w:pPr>
        <w:pStyle w:val="EndNoteBibliography"/>
        <w:ind w:left="560" w:hanging="560"/>
        <w:rPr>
          <w:sz w:val="24"/>
        </w:rPr>
      </w:pPr>
      <w:r w:rsidRPr="001203F3">
        <w:rPr>
          <w:sz w:val="24"/>
        </w:rPr>
        <w:t>3.</w:t>
      </w:r>
      <w:r w:rsidRPr="001203F3">
        <w:rPr>
          <w:sz w:val="24"/>
        </w:rPr>
        <w:tab/>
        <w:t xml:space="preserve">A. Chaala and C. Roy, </w:t>
      </w:r>
      <w:r w:rsidR="000F609F" w:rsidRPr="000F609F">
        <w:rPr>
          <w:i/>
          <w:sz w:val="24"/>
        </w:rPr>
        <w:t>Environ. Sci. Technol.</w:t>
      </w:r>
      <w:r w:rsidRPr="001203F3">
        <w:rPr>
          <w:sz w:val="24"/>
        </w:rPr>
        <w:t xml:space="preserve"> </w:t>
      </w:r>
      <w:r w:rsidRPr="00BE6D47">
        <w:rPr>
          <w:b/>
          <w:bCs/>
          <w:sz w:val="24"/>
        </w:rPr>
        <w:t>2003</w:t>
      </w:r>
      <w:r w:rsidRPr="001203F3">
        <w:rPr>
          <w:sz w:val="24"/>
        </w:rPr>
        <w:t xml:space="preserve">, </w:t>
      </w:r>
      <w:r w:rsidRPr="00BE6D47">
        <w:rPr>
          <w:bCs/>
          <w:i/>
          <w:iCs/>
          <w:sz w:val="24"/>
        </w:rPr>
        <w:t>37</w:t>
      </w:r>
      <w:r w:rsidRPr="001203F3">
        <w:rPr>
          <w:sz w:val="24"/>
        </w:rPr>
        <w:t>, 4517</w:t>
      </w:r>
      <w:r w:rsidR="002C64E2">
        <w:rPr>
          <w:sz w:val="24"/>
        </w:rPr>
        <w:t>−</w:t>
      </w:r>
      <w:r w:rsidRPr="001203F3">
        <w:rPr>
          <w:sz w:val="24"/>
        </w:rPr>
        <w:t>4522.</w:t>
      </w:r>
      <w:r w:rsidR="00547785">
        <w:rPr>
          <w:sz w:val="24"/>
        </w:rPr>
        <w:t xml:space="preserve"> </w:t>
      </w:r>
      <w:r w:rsidR="00547785" w:rsidRPr="00E9549A">
        <w:rPr>
          <w:b/>
          <w:bCs/>
          <w:sz w:val="24"/>
        </w:rPr>
        <w:t>DOI:</w:t>
      </w:r>
      <w:r w:rsidR="00547785">
        <w:rPr>
          <w:sz w:val="24"/>
        </w:rPr>
        <w:t xml:space="preserve"> </w:t>
      </w:r>
      <w:r w:rsidR="00547785" w:rsidRPr="00547785">
        <w:rPr>
          <w:sz w:val="24"/>
        </w:rPr>
        <w:t>10.1021/es026346m</w:t>
      </w:r>
    </w:p>
    <w:p w14:paraId="648BE60D" w14:textId="5CC7A2AD" w:rsidR="00045EFB" w:rsidRPr="00547785" w:rsidRDefault="00045EFB" w:rsidP="00045EFB">
      <w:pPr>
        <w:pStyle w:val="EndNoteBibliography"/>
        <w:ind w:left="560" w:hanging="560"/>
        <w:rPr>
          <w:sz w:val="24"/>
        </w:rPr>
      </w:pPr>
      <w:r w:rsidRPr="001203F3">
        <w:rPr>
          <w:sz w:val="24"/>
        </w:rPr>
        <w:t>4.</w:t>
      </w:r>
      <w:r w:rsidRPr="001203F3">
        <w:rPr>
          <w:sz w:val="24"/>
        </w:rPr>
        <w:tab/>
        <w:t xml:space="preserve">J. A. Conesa, A. Fullana and R. Font, </w:t>
      </w:r>
      <w:r w:rsidR="000F609F" w:rsidRPr="000F609F">
        <w:rPr>
          <w:i/>
          <w:sz w:val="24"/>
        </w:rPr>
        <w:t>J. Anal. Appl. Pyrolysis</w:t>
      </w:r>
      <w:r w:rsidRPr="001203F3">
        <w:rPr>
          <w:sz w:val="24"/>
        </w:rPr>
        <w:t xml:space="preserve"> </w:t>
      </w:r>
      <w:r w:rsidRPr="00BE6D47">
        <w:rPr>
          <w:b/>
          <w:bCs/>
          <w:sz w:val="24"/>
        </w:rPr>
        <w:t>2003</w:t>
      </w:r>
      <w:r w:rsidRPr="001203F3">
        <w:rPr>
          <w:sz w:val="24"/>
        </w:rPr>
        <w:t xml:space="preserve">, </w:t>
      </w:r>
      <w:r w:rsidRPr="00BE6D47">
        <w:rPr>
          <w:bCs/>
          <w:i/>
          <w:iCs/>
          <w:sz w:val="24"/>
        </w:rPr>
        <w:t>70</w:t>
      </w:r>
      <w:r w:rsidRPr="001203F3">
        <w:rPr>
          <w:sz w:val="24"/>
        </w:rPr>
        <w:t>, 619</w:t>
      </w:r>
      <w:r w:rsidR="002C64E2">
        <w:rPr>
          <w:sz w:val="24"/>
        </w:rPr>
        <w:t>−</w:t>
      </w:r>
      <w:r w:rsidRPr="001203F3">
        <w:rPr>
          <w:sz w:val="24"/>
        </w:rPr>
        <w:t>630.</w:t>
      </w:r>
      <w:r w:rsidR="00E9549A">
        <w:rPr>
          <w:sz w:val="24"/>
        </w:rPr>
        <w:t xml:space="preserve"> </w:t>
      </w:r>
      <w:r w:rsidR="00E9549A" w:rsidRPr="00E9549A">
        <w:rPr>
          <w:b/>
          <w:bCs/>
          <w:sz w:val="24"/>
        </w:rPr>
        <w:t>DOI:</w:t>
      </w:r>
      <w:r w:rsidR="00547785">
        <w:rPr>
          <w:sz w:val="24"/>
        </w:rPr>
        <w:t xml:space="preserve"> </w:t>
      </w:r>
      <w:r w:rsidR="00547785" w:rsidRPr="00547785">
        <w:rPr>
          <w:sz w:val="24"/>
        </w:rPr>
        <w:t>10.1016/S0165-2370(03)00044-5</w:t>
      </w:r>
    </w:p>
    <w:p w14:paraId="081030EE" w14:textId="556355CE" w:rsidR="00045EFB" w:rsidRPr="0044292E" w:rsidRDefault="00045EFB" w:rsidP="00045EFB">
      <w:pPr>
        <w:pStyle w:val="EndNoteBibliography"/>
        <w:ind w:left="560" w:hanging="560"/>
        <w:rPr>
          <w:sz w:val="24"/>
        </w:rPr>
      </w:pPr>
      <w:r w:rsidRPr="001203F3">
        <w:rPr>
          <w:sz w:val="24"/>
        </w:rPr>
        <w:t>5.</w:t>
      </w:r>
      <w:r w:rsidRPr="001203F3">
        <w:rPr>
          <w:sz w:val="24"/>
        </w:rPr>
        <w:tab/>
        <w:t xml:space="preserve">E. Deydier, R. Guilet, S. Sarda and P. Sharrock, </w:t>
      </w:r>
      <w:r w:rsidR="00547785" w:rsidRPr="00547785">
        <w:rPr>
          <w:i/>
          <w:sz w:val="24"/>
        </w:rPr>
        <w:t xml:space="preserve">J. Hazard. Mater. </w:t>
      </w:r>
      <w:r w:rsidRPr="00BE6D47">
        <w:rPr>
          <w:b/>
          <w:bCs/>
          <w:sz w:val="24"/>
        </w:rPr>
        <w:t>2005</w:t>
      </w:r>
      <w:r w:rsidRPr="001203F3">
        <w:rPr>
          <w:sz w:val="24"/>
        </w:rPr>
        <w:t xml:space="preserve">, </w:t>
      </w:r>
      <w:r w:rsidRPr="00BE6D47">
        <w:rPr>
          <w:bCs/>
          <w:i/>
          <w:iCs/>
          <w:sz w:val="24"/>
        </w:rPr>
        <w:t>121</w:t>
      </w:r>
      <w:r w:rsidRPr="001203F3">
        <w:rPr>
          <w:sz w:val="24"/>
        </w:rPr>
        <w:t>, 141</w:t>
      </w:r>
      <w:r w:rsidR="002C64E2">
        <w:rPr>
          <w:sz w:val="24"/>
        </w:rPr>
        <w:t>−</w:t>
      </w:r>
      <w:r w:rsidRPr="001203F3">
        <w:rPr>
          <w:sz w:val="24"/>
        </w:rPr>
        <w:t>148.</w:t>
      </w:r>
      <w:r w:rsidR="00E9549A" w:rsidRPr="00E9549A">
        <w:rPr>
          <w:b/>
          <w:bCs/>
          <w:sz w:val="24"/>
        </w:rPr>
        <w:t xml:space="preserve"> DOI:</w:t>
      </w:r>
      <w:r w:rsidR="0044292E">
        <w:rPr>
          <w:sz w:val="24"/>
        </w:rPr>
        <w:t xml:space="preserve"> </w:t>
      </w:r>
      <w:r w:rsidR="0044292E" w:rsidRPr="0044292E">
        <w:rPr>
          <w:sz w:val="24"/>
        </w:rPr>
        <w:t>10.1016/j.jhazmat.2005.02.003</w:t>
      </w:r>
    </w:p>
    <w:p w14:paraId="40E74B2C" w14:textId="206BCFA9" w:rsidR="00045EFB" w:rsidRPr="00DB08A8" w:rsidRDefault="00045EFB" w:rsidP="00045EFB">
      <w:pPr>
        <w:pStyle w:val="EndNoteBibliography"/>
        <w:ind w:left="560" w:hanging="560"/>
        <w:rPr>
          <w:sz w:val="24"/>
        </w:rPr>
      </w:pPr>
      <w:r w:rsidRPr="001203F3">
        <w:rPr>
          <w:sz w:val="24"/>
        </w:rPr>
        <w:t>6.</w:t>
      </w:r>
      <w:r w:rsidRPr="001203F3">
        <w:rPr>
          <w:sz w:val="24"/>
        </w:rPr>
        <w:tab/>
        <w:t xml:space="preserve">M. Ayllón, G. Gea, M. B. Murillo, J. L. Sánchez and J. Arauzo, </w:t>
      </w:r>
      <w:r w:rsidR="000F609F" w:rsidRPr="000F609F">
        <w:rPr>
          <w:i/>
          <w:sz w:val="24"/>
        </w:rPr>
        <w:t>J. Anal. Appl. Pyrolysis</w:t>
      </w:r>
      <w:r w:rsidRPr="001203F3">
        <w:rPr>
          <w:sz w:val="24"/>
        </w:rPr>
        <w:t xml:space="preserve"> </w:t>
      </w:r>
      <w:r w:rsidRPr="00BE6D47">
        <w:rPr>
          <w:b/>
          <w:bCs/>
          <w:sz w:val="24"/>
        </w:rPr>
        <w:t>2005</w:t>
      </w:r>
      <w:r w:rsidRPr="001203F3">
        <w:rPr>
          <w:sz w:val="24"/>
        </w:rPr>
        <w:t xml:space="preserve">, </w:t>
      </w:r>
      <w:r w:rsidRPr="00BE6D47">
        <w:rPr>
          <w:bCs/>
          <w:i/>
          <w:iCs/>
          <w:sz w:val="24"/>
        </w:rPr>
        <w:t>74</w:t>
      </w:r>
      <w:r w:rsidRPr="001203F3">
        <w:rPr>
          <w:sz w:val="24"/>
        </w:rPr>
        <w:t>, 445</w:t>
      </w:r>
      <w:r w:rsidR="002C64E2">
        <w:rPr>
          <w:sz w:val="24"/>
        </w:rPr>
        <w:t>−</w:t>
      </w:r>
      <w:r w:rsidRPr="001203F3">
        <w:rPr>
          <w:sz w:val="24"/>
        </w:rPr>
        <w:t>453.</w:t>
      </w:r>
      <w:r w:rsidR="00E9549A">
        <w:rPr>
          <w:sz w:val="24"/>
        </w:rPr>
        <w:t xml:space="preserve"> </w:t>
      </w:r>
      <w:r w:rsidR="00E9549A" w:rsidRPr="00E9549A">
        <w:rPr>
          <w:b/>
          <w:bCs/>
          <w:sz w:val="24"/>
        </w:rPr>
        <w:t>DOI:</w:t>
      </w:r>
      <w:r w:rsidR="00DB08A8">
        <w:rPr>
          <w:sz w:val="24"/>
        </w:rPr>
        <w:t xml:space="preserve"> </w:t>
      </w:r>
      <w:r w:rsidR="00DB08A8" w:rsidRPr="00DB08A8">
        <w:rPr>
          <w:sz w:val="24"/>
        </w:rPr>
        <w:t>10.1016/j.jaap.2004.11.022</w:t>
      </w:r>
    </w:p>
    <w:p w14:paraId="7F68F26D" w14:textId="4E07F99C" w:rsidR="00045EFB" w:rsidRPr="002C64E2" w:rsidRDefault="00045EFB" w:rsidP="00045EFB">
      <w:pPr>
        <w:pStyle w:val="EndNoteBibliography"/>
        <w:ind w:left="560" w:hanging="560"/>
        <w:rPr>
          <w:sz w:val="24"/>
        </w:rPr>
      </w:pPr>
      <w:r w:rsidRPr="001203F3">
        <w:rPr>
          <w:sz w:val="24"/>
        </w:rPr>
        <w:t>7.</w:t>
      </w:r>
      <w:r w:rsidRPr="001203F3">
        <w:rPr>
          <w:sz w:val="24"/>
        </w:rPr>
        <w:tab/>
        <w:t xml:space="preserve">M. Ayllón, M. Aznar, J. L. Sánchez, G. Gea and J. Arauzo, </w:t>
      </w:r>
      <w:r w:rsidR="002C64E2" w:rsidRPr="002C64E2">
        <w:rPr>
          <w:i/>
          <w:sz w:val="24"/>
        </w:rPr>
        <w:t xml:space="preserve">Chem. Eng. J. </w:t>
      </w:r>
      <w:r w:rsidRPr="00BE6D47">
        <w:rPr>
          <w:b/>
          <w:bCs/>
          <w:sz w:val="24"/>
        </w:rPr>
        <w:t>2006</w:t>
      </w:r>
      <w:r w:rsidRPr="001203F3">
        <w:rPr>
          <w:sz w:val="24"/>
        </w:rPr>
        <w:t xml:space="preserve">, </w:t>
      </w:r>
      <w:r w:rsidRPr="00BE6D47">
        <w:rPr>
          <w:bCs/>
          <w:i/>
          <w:iCs/>
          <w:sz w:val="24"/>
        </w:rPr>
        <w:t>121</w:t>
      </w:r>
      <w:r w:rsidRPr="001203F3">
        <w:rPr>
          <w:sz w:val="24"/>
        </w:rPr>
        <w:t>, 85</w:t>
      </w:r>
      <w:r w:rsidR="002C64E2">
        <w:rPr>
          <w:sz w:val="24"/>
        </w:rPr>
        <w:t>−</w:t>
      </w:r>
      <w:r w:rsidRPr="001203F3">
        <w:rPr>
          <w:sz w:val="24"/>
        </w:rPr>
        <w:t>96.</w:t>
      </w:r>
      <w:r w:rsidR="00E9549A">
        <w:rPr>
          <w:sz w:val="24"/>
        </w:rPr>
        <w:t xml:space="preserve"> </w:t>
      </w:r>
      <w:r w:rsidR="00E9549A" w:rsidRPr="00E9549A">
        <w:rPr>
          <w:b/>
          <w:bCs/>
          <w:sz w:val="24"/>
        </w:rPr>
        <w:t>DOI:</w:t>
      </w:r>
      <w:r w:rsidR="002C64E2">
        <w:rPr>
          <w:sz w:val="24"/>
        </w:rPr>
        <w:t xml:space="preserve"> </w:t>
      </w:r>
      <w:r w:rsidR="002C64E2" w:rsidRPr="002C64E2">
        <w:rPr>
          <w:sz w:val="24"/>
        </w:rPr>
        <w:t>10.1016/j.cej.2006.04.013</w:t>
      </w:r>
    </w:p>
    <w:p w14:paraId="61A9AB68" w14:textId="46F71B03" w:rsidR="00045EFB" w:rsidRPr="002C64E2" w:rsidRDefault="00045EFB" w:rsidP="00045EFB">
      <w:pPr>
        <w:pStyle w:val="EndNoteBibliography"/>
        <w:ind w:left="560" w:hanging="560"/>
        <w:rPr>
          <w:sz w:val="24"/>
        </w:rPr>
      </w:pPr>
      <w:r w:rsidRPr="001203F3">
        <w:rPr>
          <w:sz w:val="24"/>
        </w:rPr>
        <w:t>8.</w:t>
      </w:r>
      <w:r w:rsidRPr="001203F3">
        <w:rPr>
          <w:sz w:val="24"/>
        </w:rPr>
        <w:tab/>
        <w:t xml:space="preserve">M. Coutand, M. Cyr, E. Deydier, R. Guilet and P. Clastres, </w:t>
      </w:r>
      <w:r w:rsidR="00547785" w:rsidRPr="00547785">
        <w:rPr>
          <w:i/>
          <w:sz w:val="24"/>
        </w:rPr>
        <w:t>J. Hazard. Mater.</w:t>
      </w:r>
      <w:r w:rsidRPr="001203F3">
        <w:rPr>
          <w:sz w:val="24"/>
        </w:rPr>
        <w:t xml:space="preserve"> </w:t>
      </w:r>
      <w:r w:rsidRPr="00BE6D47">
        <w:rPr>
          <w:b/>
          <w:bCs/>
          <w:sz w:val="24"/>
        </w:rPr>
        <w:t>2008</w:t>
      </w:r>
      <w:r w:rsidRPr="001203F3">
        <w:rPr>
          <w:sz w:val="24"/>
        </w:rPr>
        <w:t xml:space="preserve">, </w:t>
      </w:r>
      <w:r w:rsidRPr="00BE6D47">
        <w:rPr>
          <w:bCs/>
          <w:i/>
          <w:iCs/>
          <w:sz w:val="24"/>
        </w:rPr>
        <w:t>150</w:t>
      </w:r>
      <w:r w:rsidRPr="001203F3">
        <w:rPr>
          <w:sz w:val="24"/>
        </w:rPr>
        <w:t>, 522</w:t>
      </w:r>
      <w:r w:rsidR="002C64E2">
        <w:rPr>
          <w:sz w:val="24"/>
        </w:rPr>
        <w:t>−</w:t>
      </w:r>
      <w:r w:rsidRPr="001203F3">
        <w:rPr>
          <w:sz w:val="24"/>
        </w:rPr>
        <w:t>532.</w:t>
      </w:r>
      <w:r w:rsidR="00E9549A">
        <w:rPr>
          <w:sz w:val="24"/>
        </w:rPr>
        <w:t xml:space="preserve"> </w:t>
      </w:r>
      <w:r w:rsidR="00E9549A" w:rsidRPr="00E9549A">
        <w:rPr>
          <w:b/>
          <w:bCs/>
          <w:sz w:val="24"/>
        </w:rPr>
        <w:t>DOI:</w:t>
      </w:r>
      <w:r w:rsidR="002C64E2">
        <w:rPr>
          <w:sz w:val="24"/>
        </w:rPr>
        <w:t xml:space="preserve"> </w:t>
      </w:r>
      <w:r w:rsidR="002C64E2" w:rsidRPr="002C64E2">
        <w:rPr>
          <w:sz w:val="24"/>
        </w:rPr>
        <w:t>10.1016/j.jhazmat.2007.04.133</w:t>
      </w:r>
    </w:p>
    <w:p w14:paraId="37404F34" w14:textId="6D0371AB" w:rsidR="00045EFB" w:rsidRPr="007B0FD8" w:rsidRDefault="00045EFB" w:rsidP="00045EFB">
      <w:pPr>
        <w:pStyle w:val="EndNoteBibliography"/>
        <w:ind w:left="560" w:hanging="560"/>
        <w:rPr>
          <w:sz w:val="24"/>
        </w:rPr>
      </w:pPr>
      <w:r w:rsidRPr="001203F3">
        <w:rPr>
          <w:sz w:val="24"/>
        </w:rPr>
        <w:t>9.</w:t>
      </w:r>
      <w:r w:rsidRPr="001203F3">
        <w:rPr>
          <w:sz w:val="24"/>
        </w:rPr>
        <w:tab/>
        <w:t xml:space="preserve">I. Gulyurtlu, D. Boavida, P. Abelha, M. H. Lopes and I. Cabrita, </w:t>
      </w:r>
      <w:r w:rsidRPr="001203F3">
        <w:rPr>
          <w:i/>
          <w:sz w:val="24"/>
        </w:rPr>
        <w:t>Fuel</w:t>
      </w:r>
      <w:r w:rsidRPr="001203F3">
        <w:rPr>
          <w:sz w:val="24"/>
        </w:rPr>
        <w:t xml:space="preserve"> </w:t>
      </w:r>
      <w:r w:rsidRPr="00BE6D47">
        <w:rPr>
          <w:b/>
          <w:bCs/>
          <w:sz w:val="24"/>
        </w:rPr>
        <w:t>2005</w:t>
      </w:r>
      <w:r w:rsidRPr="001203F3">
        <w:rPr>
          <w:sz w:val="24"/>
        </w:rPr>
        <w:t xml:space="preserve">, </w:t>
      </w:r>
      <w:r w:rsidRPr="00BE6D47">
        <w:rPr>
          <w:bCs/>
          <w:i/>
          <w:iCs/>
          <w:sz w:val="24"/>
        </w:rPr>
        <w:t>84</w:t>
      </w:r>
      <w:r w:rsidRPr="001203F3">
        <w:rPr>
          <w:sz w:val="24"/>
        </w:rPr>
        <w:t>, 2137</w:t>
      </w:r>
      <w:r w:rsidR="002C64E2">
        <w:rPr>
          <w:sz w:val="24"/>
        </w:rPr>
        <w:t>−</w:t>
      </w:r>
      <w:r w:rsidRPr="001203F3">
        <w:rPr>
          <w:sz w:val="24"/>
        </w:rPr>
        <w:t>2148.</w:t>
      </w:r>
      <w:r w:rsidR="00E9549A">
        <w:rPr>
          <w:sz w:val="24"/>
        </w:rPr>
        <w:t xml:space="preserve"> </w:t>
      </w:r>
      <w:r w:rsidR="00E9549A" w:rsidRPr="00E9549A">
        <w:rPr>
          <w:b/>
          <w:bCs/>
          <w:sz w:val="24"/>
        </w:rPr>
        <w:t>DOI:</w:t>
      </w:r>
      <w:r w:rsidR="007B0FD8" w:rsidRPr="007B0FD8">
        <w:rPr>
          <w:sz w:val="24"/>
        </w:rPr>
        <w:t xml:space="preserve"> 10.1016/j.fuel.2005.04.024</w:t>
      </w:r>
    </w:p>
    <w:p w14:paraId="775B6FB3" w14:textId="69EB65FB" w:rsidR="00045EFB" w:rsidRPr="007B0FD8" w:rsidRDefault="00045EFB" w:rsidP="00045EFB">
      <w:pPr>
        <w:pStyle w:val="EndNoteBibliography"/>
        <w:ind w:left="560" w:hanging="560"/>
        <w:rPr>
          <w:sz w:val="24"/>
        </w:rPr>
      </w:pPr>
      <w:r w:rsidRPr="001203F3">
        <w:rPr>
          <w:sz w:val="24"/>
        </w:rPr>
        <w:t>10.</w:t>
      </w:r>
      <w:r w:rsidRPr="001203F3">
        <w:rPr>
          <w:sz w:val="24"/>
        </w:rPr>
        <w:tab/>
        <w:t xml:space="preserve">G. Skodras, P. Grammelis, P. Basinas, S. Kaldis, E. Kakaras and G. P. Sakellaropoulos, </w:t>
      </w:r>
      <w:r w:rsidR="005848BB" w:rsidRPr="005848BB">
        <w:rPr>
          <w:i/>
          <w:sz w:val="24"/>
        </w:rPr>
        <w:t>Fuel Process. Technol.</w:t>
      </w:r>
      <w:r w:rsidRPr="001203F3">
        <w:rPr>
          <w:sz w:val="24"/>
        </w:rPr>
        <w:t xml:space="preserve"> </w:t>
      </w:r>
      <w:r w:rsidRPr="00BE6D47">
        <w:rPr>
          <w:b/>
          <w:bCs/>
          <w:sz w:val="24"/>
        </w:rPr>
        <w:t>2007</w:t>
      </w:r>
      <w:r w:rsidRPr="001203F3">
        <w:rPr>
          <w:sz w:val="24"/>
        </w:rPr>
        <w:t xml:space="preserve">, </w:t>
      </w:r>
      <w:r w:rsidRPr="00BE6D47">
        <w:rPr>
          <w:bCs/>
          <w:i/>
          <w:iCs/>
          <w:sz w:val="24"/>
        </w:rPr>
        <w:t>88</w:t>
      </w:r>
      <w:r w:rsidRPr="001203F3">
        <w:rPr>
          <w:sz w:val="24"/>
        </w:rPr>
        <w:t>, 787</w:t>
      </w:r>
      <w:r w:rsidR="002C64E2">
        <w:rPr>
          <w:sz w:val="24"/>
        </w:rPr>
        <w:t>−</w:t>
      </w:r>
      <w:r w:rsidRPr="001203F3">
        <w:rPr>
          <w:sz w:val="24"/>
        </w:rPr>
        <w:t>794.</w:t>
      </w:r>
      <w:r w:rsidR="00E9549A">
        <w:rPr>
          <w:sz w:val="24"/>
        </w:rPr>
        <w:t xml:space="preserve"> </w:t>
      </w:r>
      <w:r w:rsidR="00E9549A" w:rsidRPr="00E9549A">
        <w:rPr>
          <w:b/>
          <w:bCs/>
          <w:sz w:val="24"/>
        </w:rPr>
        <w:t>DOI:</w:t>
      </w:r>
      <w:r w:rsidR="007B0FD8">
        <w:rPr>
          <w:sz w:val="24"/>
        </w:rPr>
        <w:t xml:space="preserve"> </w:t>
      </w:r>
      <w:r w:rsidR="007B0FD8" w:rsidRPr="007B0FD8">
        <w:rPr>
          <w:sz w:val="24"/>
        </w:rPr>
        <w:t>10.1016/j.fuproc.2007.03.009</w:t>
      </w:r>
    </w:p>
    <w:p w14:paraId="6A4EDA98" w14:textId="6E53A45F" w:rsidR="00045EFB" w:rsidRPr="007B0FD8" w:rsidRDefault="00045EFB" w:rsidP="00045EFB">
      <w:pPr>
        <w:pStyle w:val="EndNoteBibliography"/>
        <w:ind w:left="560" w:hanging="560"/>
        <w:rPr>
          <w:sz w:val="24"/>
        </w:rPr>
      </w:pPr>
      <w:r w:rsidRPr="001203F3">
        <w:rPr>
          <w:sz w:val="24"/>
        </w:rPr>
        <w:t>11.</w:t>
      </w:r>
      <w:r w:rsidRPr="001203F3">
        <w:rPr>
          <w:sz w:val="24"/>
        </w:rPr>
        <w:tab/>
        <w:t xml:space="preserve">O. Senneca, </w:t>
      </w:r>
      <w:r w:rsidRPr="001203F3">
        <w:rPr>
          <w:i/>
          <w:sz w:val="24"/>
        </w:rPr>
        <w:t>Fuel</w:t>
      </w:r>
      <w:r w:rsidRPr="001203F3">
        <w:rPr>
          <w:sz w:val="24"/>
        </w:rPr>
        <w:t xml:space="preserve"> </w:t>
      </w:r>
      <w:r w:rsidRPr="00BE6D47">
        <w:rPr>
          <w:b/>
          <w:bCs/>
          <w:sz w:val="24"/>
        </w:rPr>
        <w:t>2008</w:t>
      </w:r>
      <w:r w:rsidRPr="001203F3">
        <w:rPr>
          <w:sz w:val="24"/>
        </w:rPr>
        <w:t xml:space="preserve">, </w:t>
      </w:r>
      <w:r w:rsidRPr="00BE6D47">
        <w:rPr>
          <w:bCs/>
          <w:i/>
          <w:iCs/>
          <w:sz w:val="24"/>
        </w:rPr>
        <w:t>87</w:t>
      </w:r>
      <w:r w:rsidRPr="001203F3">
        <w:rPr>
          <w:sz w:val="24"/>
        </w:rPr>
        <w:t>, 3262</w:t>
      </w:r>
      <w:r w:rsidR="002C64E2">
        <w:rPr>
          <w:sz w:val="24"/>
        </w:rPr>
        <w:t>−</w:t>
      </w:r>
      <w:r w:rsidRPr="001203F3">
        <w:rPr>
          <w:sz w:val="24"/>
        </w:rPr>
        <w:t>3270.</w:t>
      </w:r>
      <w:r w:rsidR="00E9549A">
        <w:rPr>
          <w:sz w:val="24"/>
        </w:rPr>
        <w:t xml:space="preserve"> </w:t>
      </w:r>
      <w:r w:rsidR="00E9549A" w:rsidRPr="00E9549A">
        <w:rPr>
          <w:b/>
          <w:bCs/>
          <w:sz w:val="24"/>
        </w:rPr>
        <w:t>DOI:</w:t>
      </w:r>
      <w:r w:rsidR="007B0FD8">
        <w:rPr>
          <w:sz w:val="24"/>
        </w:rPr>
        <w:t xml:space="preserve"> </w:t>
      </w:r>
      <w:r w:rsidR="007B0FD8" w:rsidRPr="007B0FD8">
        <w:rPr>
          <w:sz w:val="24"/>
        </w:rPr>
        <w:t>10.1016/j.fuel.2008.04.012</w:t>
      </w:r>
    </w:p>
    <w:p w14:paraId="1ADD9D48" w14:textId="53304D6C" w:rsidR="00045EFB" w:rsidRPr="007B0FD8" w:rsidRDefault="00045EFB" w:rsidP="00045EFB">
      <w:pPr>
        <w:pStyle w:val="EndNoteBibliography"/>
        <w:ind w:left="560" w:hanging="560"/>
        <w:rPr>
          <w:sz w:val="24"/>
        </w:rPr>
      </w:pPr>
      <w:r w:rsidRPr="001203F3">
        <w:rPr>
          <w:sz w:val="24"/>
        </w:rPr>
        <w:t>12.</w:t>
      </w:r>
      <w:r w:rsidRPr="001203F3">
        <w:rPr>
          <w:sz w:val="24"/>
        </w:rPr>
        <w:tab/>
        <w:t xml:space="preserve">E. Cascarosa, L. Gasco, G. García, G. Gea and J. Arauzo, </w:t>
      </w:r>
      <w:r w:rsidR="007B0FD8" w:rsidRPr="007B0FD8">
        <w:rPr>
          <w:i/>
          <w:sz w:val="24"/>
        </w:rPr>
        <w:t>Resour. Conserv. Recycl.</w:t>
      </w:r>
      <w:r w:rsidRPr="001203F3">
        <w:rPr>
          <w:sz w:val="24"/>
        </w:rPr>
        <w:t xml:space="preserve"> </w:t>
      </w:r>
      <w:r w:rsidRPr="007B0FD8">
        <w:rPr>
          <w:b/>
          <w:bCs/>
          <w:sz w:val="24"/>
        </w:rPr>
        <w:t>2012</w:t>
      </w:r>
      <w:r w:rsidRPr="001203F3">
        <w:rPr>
          <w:sz w:val="24"/>
        </w:rPr>
        <w:t xml:space="preserve">, </w:t>
      </w:r>
      <w:r w:rsidRPr="00BE6D47">
        <w:rPr>
          <w:bCs/>
          <w:i/>
          <w:iCs/>
          <w:sz w:val="24"/>
        </w:rPr>
        <w:t>59</w:t>
      </w:r>
      <w:r w:rsidRPr="001203F3">
        <w:rPr>
          <w:sz w:val="24"/>
        </w:rPr>
        <w:t>, 32</w:t>
      </w:r>
      <w:r w:rsidR="002C64E2">
        <w:rPr>
          <w:sz w:val="24"/>
        </w:rPr>
        <w:t>−</w:t>
      </w:r>
      <w:r w:rsidRPr="001203F3">
        <w:rPr>
          <w:sz w:val="24"/>
        </w:rPr>
        <w:t>37.</w:t>
      </w:r>
      <w:r w:rsidR="00E9549A">
        <w:rPr>
          <w:sz w:val="24"/>
        </w:rPr>
        <w:t xml:space="preserve"> </w:t>
      </w:r>
      <w:r w:rsidR="00E9549A" w:rsidRPr="00E9549A">
        <w:rPr>
          <w:b/>
          <w:bCs/>
          <w:sz w:val="24"/>
        </w:rPr>
        <w:t>DOI:</w:t>
      </w:r>
      <w:r w:rsidR="007B0FD8">
        <w:rPr>
          <w:sz w:val="24"/>
        </w:rPr>
        <w:t xml:space="preserve"> </w:t>
      </w:r>
      <w:r w:rsidR="007B0FD8" w:rsidRPr="007B0FD8">
        <w:rPr>
          <w:sz w:val="24"/>
        </w:rPr>
        <w:t>doi.org/10.1016/j.resconrec.2011.06.005</w:t>
      </w:r>
    </w:p>
    <w:p w14:paraId="64D4D9BA" w14:textId="0D92EF76" w:rsidR="00045EFB" w:rsidRDefault="00045EFB" w:rsidP="0073108C">
      <w:pPr>
        <w:pStyle w:val="EndNoteBibliography"/>
        <w:ind w:left="560" w:hanging="560"/>
        <w:rPr>
          <w:sz w:val="24"/>
        </w:rPr>
      </w:pPr>
      <w:r w:rsidRPr="00892F1E">
        <w:rPr>
          <w:sz w:val="24"/>
        </w:rPr>
        <w:t>13</w:t>
      </w:r>
      <w:r w:rsidRPr="0073108C">
        <w:rPr>
          <w:sz w:val="24"/>
        </w:rPr>
        <w:t>.</w:t>
      </w:r>
      <w:r w:rsidRPr="0073108C">
        <w:rPr>
          <w:sz w:val="24"/>
        </w:rPr>
        <w:tab/>
        <w:t>S. Bhardwaj, M. Sharon and M. Sharon, in</w:t>
      </w:r>
      <w:r w:rsidR="0073108C" w:rsidRPr="0073108C">
        <w:rPr>
          <w:sz w:val="24"/>
        </w:rPr>
        <w:t xml:space="preserve">: W. S. </w:t>
      </w:r>
      <w:r w:rsidRPr="0073108C">
        <w:rPr>
          <w:i/>
          <w:sz w:val="24"/>
        </w:rPr>
        <w:t> </w:t>
      </w:r>
      <w:r w:rsidR="0073108C" w:rsidRPr="0073108C">
        <w:rPr>
          <w:iCs/>
          <w:sz w:val="24"/>
        </w:rPr>
        <w:t>Donahue, J. C. Brandt (Ed):</w:t>
      </w:r>
      <w:r w:rsidR="0073108C" w:rsidRPr="0073108C">
        <w:rPr>
          <w:sz w:val="24"/>
        </w:rPr>
        <w:t xml:space="preserve"> </w:t>
      </w:r>
      <w:r w:rsidRPr="0073108C">
        <w:rPr>
          <w:sz w:val="24"/>
        </w:rPr>
        <w:t xml:space="preserve">Pyrolysis: Types, Processes, and Industrial Sources and Products, Nova Science Publishers, </w:t>
      </w:r>
      <w:r w:rsidR="0073108C" w:rsidRPr="0073108C">
        <w:rPr>
          <w:sz w:val="24"/>
        </w:rPr>
        <w:t xml:space="preserve">UK, </w:t>
      </w:r>
      <w:r w:rsidRPr="0073108C">
        <w:rPr>
          <w:b/>
          <w:bCs/>
          <w:sz w:val="24"/>
        </w:rPr>
        <w:t>2009</w:t>
      </w:r>
      <w:r w:rsidRPr="0073108C">
        <w:rPr>
          <w:sz w:val="24"/>
        </w:rPr>
        <w:t xml:space="preserve">, </w:t>
      </w:r>
      <w:r w:rsidR="0073108C" w:rsidRPr="0073108C">
        <w:rPr>
          <w:sz w:val="24"/>
        </w:rPr>
        <w:t>pp</w:t>
      </w:r>
      <w:r w:rsidRPr="0073108C">
        <w:rPr>
          <w:sz w:val="24"/>
        </w:rPr>
        <w:t>. 117</w:t>
      </w:r>
      <w:r w:rsidR="002C64E2" w:rsidRPr="0073108C">
        <w:rPr>
          <w:sz w:val="24"/>
        </w:rPr>
        <w:t>−</w:t>
      </w:r>
      <w:r w:rsidRPr="0073108C">
        <w:rPr>
          <w:sz w:val="24"/>
        </w:rPr>
        <w:t>130.</w:t>
      </w:r>
    </w:p>
    <w:p w14:paraId="5FD9B98E" w14:textId="18D8BDC9" w:rsidR="00045EFB" w:rsidRPr="001203F3" w:rsidRDefault="00045EFB" w:rsidP="00045EFB">
      <w:pPr>
        <w:pStyle w:val="EndNoteBibliography"/>
        <w:ind w:left="560" w:hanging="560"/>
        <w:rPr>
          <w:sz w:val="24"/>
        </w:rPr>
      </w:pPr>
      <w:r w:rsidRPr="001203F3">
        <w:rPr>
          <w:sz w:val="24"/>
        </w:rPr>
        <w:t>14.</w:t>
      </w:r>
      <w:r w:rsidRPr="001203F3">
        <w:rPr>
          <w:sz w:val="24"/>
        </w:rPr>
        <w:tab/>
      </w:r>
      <w:r w:rsidRPr="0073108C">
        <w:rPr>
          <w:sz w:val="24"/>
        </w:rPr>
        <w:t>EBC, European Biochar Certificate - Guidelines for a sustainable production of biochar. European Biochar Foundation (EBC). Version 8.2E of 19</w:t>
      </w:r>
      <w:r w:rsidRPr="0073108C">
        <w:rPr>
          <w:sz w:val="24"/>
          <w:vertAlign w:val="superscript"/>
        </w:rPr>
        <w:t>th</w:t>
      </w:r>
      <w:r w:rsidRPr="0073108C">
        <w:rPr>
          <w:sz w:val="24"/>
        </w:rPr>
        <w:t xml:space="preserve"> April 2019).</w:t>
      </w:r>
      <w:r w:rsidR="0073108C" w:rsidRPr="0073108C">
        <w:rPr>
          <w:sz w:val="24"/>
        </w:rPr>
        <w:t xml:space="preserve"> </w:t>
      </w:r>
      <w:r w:rsidR="0073108C" w:rsidRPr="0073108C">
        <w:rPr>
          <w:b/>
          <w:bCs/>
          <w:sz w:val="24"/>
        </w:rPr>
        <w:t>DOI:</w:t>
      </w:r>
      <w:r w:rsidR="0073108C">
        <w:rPr>
          <w:sz w:val="24"/>
        </w:rPr>
        <w:t xml:space="preserve"> </w:t>
      </w:r>
      <w:r w:rsidR="0073108C" w:rsidRPr="0073108C">
        <w:rPr>
          <w:sz w:val="24"/>
        </w:rPr>
        <w:t>10.13140/RG.2.1.4658.7043</w:t>
      </w:r>
      <w:r w:rsidR="00E9549A">
        <w:rPr>
          <w:sz w:val="24"/>
        </w:rPr>
        <w:t xml:space="preserve"> </w:t>
      </w:r>
    </w:p>
    <w:p w14:paraId="0E07643D" w14:textId="471F8284" w:rsidR="00045EFB" w:rsidRPr="007B0FD8" w:rsidRDefault="00045EFB" w:rsidP="00045EFB">
      <w:pPr>
        <w:pStyle w:val="EndNoteBibliography"/>
        <w:ind w:left="560" w:hanging="560"/>
        <w:rPr>
          <w:sz w:val="24"/>
        </w:rPr>
      </w:pPr>
      <w:r w:rsidRPr="001203F3">
        <w:rPr>
          <w:sz w:val="24"/>
        </w:rPr>
        <w:t>15.</w:t>
      </w:r>
      <w:r w:rsidRPr="001203F3">
        <w:rPr>
          <w:sz w:val="24"/>
        </w:rPr>
        <w:tab/>
        <w:t xml:space="preserve">M. J. Zwetsloot, J. Lehmann, T. Bauerle, S. Vanek, R. Hestrin and A. Nigussie, </w:t>
      </w:r>
      <w:r w:rsidRPr="001203F3">
        <w:rPr>
          <w:i/>
          <w:sz w:val="24"/>
        </w:rPr>
        <w:t>Plant Soil</w:t>
      </w:r>
      <w:r w:rsidRPr="001203F3">
        <w:rPr>
          <w:sz w:val="24"/>
        </w:rPr>
        <w:t xml:space="preserve"> </w:t>
      </w:r>
      <w:r w:rsidRPr="000F609F">
        <w:rPr>
          <w:b/>
          <w:bCs/>
          <w:sz w:val="24"/>
        </w:rPr>
        <w:t>2016</w:t>
      </w:r>
      <w:r w:rsidRPr="001203F3">
        <w:rPr>
          <w:sz w:val="24"/>
        </w:rPr>
        <w:t xml:space="preserve">, </w:t>
      </w:r>
      <w:r w:rsidRPr="00BE6D47">
        <w:rPr>
          <w:bCs/>
          <w:i/>
          <w:iCs/>
          <w:sz w:val="24"/>
        </w:rPr>
        <w:t>408</w:t>
      </w:r>
      <w:r w:rsidRPr="001203F3">
        <w:rPr>
          <w:sz w:val="24"/>
        </w:rPr>
        <w:t>, 95</w:t>
      </w:r>
      <w:r w:rsidR="002C64E2">
        <w:rPr>
          <w:sz w:val="24"/>
        </w:rPr>
        <w:t>−</w:t>
      </w:r>
      <w:r w:rsidRPr="001203F3">
        <w:rPr>
          <w:sz w:val="24"/>
        </w:rPr>
        <w:t>105.</w:t>
      </w:r>
      <w:r w:rsidR="00E9549A">
        <w:rPr>
          <w:sz w:val="24"/>
        </w:rPr>
        <w:t xml:space="preserve"> </w:t>
      </w:r>
      <w:r w:rsidR="00E9549A" w:rsidRPr="00E9549A">
        <w:rPr>
          <w:b/>
          <w:bCs/>
          <w:sz w:val="24"/>
        </w:rPr>
        <w:t>DOI:</w:t>
      </w:r>
      <w:r w:rsidR="007B0FD8">
        <w:rPr>
          <w:sz w:val="24"/>
        </w:rPr>
        <w:t xml:space="preserve"> </w:t>
      </w:r>
      <w:r w:rsidR="007B0FD8" w:rsidRPr="007B0FD8">
        <w:rPr>
          <w:sz w:val="24"/>
        </w:rPr>
        <w:t>10.1007/s11104-016-2905-2</w:t>
      </w:r>
    </w:p>
    <w:p w14:paraId="323773A4" w14:textId="7A477C78" w:rsidR="00045EFB" w:rsidRPr="008B3AFA" w:rsidRDefault="00045EFB" w:rsidP="00045EFB">
      <w:pPr>
        <w:pStyle w:val="EndNoteBibliography"/>
        <w:ind w:left="560" w:hanging="560"/>
        <w:rPr>
          <w:sz w:val="24"/>
        </w:rPr>
      </w:pPr>
      <w:r w:rsidRPr="001203F3">
        <w:rPr>
          <w:sz w:val="24"/>
        </w:rPr>
        <w:lastRenderedPageBreak/>
        <w:t>16.</w:t>
      </w:r>
      <w:r w:rsidRPr="001203F3">
        <w:rPr>
          <w:sz w:val="24"/>
        </w:rPr>
        <w:tab/>
        <w:t xml:space="preserve">N. A. Medellin-Castillo, R. Leyva-Ramos, E. Padilla-Ortega, R. O. Perez, J. V. Flores-Cano and M. S. Berber-Mendoza, </w:t>
      </w:r>
      <w:r w:rsidR="008B3AFA" w:rsidRPr="008B3AFA">
        <w:rPr>
          <w:i/>
          <w:sz w:val="24"/>
        </w:rPr>
        <w:t>J Ind Eng Chem</w:t>
      </w:r>
      <w:r w:rsidRPr="001203F3">
        <w:rPr>
          <w:sz w:val="24"/>
        </w:rPr>
        <w:t xml:space="preserve"> </w:t>
      </w:r>
      <w:r w:rsidRPr="000F609F">
        <w:rPr>
          <w:b/>
          <w:bCs/>
          <w:sz w:val="24"/>
        </w:rPr>
        <w:t>2014</w:t>
      </w:r>
      <w:r w:rsidRPr="001203F3">
        <w:rPr>
          <w:sz w:val="24"/>
        </w:rPr>
        <w:t xml:space="preserve">, </w:t>
      </w:r>
      <w:r w:rsidRPr="00BE6D47">
        <w:rPr>
          <w:bCs/>
          <w:i/>
          <w:iCs/>
          <w:sz w:val="24"/>
        </w:rPr>
        <w:t>20</w:t>
      </w:r>
      <w:r w:rsidRPr="001203F3">
        <w:rPr>
          <w:sz w:val="24"/>
        </w:rPr>
        <w:t>, 4014</w:t>
      </w:r>
      <w:r w:rsidR="002C64E2">
        <w:rPr>
          <w:sz w:val="24"/>
        </w:rPr>
        <w:t>−</w:t>
      </w:r>
      <w:r w:rsidRPr="001203F3">
        <w:rPr>
          <w:sz w:val="24"/>
        </w:rPr>
        <w:t>4021.</w:t>
      </w:r>
      <w:r w:rsidR="00E9549A">
        <w:rPr>
          <w:sz w:val="24"/>
        </w:rPr>
        <w:t xml:space="preserve"> </w:t>
      </w:r>
      <w:r w:rsidR="00E9549A" w:rsidRPr="00E9549A">
        <w:rPr>
          <w:b/>
          <w:bCs/>
          <w:sz w:val="24"/>
        </w:rPr>
        <w:t>DOI:</w:t>
      </w:r>
      <w:r w:rsidR="008B3AFA">
        <w:rPr>
          <w:sz w:val="24"/>
        </w:rPr>
        <w:t xml:space="preserve"> </w:t>
      </w:r>
      <w:r w:rsidR="008B3AFA" w:rsidRPr="008B3AFA">
        <w:rPr>
          <w:sz w:val="24"/>
        </w:rPr>
        <w:t>10.1016/j.jiec.2013.12.105</w:t>
      </w:r>
    </w:p>
    <w:p w14:paraId="2C8B0A21" w14:textId="56BFA309" w:rsidR="00045EFB" w:rsidRPr="00C34207" w:rsidRDefault="00045EFB" w:rsidP="00045EFB">
      <w:pPr>
        <w:pStyle w:val="EndNoteBibliography"/>
        <w:ind w:left="560" w:hanging="560"/>
        <w:rPr>
          <w:sz w:val="24"/>
        </w:rPr>
      </w:pPr>
      <w:r w:rsidRPr="001203F3">
        <w:rPr>
          <w:sz w:val="24"/>
        </w:rPr>
        <w:t>17.</w:t>
      </w:r>
      <w:r w:rsidRPr="001203F3">
        <w:rPr>
          <w:sz w:val="24"/>
        </w:rPr>
        <w:tab/>
        <w:t xml:space="preserve">S. B. Chen, Y. G. Zhu, Y. B. Ma and G. McKay, </w:t>
      </w:r>
      <w:r w:rsidR="008B3AFA" w:rsidRPr="008B3AFA">
        <w:rPr>
          <w:i/>
          <w:sz w:val="24"/>
        </w:rPr>
        <w:t>Environ. Pollut.</w:t>
      </w:r>
      <w:r w:rsidRPr="001203F3">
        <w:rPr>
          <w:sz w:val="24"/>
        </w:rPr>
        <w:t xml:space="preserve"> </w:t>
      </w:r>
      <w:r w:rsidRPr="000F609F">
        <w:rPr>
          <w:b/>
          <w:bCs/>
          <w:sz w:val="24"/>
        </w:rPr>
        <w:t>2006</w:t>
      </w:r>
      <w:r w:rsidRPr="001203F3">
        <w:rPr>
          <w:sz w:val="24"/>
        </w:rPr>
        <w:t xml:space="preserve">, </w:t>
      </w:r>
      <w:r w:rsidRPr="00BE6D47">
        <w:rPr>
          <w:bCs/>
          <w:i/>
          <w:iCs/>
          <w:sz w:val="24"/>
        </w:rPr>
        <w:t>139</w:t>
      </w:r>
      <w:r w:rsidRPr="001203F3">
        <w:rPr>
          <w:sz w:val="24"/>
        </w:rPr>
        <w:t>, 433</w:t>
      </w:r>
      <w:r w:rsidR="002C64E2">
        <w:rPr>
          <w:sz w:val="24"/>
        </w:rPr>
        <w:t>−</w:t>
      </w:r>
      <w:r w:rsidRPr="001203F3">
        <w:rPr>
          <w:sz w:val="24"/>
        </w:rPr>
        <w:t>439.</w:t>
      </w:r>
      <w:r w:rsidR="00E9549A">
        <w:rPr>
          <w:sz w:val="24"/>
        </w:rPr>
        <w:t xml:space="preserve"> </w:t>
      </w:r>
      <w:r w:rsidR="00E9549A" w:rsidRPr="00E9549A">
        <w:rPr>
          <w:b/>
          <w:bCs/>
          <w:sz w:val="24"/>
        </w:rPr>
        <w:t>DOI:</w:t>
      </w:r>
      <w:r w:rsidR="00C34207">
        <w:rPr>
          <w:sz w:val="24"/>
        </w:rPr>
        <w:t xml:space="preserve"> </w:t>
      </w:r>
      <w:r w:rsidR="00C34207" w:rsidRPr="00C34207">
        <w:rPr>
          <w:sz w:val="24"/>
        </w:rPr>
        <w:t>10.1016/j.envpol.2005.06.007</w:t>
      </w:r>
    </w:p>
    <w:p w14:paraId="69D6A3C6" w14:textId="3847BE26" w:rsidR="00045EFB" w:rsidRPr="00C34207" w:rsidRDefault="00045EFB" w:rsidP="00045EFB">
      <w:pPr>
        <w:pStyle w:val="EndNoteBibliography"/>
        <w:ind w:left="560" w:hanging="560"/>
        <w:rPr>
          <w:sz w:val="24"/>
        </w:rPr>
      </w:pPr>
      <w:r w:rsidRPr="001203F3">
        <w:rPr>
          <w:sz w:val="24"/>
        </w:rPr>
        <w:t>18.</w:t>
      </w:r>
      <w:r w:rsidRPr="001203F3">
        <w:rPr>
          <w:sz w:val="24"/>
        </w:rPr>
        <w:tab/>
        <w:t xml:space="preserve">J. C. Moreno-Piraján, R. Gómez-Cruz, V. S. García-Cuello and L. Giraldo, </w:t>
      </w:r>
      <w:r w:rsidR="000F609F" w:rsidRPr="000F609F">
        <w:rPr>
          <w:i/>
          <w:sz w:val="24"/>
        </w:rPr>
        <w:t>J. Anal. Appl. Pyrolysis</w:t>
      </w:r>
      <w:r w:rsidRPr="001203F3">
        <w:rPr>
          <w:sz w:val="24"/>
        </w:rPr>
        <w:t xml:space="preserve"> </w:t>
      </w:r>
      <w:r w:rsidRPr="000F609F">
        <w:rPr>
          <w:b/>
          <w:bCs/>
          <w:sz w:val="24"/>
        </w:rPr>
        <w:t>2010</w:t>
      </w:r>
      <w:r w:rsidRPr="001203F3">
        <w:rPr>
          <w:sz w:val="24"/>
        </w:rPr>
        <w:t xml:space="preserve">, </w:t>
      </w:r>
      <w:r w:rsidRPr="00BE6D47">
        <w:rPr>
          <w:bCs/>
          <w:i/>
          <w:iCs/>
          <w:sz w:val="24"/>
        </w:rPr>
        <w:t>89</w:t>
      </w:r>
      <w:r w:rsidRPr="001203F3">
        <w:rPr>
          <w:sz w:val="24"/>
        </w:rPr>
        <w:t>, 122</w:t>
      </w:r>
      <w:r w:rsidR="002C64E2">
        <w:rPr>
          <w:sz w:val="24"/>
        </w:rPr>
        <w:t>−</w:t>
      </w:r>
      <w:r w:rsidRPr="001203F3">
        <w:rPr>
          <w:sz w:val="24"/>
        </w:rPr>
        <w:t>128.</w:t>
      </w:r>
      <w:r w:rsidR="00E9549A">
        <w:rPr>
          <w:sz w:val="24"/>
        </w:rPr>
        <w:t xml:space="preserve"> </w:t>
      </w:r>
      <w:r w:rsidR="00E9549A" w:rsidRPr="00E9549A">
        <w:rPr>
          <w:b/>
          <w:bCs/>
          <w:sz w:val="24"/>
        </w:rPr>
        <w:t>DOI:</w:t>
      </w:r>
      <w:r w:rsidR="00C34207">
        <w:rPr>
          <w:sz w:val="24"/>
        </w:rPr>
        <w:t xml:space="preserve"> </w:t>
      </w:r>
      <w:r w:rsidR="00C34207" w:rsidRPr="00C34207">
        <w:rPr>
          <w:sz w:val="24"/>
        </w:rPr>
        <w:t>10.1016/j.jaap.2010.06.007</w:t>
      </w:r>
    </w:p>
    <w:p w14:paraId="7AF78C88" w14:textId="00C3FDCE" w:rsidR="00045EFB" w:rsidRPr="00C34207" w:rsidRDefault="00045EFB" w:rsidP="00045EFB">
      <w:pPr>
        <w:pStyle w:val="EndNoteBibliography"/>
        <w:ind w:left="560" w:hanging="560"/>
        <w:rPr>
          <w:sz w:val="24"/>
        </w:rPr>
      </w:pPr>
      <w:r w:rsidRPr="001203F3">
        <w:rPr>
          <w:sz w:val="24"/>
        </w:rPr>
        <w:t>19.</w:t>
      </w:r>
      <w:r w:rsidRPr="001203F3">
        <w:rPr>
          <w:sz w:val="24"/>
        </w:rPr>
        <w:tab/>
        <w:t xml:space="preserve">M. Morshedizad, D. Zimmer and P. Leinweber, </w:t>
      </w:r>
      <w:r w:rsidR="00C34207" w:rsidRPr="00C34207">
        <w:rPr>
          <w:i/>
          <w:sz w:val="24"/>
        </w:rPr>
        <w:t>J. Soil Sci. Plant Nutr.</w:t>
      </w:r>
      <w:r w:rsidRPr="001203F3">
        <w:rPr>
          <w:sz w:val="24"/>
        </w:rPr>
        <w:t xml:space="preserve"> </w:t>
      </w:r>
      <w:r w:rsidRPr="000F609F">
        <w:rPr>
          <w:b/>
          <w:bCs/>
          <w:sz w:val="24"/>
        </w:rPr>
        <w:t>2016</w:t>
      </w:r>
      <w:r w:rsidRPr="001203F3">
        <w:rPr>
          <w:sz w:val="24"/>
        </w:rPr>
        <w:t xml:space="preserve">, </w:t>
      </w:r>
      <w:r w:rsidRPr="00BE6D47">
        <w:rPr>
          <w:bCs/>
          <w:i/>
          <w:iCs/>
          <w:sz w:val="24"/>
        </w:rPr>
        <w:t>179</w:t>
      </w:r>
      <w:r w:rsidRPr="001203F3">
        <w:rPr>
          <w:sz w:val="24"/>
        </w:rPr>
        <w:t>, 388</w:t>
      </w:r>
      <w:r w:rsidR="002C64E2">
        <w:rPr>
          <w:sz w:val="24"/>
        </w:rPr>
        <w:t>−</w:t>
      </w:r>
      <w:r w:rsidRPr="001203F3">
        <w:rPr>
          <w:sz w:val="24"/>
        </w:rPr>
        <w:t>398.</w:t>
      </w:r>
      <w:r w:rsidR="00E9549A">
        <w:rPr>
          <w:sz w:val="24"/>
        </w:rPr>
        <w:t xml:space="preserve"> </w:t>
      </w:r>
      <w:r w:rsidR="00E9549A" w:rsidRPr="00E9549A">
        <w:rPr>
          <w:b/>
          <w:bCs/>
          <w:sz w:val="24"/>
        </w:rPr>
        <w:t>DOI:</w:t>
      </w:r>
      <w:r w:rsidR="00C34207">
        <w:rPr>
          <w:sz w:val="24"/>
        </w:rPr>
        <w:t xml:space="preserve"> </w:t>
      </w:r>
      <w:r w:rsidR="00C34207" w:rsidRPr="00C34207">
        <w:rPr>
          <w:sz w:val="24"/>
        </w:rPr>
        <w:t>10.1002/jpln.201500604</w:t>
      </w:r>
    </w:p>
    <w:p w14:paraId="562A8B9D" w14:textId="386C583E" w:rsidR="00045EFB" w:rsidRPr="00347310" w:rsidRDefault="00045EFB" w:rsidP="00045EFB">
      <w:pPr>
        <w:pStyle w:val="EndNoteBibliography"/>
        <w:ind w:left="560" w:hanging="560"/>
        <w:rPr>
          <w:sz w:val="24"/>
        </w:rPr>
      </w:pPr>
      <w:r w:rsidRPr="001203F3">
        <w:rPr>
          <w:sz w:val="24"/>
        </w:rPr>
        <w:t>20.</w:t>
      </w:r>
      <w:r w:rsidRPr="001203F3">
        <w:rPr>
          <w:sz w:val="24"/>
        </w:rPr>
        <w:tab/>
        <w:t xml:space="preserve">E. Gruden, P. Bukovec and M. Zupančič, </w:t>
      </w:r>
      <w:r w:rsidR="00347310" w:rsidRPr="00347310">
        <w:rPr>
          <w:i/>
          <w:sz w:val="24"/>
        </w:rPr>
        <w:t>Acta Chim. Slov.</w:t>
      </w:r>
      <w:r w:rsidRPr="001203F3">
        <w:rPr>
          <w:sz w:val="24"/>
        </w:rPr>
        <w:t xml:space="preserve"> </w:t>
      </w:r>
      <w:r w:rsidRPr="000F609F">
        <w:rPr>
          <w:b/>
          <w:bCs/>
          <w:sz w:val="24"/>
        </w:rPr>
        <w:t>2017</w:t>
      </w:r>
      <w:r w:rsidRPr="001203F3">
        <w:rPr>
          <w:sz w:val="24"/>
        </w:rPr>
        <w:t xml:space="preserve">, </w:t>
      </w:r>
      <w:r w:rsidRPr="00BE6D47">
        <w:rPr>
          <w:bCs/>
          <w:i/>
          <w:iCs/>
          <w:sz w:val="24"/>
        </w:rPr>
        <w:t>64</w:t>
      </w:r>
      <w:r w:rsidRPr="001203F3">
        <w:rPr>
          <w:sz w:val="24"/>
        </w:rPr>
        <w:t>, 577</w:t>
      </w:r>
      <w:r w:rsidR="002C64E2">
        <w:rPr>
          <w:sz w:val="24"/>
        </w:rPr>
        <w:t>−</w:t>
      </w:r>
      <w:r w:rsidRPr="001203F3">
        <w:rPr>
          <w:sz w:val="24"/>
        </w:rPr>
        <w:t>581.</w:t>
      </w:r>
      <w:r w:rsidR="00487AA1">
        <w:rPr>
          <w:sz w:val="24"/>
        </w:rPr>
        <w:t xml:space="preserve"> </w:t>
      </w:r>
      <w:r w:rsidR="00487AA1" w:rsidRPr="00E9549A">
        <w:rPr>
          <w:b/>
          <w:bCs/>
          <w:sz w:val="24"/>
        </w:rPr>
        <w:t>DOI:</w:t>
      </w:r>
      <w:r w:rsidR="00347310">
        <w:rPr>
          <w:sz w:val="24"/>
        </w:rPr>
        <w:t xml:space="preserve"> </w:t>
      </w:r>
      <w:r w:rsidR="00347310" w:rsidRPr="00347310">
        <w:rPr>
          <w:sz w:val="24"/>
        </w:rPr>
        <w:t>10.17344/acsi.2016.2889</w:t>
      </w:r>
    </w:p>
    <w:p w14:paraId="253508D2" w14:textId="3FB016B2" w:rsidR="00045EFB" w:rsidRPr="00347310" w:rsidRDefault="00045EFB" w:rsidP="00045EFB">
      <w:pPr>
        <w:pStyle w:val="EndNoteBibliography"/>
        <w:ind w:left="560" w:hanging="560"/>
        <w:rPr>
          <w:sz w:val="24"/>
        </w:rPr>
      </w:pPr>
      <w:r w:rsidRPr="001203F3">
        <w:rPr>
          <w:sz w:val="24"/>
        </w:rPr>
        <w:t>21.</w:t>
      </w:r>
      <w:r w:rsidRPr="001203F3">
        <w:rPr>
          <w:sz w:val="24"/>
        </w:rPr>
        <w:tab/>
        <w:t xml:space="preserve">M. Krzesińska and J. Majewska, </w:t>
      </w:r>
      <w:r w:rsidR="000F609F" w:rsidRPr="000F609F">
        <w:rPr>
          <w:i/>
          <w:sz w:val="24"/>
        </w:rPr>
        <w:t>J. Anal. Appl. Pyrolysis</w:t>
      </w:r>
      <w:r w:rsidRPr="001203F3">
        <w:rPr>
          <w:sz w:val="24"/>
        </w:rPr>
        <w:t xml:space="preserve"> </w:t>
      </w:r>
      <w:r w:rsidRPr="000F609F">
        <w:rPr>
          <w:b/>
          <w:bCs/>
          <w:sz w:val="24"/>
        </w:rPr>
        <w:t>2015</w:t>
      </w:r>
      <w:r w:rsidRPr="001203F3">
        <w:rPr>
          <w:sz w:val="24"/>
        </w:rPr>
        <w:t xml:space="preserve">, </w:t>
      </w:r>
      <w:r w:rsidRPr="00BE6D47">
        <w:rPr>
          <w:bCs/>
          <w:i/>
          <w:iCs/>
          <w:sz w:val="24"/>
        </w:rPr>
        <w:t>116</w:t>
      </w:r>
      <w:r w:rsidRPr="001203F3">
        <w:rPr>
          <w:sz w:val="24"/>
        </w:rPr>
        <w:t>, 202</w:t>
      </w:r>
      <w:r w:rsidR="002C64E2">
        <w:rPr>
          <w:sz w:val="24"/>
        </w:rPr>
        <w:t>−</w:t>
      </w:r>
      <w:r w:rsidRPr="001203F3">
        <w:rPr>
          <w:sz w:val="24"/>
        </w:rPr>
        <w:t>214.</w:t>
      </w:r>
      <w:r w:rsidR="00487AA1">
        <w:rPr>
          <w:sz w:val="24"/>
        </w:rPr>
        <w:t xml:space="preserve"> </w:t>
      </w:r>
      <w:r w:rsidR="00487AA1" w:rsidRPr="00E9549A">
        <w:rPr>
          <w:b/>
          <w:bCs/>
          <w:sz w:val="24"/>
        </w:rPr>
        <w:t>DOI:</w:t>
      </w:r>
      <w:r w:rsidR="00347310">
        <w:rPr>
          <w:sz w:val="24"/>
        </w:rPr>
        <w:t xml:space="preserve"> </w:t>
      </w:r>
      <w:r w:rsidR="00347310" w:rsidRPr="00347310">
        <w:rPr>
          <w:sz w:val="24"/>
        </w:rPr>
        <w:t>10.1016/j.jaap.2015.09.009</w:t>
      </w:r>
    </w:p>
    <w:p w14:paraId="623968CC" w14:textId="699794E8" w:rsidR="00045EFB" w:rsidRPr="00347310" w:rsidRDefault="00045EFB" w:rsidP="00045EFB">
      <w:pPr>
        <w:pStyle w:val="EndNoteBibliography"/>
        <w:ind w:left="560" w:hanging="560"/>
        <w:rPr>
          <w:sz w:val="24"/>
        </w:rPr>
      </w:pPr>
      <w:r w:rsidRPr="001203F3">
        <w:rPr>
          <w:sz w:val="24"/>
        </w:rPr>
        <w:t>22.</w:t>
      </w:r>
      <w:r w:rsidRPr="001203F3">
        <w:rPr>
          <w:sz w:val="24"/>
        </w:rPr>
        <w:tab/>
        <w:t xml:space="preserve">S. Patel, J. Han, W. Qiu and W. Gao, </w:t>
      </w:r>
      <w:r w:rsidR="00347310" w:rsidRPr="00347310">
        <w:rPr>
          <w:i/>
          <w:sz w:val="24"/>
        </w:rPr>
        <w:t>J. Environ. Chem. Eng.</w:t>
      </w:r>
      <w:r w:rsidRPr="001203F3">
        <w:rPr>
          <w:sz w:val="24"/>
        </w:rPr>
        <w:t xml:space="preserve"> </w:t>
      </w:r>
      <w:r w:rsidRPr="000F609F">
        <w:rPr>
          <w:b/>
          <w:bCs/>
          <w:sz w:val="24"/>
        </w:rPr>
        <w:t>2015</w:t>
      </w:r>
      <w:r w:rsidRPr="001203F3">
        <w:rPr>
          <w:sz w:val="24"/>
        </w:rPr>
        <w:t xml:space="preserve">, </w:t>
      </w:r>
      <w:r w:rsidRPr="00BE6D47">
        <w:rPr>
          <w:bCs/>
          <w:i/>
          <w:iCs/>
          <w:sz w:val="24"/>
        </w:rPr>
        <w:t>3</w:t>
      </w:r>
      <w:r w:rsidRPr="001203F3">
        <w:rPr>
          <w:sz w:val="24"/>
        </w:rPr>
        <w:t>, 2368</w:t>
      </w:r>
      <w:r w:rsidR="002C64E2">
        <w:rPr>
          <w:sz w:val="24"/>
        </w:rPr>
        <w:t>−</w:t>
      </w:r>
      <w:r w:rsidRPr="001203F3">
        <w:rPr>
          <w:sz w:val="24"/>
        </w:rPr>
        <w:t>2377.</w:t>
      </w:r>
      <w:r w:rsidR="00487AA1">
        <w:rPr>
          <w:sz w:val="24"/>
        </w:rPr>
        <w:t xml:space="preserve"> </w:t>
      </w:r>
      <w:r w:rsidR="00487AA1" w:rsidRPr="00E9549A">
        <w:rPr>
          <w:b/>
          <w:bCs/>
          <w:sz w:val="24"/>
        </w:rPr>
        <w:t>DOI:</w:t>
      </w:r>
      <w:r w:rsidR="00347310">
        <w:rPr>
          <w:sz w:val="24"/>
        </w:rPr>
        <w:t xml:space="preserve"> </w:t>
      </w:r>
      <w:r w:rsidR="00347310" w:rsidRPr="00347310">
        <w:rPr>
          <w:sz w:val="24"/>
        </w:rPr>
        <w:t>10.1016/j.jece.2015.07.031</w:t>
      </w:r>
    </w:p>
    <w:p w14:paraId="6CB75BCF" w14:textId="7F16F94E" w:rsidR="00045EFB" w:rsidRPr="00347310" w:rsidRDefault="00045EFB" w:rsidP="00045EFB">
      <w:pPr>
        <w:pStyle w:val="EndNoteBibliography"/>
        <w:ind w:left="560" w:hanging="560"/>
        <w:rPr>
          <w:sz w:val="24"/>
        </w:rPr>
      </w:pPr>
      <w:r w:rsidRPr="001203F3">
        <w:rPr>
          <w:sz w:val="24"/>
        </w:rPr>
        <w:t>23.</w:t>
      </w:r>
      <w:r w:rsidRPr="001203F3">
        <w:rPr>
          <w:sz w:val="24"/>
        </w:rPr>
        <w:tab/>
        <w:t xml:space="preserve">C. K. Rojas-Mayorga, A. Bonilla-Petriciolet, I. A. Aguayo-Villarreal, V. Hernández-Montoya, M. R. Moreno-Virgen, R. Tovar-Gómez and M. A. Montes-Morán, </w:t>
      </w:r>
      <w:r w:rsidR="000F609F" w:rsidRPr="000F609F">
        <w:rPr>
          <w:i/>
          <w:sz w:val="24"/>
        </w:rPr>
        <w:t>J. Anal. Appl. Pyrolysis</w:t>
      </w:r>
      <w:r w:rsidRPr="001203F3">
        <w:rPr>
          <w:sz w:val="24"/>
        </w:rPr>
        <w:t xml:space="preserve"> </w:t>
      </w:r>
      <w:r w:rsidRPr="000F609F">
        <w:rPr>
          <w:b/>
          <w:bCs/>
          <w:sz w:val="24"/>
        </w:rPr>
        <w:t>2013</w:t>
      </w:r>
      <w:r w:rsidRPr="001203F3">
        <w:rPr>
          <w:sz w:val="24"/>
        </w:rPr>
        <w:t xml:space="preserve">, </w:t>
      </w:r>
      <w:r w:rsidRPr="00BE6D47">
        <w:rPr>
          <w:bCs/>
          <w:i/>
          <w:iCs/>
          <w:sz w:val="24"/>
        </w:rPr>
        <w:t>104</w:t>
      </w:r>
      <w:r w:rsidRPr="001203F3">
        <w:rPr>
          <w:sz w:val="24"/>
        </w:rPr>
        <w:t>, 10</w:t>
      </w:r>
      <w:r w:rsidR="002C64E2">
        <w:rPr>
          <w:sz w:val="24"/>
        </w:rPr>
        <w:t>−</w:t>
      </w:r>
      <w:r w:rsidRPr="001203F3">
        <w:rPr>
          <w:sz w:val="24"/>
        </w:rPr>
        <w:t>18.</w:t>
      </w:r>
      <w:r w:rsidR="00487AA1">
        <w:rPr>
          <w:sz w:val="24"/>
        </w:rPr>
        <w:t xml:space="preserve"> </w:t>
      </w:r>
      <w:r w:rsidR="00487AA1" w:rsidRPr="00E9549A">
        <w:rPr>
          <w:b/>
          <w:bCs/>
          <w:sz w:val="24"/>
        </w:rPr>
        <w:t>DOI:</w:t>
      </w:r>
      <w:r w:rsidR="00347310">
        <w:rPr>
          <w:sz w:val="24"/>
        </w:rPr>
        <w:t xml:space="preserve"> </w:t>
      </w:r>
      <w:r w:rsidR="00347310" w:rsidRPr="00347310">
        <w:rPr>
          <w:sz w:val="24"/>
        </w:rPr>
        <w:t>10.1016/j.jaap.2013.09.018</w:t>
      </w:r>
    </w:p>
    <w:p w14:paraId="3441AE4F" w14:textId="78179071" w:rsidR="00045EFB" w:rsidRPr="006F054F" w:rsidRDefault="00045EFB" w:rsidP="00045EFB">
      <w:pPr>
        <w:pStyle w:val="EndNoteBibliography"/>
        <w:ind w:left="560" w:hanging="560"/>
        <w:rPr>
          <w:sz w:val="24"/>
        </w:rPr>
      </w:pPr>
      <w:r w:rsidRPr="001203F3">
        <w:rPr>
          <w:sz w:val="24"/>
        </w:rPr>
        <w:t>24.</w:t>
      </w:r>
      <w:r w:rsidRPr="001203F3">
        <w:rPr>
          <w:sz w:val="24"/>
        </w:rPr>
        <w:tab/>
        <w:t xml:space="preserve">K. Tõnsuaadu, K. A. Gross, L. Plūduma and M. Veiderma, </w:t>
      </w:r>
      <w:r w:rsidR="00347310" w:rsidRPr="00347310">
        <w:rPr>
          <w:i/>
          <w:sz w:val="24"/>
        </w:rPr>
        <w:t>J. Therm. Anal. Calorim.</w:t>
      </w:r>
      <w:r w:rsidRPr="001203F3">
        <w:rPr>
          <w:sz w:val="24"/>
        </w:rPr>
        <w:t xml:space="preserve"> </w:t>
      </w:r>
      <w:r w:rsidRPr="000F609F">
        <w:rPr>
          <w:b/>
          <w:bCs/>
          <w:sz w:val="24"/>
        </w:rPr>
        <w:t>2012</w:t>
      </w:r>
      <w:r w:rsidRPr="001203F3">
        <w:rPr>
          <w:sz w:val="24"/>
        </w:rPr>
        <w:t xml:space="preserve">, </w:t>
      </w:r>
      <w:r w:rsidRPr="00BE6D47">
        <w:rPr>
          <w:bCs/>
          <w:i/>
          <w:iCs/>
          <w:sz w:val="24"/>
        </w:rPr>
        <w:t>110</w:t>
      </w:r>
      <w:r w:rsidRPr="001203F3">
        <w:rPr>
          <w:sz w:val="24"/>
        </w:rPr>
        <w:t>, 647</w:t>
      </w:r>
      <w:r w:rsidR="002C64E2">
        <w:rPr>
          <w:sz w:val="24"/>
        </w:rPr>
        <w:t>−</w:t>
      </w:r>
      <w:r w:rsidRPr="001203F3">
        <w:rPr>
          <w:sz w:val="24"/>
        </w:rPr>
        <w:t>659.</w:t>
      </w:r>
      <w:r w:rsidR="00487AA1">
        <w:rPr>
          <w:sz w:val="24"/>
        </w:rPr>
        <w:t xml:space="preserve"> </w:t>
      </w:r>
      <w:r w:rsidR="00487AA1" w:rsidRPr="00E9549A">
        <w:rPr>
          <w:b/>
          <w:bCs/>
          <w:sz w:val="24"/>
        </w:rPr>
        <w:t>DOI:</w:t>
      </w:r>
      <w:r w:rsidR="006F054F">
        <w:rPr>
          <w:sz w:val="24"/>
        </w:rPr>
        <w:t xml:space="preserve"> </w:t>
      </w:r>
      <w:r w:rsidR="006F054F" w:rsidRPr="006F054F">
        <w:rPr>
          <w:sz w:val="24"/>
        </w:rPr>
        <w:t>10.1007/s10973-011-1877-y</w:t>
      </w:r>
    </w:p>
    <w:p w14:paraId="71167246" w14:textId="70841960" w:rsidR="00045EFB" w:rsidRPr="006F054F" w:rsidRDefault="00045EFB" w:rsidP="00045EFB">
      <w:pPr>
        <w:pStyle w:val="EndNoteBibliography"/>
        <w:ind w:left="560" w:hanging="560"/>
        <w:rPr>
          <w:sz w:val="24"/>
        </w:rPr>
      </w:pPr>
      <w:r w:rsidRPr="001203F3">
        <w:rPr>
          <w:sz w:val="24"/>
        </w:rPr>
        <w:t>25.</w:t>
      </w:r>
      <w:r w:rsidRPr="001203F3">
        <w:rPr>
          <w:sz w:val="24"/>
        </w:rPr>
        <w:tab/>
        <w:t xml:space="preserve">B. Charmas, </w:t>
      </w:r>
      <w:r w:rsidRPr="001203F3">
        <w:rPr>
          <w:i/>
          <w:sz w:val="24"/>
        </w:rPr>
        <w:t>Thermochim</w:t>
      </w:r>
      <w:r w:rsidR="006F054F">
        <w:rPr>
          <w:i/>
          <w:sz w:val="24"/>
        </w:rPr>
        <w:t>.</w:t>
      </w:r>
      <w:r w:rsidRPr="001203F3">
        <w:rPr>
          <w:i/>
          <w:sz w:val="24"/>
        </w:rPr>
        <w:t xml:space="preserve"> Acta</w:t>
      </w:r>
      <w:r w:rsidRPr="001203F3">
        <w:rPr>
          <w:sz w:val="24"/>
        </w:rPr>
        <w:t xml:space="preserve"> </w:t>
      </w:r>
      <w:r w:rsidRPr="000F609F">
        <w:rPr>
          <w:b/>
          <w:bCs/>
          <w:sz w:val="24"/>
        </w:rPr>
        <w:t>2013</w:t>
      </w:r>
      <w:r w:rsidRPr="001203F3">
        <w:rPr>
          <w:sz w:val="24"/>
        </w:rPr>
        <w:t xml:space="preserve">, </w:t>
      </w:r>
      <w:r w:rsidRPr="00BE6D47">
        <w:rPr>
          <w:bCs/>
          <w:i/>
          <w:iCs/>
          <w:sz w:val="24"/>
        </w:rPr>
        <w:t>573</w:t>
      </w:r>
      <w:r w:rsidRPr="001203F3">
        <w:rPr>
          <w:sz w:val="24"/>
        </w:rPr>
        <w:t>, 73</w:t>
      </w:r>
      <w:r w:rsidR="002C64E2">
        <w:rPr>
          <w:sz w:val="24"/>
        </w:rPr>
        <w:t>−</w:t>
      </w:r>
      <w:r w:rsidRPr="001203F3">
        <w:rPr>
          <w:sz w:val="24"/>
        </w:rPr>
        <w:t>81.</w:t>
      </w:r>
      <w:r w:rsidR="00487AA1">
        <w:rPr>
          <w:sz w:val="24"/>
        </w:rPr>
        <w:t xml:space="preserve"> </w:t>
      </w:r>
      <w:r w:rsidR="00487AA1" w:rsidRPr="00E9549A">
        <w:rPr>
          <w:b/>
          <w:bCs/>
          <w:sz w:val="24"/>
        </w:rPr>
        <w:t>DOI:</w:t>
      </w:r>
      <w:r w:rsidR="006F054F">
        <w:rPr>
          <w:sz w:val="24"/>
        </w:rPr>
        <w:t xml:space="preserve"> </w:t>
      </w:r>
      <w:r w:rsidR="006F054F" w:rsidRPr="006F054F">
        <w:rPr>
          <w:sz w:val="24"/>
        </w:rPr>
        <w:t>10.1016/j.tca.2013.08.032</w:t>
      </w:r>
    </w:p>
    <w:p w14:paraId="082FAD2E" w14:textId="0CF7F4E5" w:rsidR="00045EFB" w:rsidRPr="006F054F" w:rsidRDefault="00045EFB" w:rsidP="00045EFB">
      <w:pPr>
        <w:pStyle w:val="EndNoteBibliography"/>
        <w:ind w:left="560" w:hanging="560"/>
        <w:rPr>
          <w:sz w:val="24"/>
        </w:rPr>
      </w:pPr>
      <w:r w:rsidRPr="001203F3">
        <w:rPr>
          <w:sz w:val="24"/>
        </w:rPr>
        <w:t>26.</w:t>
      </w:r>
      <w:r w:rsidRPr="001203F3">
        <w:rPr>
          <w:sz w:val="24"/>
        </w:rPr>
        <w:tab/>
        <w:t xml:space="preserve">J. Bourke, M. Manley-Harris, C. Fushimi, K. Dowaki, T. Nunoura and M. J. Antal, </w:t>
      </w:r>
      <w:r w:rsidR="006F054F" w:rsidRPr="006F054F">
        <w:rPr>
          <w:i/>
          <w:sz w:val="24"/>
        </w:rPr>
        <w:t>Ind. Eng. Chem. Res.</w:t>
      </w:r>
      <w:r w:rsidRPr="001203F3">
        <w:rPr>
          <w:sz w:val="24"/>
        </w:rPr>
        <w:t xml:space="preserve"> </w:t>
      </w:r>
      <w:r w:rsidRPr="000F609F">
        <w:rPr>
          <w:b/>
          <w:bCs/>
          <w:sz w:val="24"/>
        </w:rPr>
        <w:t>2007</w:t>
      </w:r>
      <w:r w:rsidRPr="001203F3">
        <w:rPr>
          <w:sz w:val="24"/>
        </w:rPr>
        <w:t xml:space="preserve">, </w:t>
      </w:r>
      <w:r w:rsidRPr="00BE6D47">
        <w:rPr>
          <w:bCs/>
          <w:i/>
          <w:iCs/>
          <w:sz w:val="24"/>
        </w:rPr>
        <w:t>46</w:t>
      </w:r>
      <w:r w:rsidRPr="001203F3">
        <w:rPr>
          <w:sz w:val="24"/>
        </w:rPr>
        <w:t>, 5954</w:t>
      </w:r>
      <w:r w:rsidR="002C64E2">
        <w:rPr>
          <w:sz w:val="24"/>
        </w:rPr>
        <w:t>−</w:t>
      </w:r>
      <w:r w:rsidRPr="001203F3">
        <w:rPr>
          <w:sz w:val="24"/>
        </w:rPr>
        <w:t>5967.</w:t>
      </w:r>
      <w:r w:rsidR="00487AA1">
        <w:rPr>
          <w:sz w:val="24"/>
        </w:rPr>
        <w:t xml:space="preserve"> </w:t>
      </w:r>
      <w:r w:rsidR="00487AA1" w:rsidRPr="00E9549A">
        <w:rPr>
          <w:b/>
          <w:bCs/>
          <w:sz w:val="24"/>
        </w:rPr>
        <w:t>DOI:</w:t>
      </w:r>
      <w:r w:rsidR="006F054F">
        <w:rPr>
          <w:sz w:val="24"/>
        </w:rPr>
        <w:t xml:space="preserve"> </w:t>
      </w:r>
      <w:r w:rsidR="006F054F" w:rsidRPr="006F054F">
        <w:rPr>
          <w:sz w:val="24"/>
        </w:rPr>
        <w:t>10.1021/ie070415u</w:t>
      </w:r>
    </w:p>
    <w:p w14:paraId="0CE4505F" w14:textId="2614BFD0" w:rsidR="00045EFB" w:rsidRPr="006F054F" w:rsidRDefault="00045EFB" w:rsidP="00045EFB">
      <w:pPr>
        <w:pStyle w:val="EndNoteBibliography"/>
        <w:ind w:left="560" w:hanging="560"/>
        <w:rPr>
          <w:sz w:val="24"/>
        </w:rPr>
      </w:pPr>
      <w:r w:rsidRPr="001203F3">
        <w:rPr>
          <w:sz w:val="24"/>
        </w:rPr>
        <w:t>27.</w:t>
      </w:r>
      <w:r w:rsidRPr="001203F3">
        <w:rPr>
          <w:sz w:val="24"/>
        </w:rPr>
        <w:tab/>
        <w:t xml:space="preserve">P. T. Williams and S. Besler, </w:t>
      </w:r>
      <w:r w:rsidRPr="001203F3">
        <w:rPr>
          <w:i/>
          <w:sz w:val="24"/>
        </w:rPr>
        <w:t>Renew</w:t>
      </w:r>
      <w:r w:rsidR="006F054F">
        <w:rPr>
          <w:i/>
          <w:sz w:val="24"/>
        </w:rPr>
        <w:t>.</w:t>
      </w:r>
      <w:r w:rsidRPr="001203F3">
        <w:rPr>
          <w:i/>
          <w:sz w:val="24"/>
        </w:rPr>
        <w:t xml:space="preserve"> Energy</w:t>
      </w:r>
      <w:r w:rsidRPr="001203F3">
        <w:rPr>
          <w:sz w:val="24"/>
        </w:rPr>
        <w:t xml:space="preserve"> </w:t>
      </w:r>
      <w:r w:rsidRPr="000F609F">
        <w:rPr>
          <w:b/>
          <w:bCs/>
          <w:sz w:val="24"/>
        </w:rPr>
        <w:t>1996</w:t>
      </w:r>
      <w:r w:rsidRPr="001203F3">
        <w:rPr>
          <w:sz w:val="24"/>
        </w:rPr>
        <w:t xml:space="preserve">, </w:t>
      </w:r>
      <w:r w:rsidRPr="00BE6D47">
        <w:rPr>
          <w:bCs/>
          <w:i/>
          <w:iCs/>
          <w:sz w:val="24"/>
        </w:rPr>
        <w:t>7</w:t>
      </w:r>
      <w:r w:rsidRPr="001203F3">
        <w:rPr>
          <w:sz w:val="24"/>
        </w:rPr>
        <w:t>, 233</w:t>
      </w:r>
      <w:r w:rsidR="002C64E2">
        <w:rPr>
          <w:sz w:val="24"/>
        </w:rPr>
        <w:t>−</w:t>
      </w:r>
      <w:r w:rsidRPr="001203F3">
        <w:rPr>
          <w:sz w:val="24"/>
        </w:rPr>
        <w:t>250.</w:t>
      </w:r>
      <w:r w:rsidR="00487AA1">
        <w:rPr>
          <w:sz w:val="24"/>
        </w:rPr>
        <w:t xml:space="preserve"> </w:t>
      </w:r>
      <w:r w:rsidR="00487AA1" w:rsidRPr="00E9549A">
        <w:rPr>
          <w:b/>
          <w:bCs/>
          <w:sz w:val="24"/>
        </w:rPr>
        <w:t>DOI:</w:t>
      </w:r>
      <w:r w:rsidR="006F054F">
        <w:rPr>
          <w:sz w:val="24"/>
        </w:rPr>
        <w:t xml:space="preserve"> </w:t>
      </w:r>
      <w:r w:rsidR="006F054F" w:rsidRPr="006F054F">
        <w:rPr>
          <w:sz w:val="24"/>
        </w:rPr>
        <w:t>10.1016/0960-1481(96)00006-7</w:t>
      </w:r>
    </w:p>
    <w:p w14:paraId="5B7C5825" w14:textId="2364EF8B" w:rsidR="00045EFB" w:rsidRPr="006F054F" w:rsidRDefault="00045EFB" w:rsidP="00045EFB">
      <w:pPr>
        <w:pStyle w:val="EndNoteBibliography"/>
        <w:ind w:left="560" w:hanging="560"/>
        <w:rPr>
          <w:sz w:val="24"/>
        </w:rPr>
      </w:pPr>
      <w:r w:rsidRPr="001203F3">
        <w:rPr>
          <w:sz w:val="24"/>
        </w:rPr>
        <w:t>28.</w:t>
      </w:r>
      <w:r w:rsidRPr="001203F3">
        <w:rPr>
          <w:sz w:val="24"/>
        </w:rPr>
        <w:tab/>
        <w:t xml:space="preserve">J. Jin, Y. Li, J. Zhang, S. Wu, Y. Cao, P. Liang, J. Zhang, M. H. Wong, M. Wang, S. Shan and P. Christie, </w:t>
      </w:r>
      <w:r w:rsidR="00547785" w:rsidRPr="00547785">
        <w:rPr>
          <w:i/>
          <w:sz w:val="24"/>
        </w:rPr>
        <w:t>J. Hazard. Mater.</w:t>
      </w:r>
      <w:r w:rsidRPr="001203F3">
        <w:rPr>
          <w:sz w:val="24"/>
        </w:rPr>
        <w:t xml:space="preserve"> </w:t>
      </w:r>
      <w:r w:rsidRPr="000F609F">
        <w:rPr>
          <w:b/>
          <w:bCs/>
          <w:sz w:val="24"/>
        </w:rPr>
        <w:t>2016</w:t>
      </w:r>
      <w:r w:rsidRPr="001203F3">
        <w:rPr>
          <w:sz w:val="24"/>
        </w:rPr>
        <w:t xml:space="preserve">, </w:t>
      </w:r>
      <w:r w:rsidRPr="00BE6D47">
        <w:rPr>
          <w:bCs/>
          <w:i/>
          <w:iCs/>
          <w:sz w:val="24"/>
        </w:rPr>
        <w:t>320</w:t>
      </w:r>
      <w:r w:rsidRPr="001203F3">
        <w:rPr>
          <w:sz w:val="24"/>
        </w:rPr>
        <w:t>, 417</w:t>
      </w:r>
      <w:r w:rsidR="002C64E2">
        <w:rPr>
          <w:sz w:val="24"/>
        </w:rPr>
        <w:t>−</w:t>
      </w:r>
      <w:r w:rsidRPr="001203F3">
        <w:rPr>
          <w:sz w:val="24"/>
        </w:rPr>
        <w:t>426.</w:t>
      </w:r>
      <w:r w:rsidR="00487AA1">
        <w:rPr>
          <w:sz w:val="24"/>
        </w:rPr>
        <w:t xml:space="preserve"> </w:t>
      </w:r>
      <w:r w:rsidR="00487AA1" w:rsidRPr="00E9549A">
        <w:rPr>
          <w:b/>
          <w:bCs/>
          <w:sz w:val="24"/>
        </w:rPr>
        <w:t>DOI:</w:t>
      </w:r>
      <w:r w:rsidR="006F054F">
        <w:rPr>
          <w:sz w:val="24"/>
        </w:rPr>
        <w:t xml:space="preserve"> </w:t>
      </w:r>
      <w:r w:rsidR="006F054F" w:rsidRPr="006F054F">
        <w:rPr>
          <w:sz w:val="24"/>
        </w:rPr>
        <w:t>10.1016/j.jhazmat.2016.08.050</w:t>
      </w:r>
    </w:p>
    <w:p w14:paraId="7976959F" w14:textId="36A2CFCF" w:rsidR="00045EFB" w:rsidRPr="00547785" w:rsidRDefault="00045EFB" w:rsidP="00045EFB">
      <w:pPr>
        <w:pStyle w:val="EndNoteBibliography"/>
        <w:ind w:left="560" w:hanging="560"/>
        <w:rPr>
          <w:sz w:val="24"/>
        </w:rPr>
      </w:pPr>
      <w:r w:rsidRPr="001203F3">
        <w:rPr>
          <w:sz w:val="24"/>
        </w:rPr>
        <w:t>29.</w:t>
      </w:r>
      <w:r w:rsidRPr="001203F3">
        <w:rPr>
          <w:sz w:val="24"/>
        </w:rPr>
        <w:tab/>
        <w:t xml:space="preserve">E. P. Paschalis, R. Mendelsohn and A. L. Boskey, </w:t>
      </w:r>
      <w:r w:rsidR="006F054F" w:rsidRPr="006F054F">
        <w:rPr>
          <w:i/>
          <w:sz w:val="24"/>
        </w:rPr>
        <w:t>Clin. Orthop. Relat. Res.</w:t>
      </w:r>
      <w:r w:rsidRPr="001203F3">
        <w:rPr>
          <w:sz w:val="24"/>
        </w:rPr>
        <w:t xml:space="preserve"> </w:t>
      </w:r>
      <w:r w:rsidRPr="000F609F">
        <w:rPr>
          <w:b/>
          <w:bCs/>
          <w:sz w:val="24"/>
        </w:rPr>
        <w:t>2011</w:t>
      </w:r>
      <w:r w:rsidRPr="001203F3">
        <w:rPr>
          <w:sz w:val="24"/>
        </w:rPr>
        <w:t xml:space="preserve">, </w:t>
      </w:r>
      <w:r w:rsidRPr="00BE6D47">
        <w:rPr>
          <w:bCs/>
          <w:i/>
          <w:iCs/>
          <w:sz w:val="24"/>
        </w:rPr>
        <w:t>469</w:t>
      </w:r>
      <w:r w:rsidRPr="001203F3">
        <w:rPr>
          <w:sz w:val="24"/>
        </w:rPr>
        <w:t>, 2170</w:t>
      </w:r>
      <w:r w:rsidR="002C64E2">
        <w:rPr>
          <w:sz w:val="24"/>
        </w:rPr>
        <w:t>−</w:t>
      </w:r>
      <w:r w:rsidRPr="001203F3">
        <w:rPr>
          <w:sz w:val="24"/>
        </w:rPr>
        <w:t>2178.</w:t>
      </w:r>
      <w:r w:rsidR="00487AA1">
        <w:rPr>
          <w:sz w:val="24"/>
        </w:rPr>
        <w:t xml:space="preserve"> </w:t>
      </w:r>
      <w:r w:rsidR="00487AA1" w:rsidRPr="00E9549A">
        <w:rPr>
          <w:b/>
          <w:bCs/>
          <w:sz w:val="24"/>
        </w:rPr>
        <w:t>DOI:</w:t>
      </w:r>
      <w:r w:rsidR="00547785">
        <w:rPr>
          <w:sz w:val="24"/>
        </w:rPr>
        <w:t xml:space="preserve"> </w:t>
      </w:r>
      <w:r w:rsidR="00547785" w:rsidRPr="00547785">
        <w:rPr>
          <w:sz w:val="24"/>
        </w:rPr>
        <w:t>10.1016/j.tca.2006.04.013</w:t>
      </w:r>
    </w:p>
    <w:p w14:paraId="02BBA82C" w14:textId="32E648B8" w:rsidR="00045EFB" w:rsidRPr="006F054F" w:rsidRDefault="00045EFB" w:rsidP="00045EFB">
      <w:pPr>
        <w:pStyle w:val="EndNoteBibliography"/>
        <w:ind w:left="560" w:hanging="560"/>
        <w:rPr>
          <w:sz w:val="24"/>
        </w:rPr>
      </w:pPr>
      <w:r w:rsidRPr="001203F3">
        <w:rPr>
          <w:sz w:val="24"/>
        </w:rPr>
        <w:t>30.</w:t>
      </w:r>
      <w:r w:rsidRPr="001203F3">
        <w:rPr>
          <w:sz w:val="24"/>
        </w:rPr>
        <w:tab/>
        <w:t xml:space="preserve">S. Meejoo, W. Maneeprakorn and P. Winotai, </w:t>
      </w:r>
      <w:r w:rsidRPr="001203F3">
        <w:rPr>
          <w:i/>
          <w:sz w:val="24"/>
        </w:rPr>
        <w:t>Thermochim</w:t>
      </w:r>
      <w:r w:rsidR="000F609F">
        <w:rPr>
          <w:i/>
          <w:sz w:val="24"/>
        </w:rPr>
        <w:t>.</w:t>
      </w:r>
      <w:r w:rsidRPr="001203F3">
        <w:rPr>
          <w:i/>
          <w:sz w:val="24"/>
        </w:rPr>
        <w:t xml:space="preserve"> Acta</w:t>
      </w:r>
      <w:r w:rsidRPr="001203F3">
        <w:rPr>
          <w:sz w:val="24"/>
        </w:rPr>
        <w:t xml:space="preserve"> </w:t>
      </w:r>
      <w:r w:rsidRPr="000F609F">
        <w:rPr>
          <w:b/>
          <w:bCs/>
          <w:sz w:val="24"/>
        </w:rPr>
        <w:t>2006</w:t>
      </w:r>
      <w:r w:rsidRPr="001203F3">
        <w:rPr>
          <w:sz w:val="24"/>
        </w:rPr>
        <w:t xml:space="preserve">, </w:t>
      </w:r>
      <w:r w:rsidRPr="00BE6D47">
        <w:rPr>
          <w:bCs/>
          <w:i/>
          <w:iCs/>
          <w:sz w:val="24"/>
        </w:rPr>
        <w:t>447</w:t>
      </w:r>
      <w:r w:rsidRPr="001203F3">
        <w:rPr>
          <w:sz w:val="24"/>
        </w:rPr>
        <w:t>, 115</w:t>
      </w:r>
      <w:r w:rsidR="002C64E2">
        <w:rPr>
          <w:sz w:val="24"/>
        </w:rPr>
        <w:t>−</w:t>
      </w:r>
      <w:r w:rsidRPr="001203F3">
        <w:rPr>
          <w:sz w:val="24"/>
        </w:rPr>
        <w:t>120.</w:t>
      </w:r>
      <w:r w:rsidR="00487AA1">
        <w:rPr>
          <w:sz w:val="24"/>
        </w:rPr>
        <w:t xml:space="preserve"> </w:t>
      </w:r>
      <w:r w:rsidR="00487AA1" w:rsidRPr="00E9549A">
        <w:rPr>
          <w:b/>
          <w:bCs/>
          <w:sz w:val="24"/>
        </w:rPr>
        <w:t>DOI:</w:t>
      </w:r>
      <w:r w:rsidR="006F054F">
        <w:rPr>
          <w:sz w:val="24"/>
        </w:rPr>
        <w:t xml:space="preserve"> </w:t>
      </w:r>
      <w:r w:rsidR="006F054F" w:rsidRPr="006F054F">
        <w:rPr>
          <w:sz w:val="24"/>
        </w:rPr>
        <w:t>10.1016/j.tca.2006.04.013</w:t>
      </w:r>
    </w:p>
    <w:p w14:paraId="24DB5410" w14:textId="2F6713B5" w:rsidR="00045EFB" w:rsidRPr="001203F3" w:rsidRDefault="00045EFB" w:rsidP="00045EFB">
      <w:pPr>
        <w:pStyle w:val="EndNoteBibliography"/>
        <w:ind w:left="560" w:hanging="560"/>
        <w:rPr>
          <w:sz w:val="24"/>
        </w:rPr>
      </w:pPr>
      <w:r w:rsidRPr="001203F3">
        <w:rPr>
          <w:sz w:val="24"/>
        </w:rPr>
        <w:t>31.</w:t>
      </w:r>
      <w:r w:rsidRPr="001203F3">
        <w:rPr>
          <w:sz w:val="24"/>
        </w:rPr>
        <w:tab/>
        <w:t xml:space="preserve">A. Destainville, E. Champion, D. Bernache-Assollant and E. Laborde, </w:t>
      </w:r>
      <w:r w:rsidR="000F609F" w:rsidRPr="000F609F">
        <w:rPr>
          <w:i/>
          <w:sz w:val="24"/>
        </w:rPr>
        <w:t xml:space="preserve">Mater. Chem. Phys. </w:t>
      </w:r>
      <w:r w:rsidRPr="000F609F">
        <w:rPr>
          <w:b/>
          <w:bCs/>
          <w:sz w:val="24"/>
        </w:rPr>
        <w:t>2003</w:t>
      </w:r>
      <w:r w:rsidRPr="001203F3">
        <w:rPr>
          <w:sz w:val="24"/>
        </w:rPr>
        <w:t xml:space="preserve">, </w:t>
      </w:r>
      <w:r w:rsidRPr="00BE6D47">
        <w:rPr>
          <w:bCs/>
          <w:i/>
          <w:iCs/>
          <w:sz w:val="24"/>
        </w:rPr>
        <w:t>80</w:t>
      </w:r>
      <w:r w:rsidRPr="001203F3">
        <w:rPr>
          <w:sz w:val="24"/>
        </w:rPr>
        <w:t>, 269</w:t>
      </w:r>
      <w:r w:rsidR="002C64E2">
        <w:rPr>
          <w:sz w:val="24"/>
        </w:rPr>
        <w:t>−</w:t>
      </w:r>
      <w:r w:rsidRPr="001203F3">
        <w:rPr>
          <w:sz w:val="24"/>
        </w:rPr>
        <w:t>277.</w:t>
      </w:r>
      <w:r w:rsidR="00487AA1">
        <w:rPr>
          <w:sz w:val="24"/>
        </w:rPr>
        <w:t xml:space="preserve"> </w:t>
      </w:r>
      <w:r w:rsidR="00487AA1" w:rsidRPr="00E9549A">
        <w:rPr>
          <w:b/>
          <w:bCs/>
          <w:sz w:val="24"/>
        </w:rPr>
        <w:t>DOI:</w:t>
      </w:r>
      <w:r w:rsidR="00BE6D47" w:rsidRPr="00BE6D47">
        <w:t xml:space="preserve"> </w:t>
      </w:r>
      <w:r w:rsidR="00BE6D47" w:rsidRPr="00BE6D47">
        <w:rPr>
          <w:sz w:val="24"/>
        </w:rPr>
        <w:t>10.1016/S0254-0584(02)00466-2</w:t>
      </w:r>
    </w:p>
    <w:p w14:paraId="7DB304C1" w14:textId="5D9B0E2D" w:rsidR="00237DBF" w:rsidRPr="00237DBF" w:rsidRDefault="00124ED9" w:rsidP="00290C69">
      <w:pPr>
        <w:pStyle w:val="EndNoteBibliography"/>
        <w:ind w:left="340" w:hanging="340"/>
        <w:rPr>
          <w:rStyle w:val="tlid-translation"/>
          <w:b/>
          <w:bCs/>
          <w:sz w:val="28"/>
          <w:szCs w:val="28"/>
          <w:lang w:val="sl-SI"/>
        </w:rPr>
      </w:pPr>
      <w:r w:rsidRPr="001203F3">
        <w:rPr>
          <w:sz w:val="24"/>
          <w:lang w:eastAsia="ja-JP"/>
        </w:rPr>
        <w:lastRenderedPageBreak/>
        <w:fldChar w:fldCharType="end"/>
      </w:r>
      <w:r w:rsidR="00237DBF" w:rsidRPr="00237DBF">
        <w:rPr>
          <w:rStyle w:val="tlid-translation"/>
          <w:b/>
          <w:bCs/>
          <w:sz w:val="28"/>
          <w:szCs w:val="28"/>
          <w:lang w:val="sl-SI"/>
        </w:rPr>
        <w:t>Povzetek</w:t>
      </w:r>
    </w:p>
    <w:p w14:paraId="4C94D113" w14:textId="62113E58" w:rsidR="00C17B82" w:rsidRPr="00BB005C" w:rsidRDefault="00237DBF" w:rsidP="00237DBF">
      <w:pPr>
        <w:spacing w:line="276" w:lineRule="auto"/>
        <w:ind w:firstLine="0"/>
        <w:jc w:val="both"/>
        <w:rPr>
          <w:rFonts w:ascii="Times New Roman" w:hAnsi="Times New Roman"/>
          <w:sz w:val="22"/>
          <w:szCs w:val="22"/>
          <w:lang w:eastAsia="hu-HU"/>
        </w:rPr>
      </w:pPr>
      <w:r w:rsidRPr="00237DBF">
        <w:rPr>
          <w:rStyle w:val="tlid-translation"/>
          <w:rFonts w:ascii="Times New Roman" w:hAnsi="Times New Roman"/>
          <w:sz w:val="22"/>
          <w:szCs w:val="22"/>
          <w:lang w:val="sl-SI"/>
        </w:rPr>
        <w:t xml:space="preserve">Izčrpavanje zalog fosfatnih rud </w:t>
      </w:r>
      <w:r w:rsidR="003F46B6">
        <w:rPr>
          <w:rStyle w:val="tlid-translation"/>
          <w:rFonts w:ascii="Times New Roman" w:hAnsi="Times New Roman"/>
          <w:sz w:val="22"/>
          <w:szCs w:val="22"/>
          <w:lang w:val="sl-SI"/>
        </w:rPr>
        <w:t xml:space="preserve">kot glavnega vira fosforja </w:t>
      </w:r>
      <w:r w:rsidRPr="00237DBF">
        <w:rPr>
          <w:rStyle w:val="tlid-translation"/>
          <w:rFonts w:ascii="Times New Roman" w:hAnsi="Times New Roman"/>
          <w:sz w:val="22"/>
          <w:szCs w:val="22"/>
          <w:lang w:val="sl-SI"/>
        </w:rPr>
        <w:t>je privedlo do iskanja novih, alternativnih in okolju prijaznejših produktov in procesov pridobivanja. Eden izmed varnih in okolju prijaznih fosfatnih virov je oglje</w:t>
      </w:r>
      <w:r w:rsidR="003F46B6">
        <w:rPr>
          <w:rStyle w:val="tlid-translation"/>
          <w:rFonts w:ascii="Times New Roman" w:hAnsi="Times New Roman"/>
          <w:sz w:val="22"/>
          <w:szCs w:val="22"/>
          <w:lang w:val="sl-SI"/>
        </w:rPr>
        <w:t xml:space="preserve"> iz</w:t>
      </w:r>
      <w:r w:rsidRPr="00237DBF">
        <w:rPr>
          <w:rStyle w:val="tlid-translation"/>
          <w:rFonts w:ascii="Times New Roman" w:hAnsi="Times New Roman"/>
          <w:sz w:val="22"/>
          <w:szCs w:val="22"/>
          <w:lang w:val="sl-SI"/>
        </w:rPr>
        <w:t xml:space="preserve"> živalskih kosti (ABC), pridobljeno s pirolizo mesno-kostne moke (MBM). V predstavljeni študiji smo raziskovali vpliv pogojev pirolize MBM na fizikalno-kemijske lastnosti pripravljenih produktov (ABC)</w:t>
      </w:r>
      <w:r w:rsidR="003E1417">
        <w:rPr>
          <w:rStyle w:val="tlid-translation"/>
          <w:rFonts w:ascii="Times New Roman" w:hAnsi="Times New Roman"/>
          <w:sz w:val="22"/>
          <w:szCs w:val="22"/>
          <w:lang w:val="sl-SI"/>
        </w:rPr>
        <w:t>.</w:t>
      </w:r>
      <w:r w:rsidRPr="00237DBF">
        <w:rPr>
          <w:rStyle w:val="tlid-translation"/>
          <w:rFonts w:ascii="Times New Roman" w:hAnsi="Times New Roman"/>
          <w:sz w:val="22"/>
          <w:szCs w:val="22"/>
          <w:lang w:val="sl-SI"/>
        </w:rPr>
        <w:t xml:space="preserve"> Pirolizo MBM smo izvedli pri dveh končnih temperaturah (600 °C in 1000 °C) in petih različnih hitrosti segrevanja (5 °C min</w:t>
      </w:r>
      <w:r w:rsidRPr="00237DBF">
        <w:rPr>
          <w:rStyle w:val="tlid-translation"/>
          <w:rFonts w:ascii="Times New Roman" w:hAnsi="Times New Roman"/>
          <w:sz w:val="22"/>
          <w:szCs w:val="22"/>
          <w:vertAlign w:val="superscript"/>
          <w:lang w:val="sl-SI"/>
        </w:rPr>
        <w:sym w:font="Symbol" w:char="F02D"/>
      </w:r>
      <w:r w:rsidRPr="00237DBF">
        <w:rPr>
          <w:rStyle w:val="tlid-translation"/>
          <w:rFonts w:ascii="Times New Roman" w:hAnsi="Times New Roman"/>
          <w:sz w:val="22"/>
          <w:szCs w:val="22"/>
          <w:vertAlign w:val="superscript"/>
          <w:lang w:val="sl-SI"/>
        </w:rPr>
        <w:t>1</w:t>
      </w:r>
      <w:r w:rsidRPr="00237DBF">
        <w:rPr>
          <w:rStyle w:val="tlid-translation"/>
          <w:rFonts w:ascii="Times New Roman" w:hAnsi="Times New Roman"/>
          <w:sz w:val="22"/>
          <w:szCs w:val="22"/>
          <w:lang w:val="sl-SI"/>
        </w:rPr>
        <w:t>, 10 °C min</w:t>
      </w:r>
      <w:r w:rsidRPr="00237DBF">
        <w:rPr>
          <w:rStyle w:val="tlid-translation"/>
          <w:rFonts w:ascii="Times New Roman" w:hAnsi="Times New Roman"/>
          <w:sz w:val="22"/>
          <w:szCs w:val="22"/>
          <w:vertAlign w:val="superscript"/>
          <w:lang w:val="sl-SI"/>
        </w:rPr>
        <w:sym w:font="Symbol" w:char="F02D"/>
      </w:r>
      <w:r w:rsidRPr="00237DBF">
        <w:rPr>
          <w:rStyle w:val="tlid-translation"/>
          <w:rFonts w:ascii="Times New Roman" w:hAnsi="Times New Roman"/>
          <w:sz w:val="22"/>
          <w:szCs w:val="22"/>
          <w:vertAlign w:val="superscript"/>
          <w:lang w:val="sl-SI"/>
        </w:rPr>
        <w:t>1</w:t>
      </w:r>
      <w:r w:rsidRPr="00237DBF">
        <w:rPr>
          <w:rStyle w:val="tlid-translation"/>
          <w:rFonts w:ascii="Times New Roman" w:hAnsi="Times New Roman"/>
          <w:sz w:val="22"/>
          <w:szCs w:val="22"/>
          <w:lang w:val="sl-SI"/>
        </w:rPr>
        <w:t>, 20 °C min</w:t>
      </w:r>
      <w:r w:rsidRPr="00237DBF">
        <w:rPr>
          <w:rStyle w:val="tlid-translation"/>
          <w:rFonts w:ascii="Times New Roman" w:hAnsi="Times New Roman"/>
          <w:sz w:val="22"/>
          <w:szCs w:val="22"/>
          <w:vertAlign w:val="superscript"/>
          <w:lang w:val="sl-SI"/>
        </w:rPr>
        <w:sym w:font="Symbol" w:char="F02D"/>
      </w:r>
      <w:r w:rsidRPr="00237DBF">
        <w:rPr>
          <w:rStyle w:val="tlid-translation"/>
          <w:rFonts w:ascii="Times New Roman" w:hAnsi="Times New Roman"/>
          <w:sz w:val="22"/>
          <w:szCs w:val="22"/>
          <w:vertAlign w:val="superscript"/>
          <w:lang w:val="sl-SI"/>
        </w:rPr>
        <w:t>1</w:t>
      </w:r>
      <w:r w:rsidRPr="00237DBF">
        <w:rPr>
          <w:rStyle w:val="tlid-translation"/>
          <w:rFonts w:ascii="Times New Roman" w:hAnsi="Times New Roman"/>
          <w:sz w:val="22"/>
          <w:szCs w:val="22"/>
          <w:lang w:val="sl-SI"/>
        </w:rPr>
        <w:t>, 50 °C min</w:t>
      </w:r>
      <w:r w:rsidRPr="00237DBF">
        <w:rPr>
          <w:rStyle w:val="tlid-translation"/>
          <w:rFonts w:ascii="Times New Roman" w:hAnsi="Times New Roman"/>
          <w:sz w:val="22"/>
          <w:szCs w:val="22"/>
          <w:vertAlign w:val="superscript"/>
          <w:lang w:val="sl-SI"/>
        </w:rPr>
        <w:sym w:font="Symbol" w:char="F02D"/>
      </w:r>
      <w:r w:rsidRPr="00237DBF">
        <w:rPr>
          <w:rStyle w:val="tlid-translation"/>
          <w:rFonts w:ascii="Times New Roman" w:hAnsi="Times New Roman"/>
          <w:sz w:val="22"/>
          <w:szCs w:val="22"/>
          <w:vertAlign w:val="superscript"/>
          <w:lang w:val="sl-SI"/>
        </w:rPr>
        <w:t>1</w:t>
      </w:r>
      <w:r w:rsidRPr="00237DBF">
        <w:rPr>
          <w:rStyle w:val="tlid-translation"/>
          <w:rFonts w:ascii="Times New Roman" w:hAnsi="Times New Roman"/>
          <w:sz w:val="22"/>
          <w:szCs w:val="22"/>
          <w:lang w:val="sl-SI"/>
        </w:rPr>
        <w:t xml:space="preserve"> in 100 °C min</w:t>
      </w:r>
      <w:r w:rsidRPr="00237DBF">
        <w:rPr>
          <w:rStyle w:val="tlid-translation"/>
          <w:rFonts w:ascii="Times New Roman" w:hAnsi="Times New Roman"/>
          <w:sz w:val="22"/>
          <w:szCs w:val="22"/>
          <w:vertAlign w:val="superscript"/>
          <w:lang w:val="sl-SI"/>
        </w:rPr>
        <w:sym w:font="Symbol" w:char="F02D"/>
      </w:r>
      <w:r w:rsidRPr="00237DBF">
        <w:rPr>
          <w:rStyle w:val="tlid-translation"/>
          <w:rFonts w:ascii="Times New Roman" w:hAnsi="Times New Roman"/>
          <w:sz w:val="22"/>
          <w:szCs w:val="22"/>
          <w:vertAlign w:val="superscript"/>
          <w:lang w:val="sl-SI"/>
        </w:rPr>
        <w:t>1</w:t>
      </w:r>
      <w:r w:rsidRPr="00237DBF">
        <w:rPr>
          <w:rStyle w:val="tlid-translation"/>
          <w:rFonts w:ascii="Times New Roman" w:hAnsi="Times New Roman"/>
          <w:sz w:val="22"/>
          <w:szCs w:val="22"/>
          <w:lang w:val="sl-SI"/>
        </w:rPr>
        <w:t>). Pridobljene vzorce ABC smo okarakterizirali z rentgensko praškovno difrakcijo, IR spektroskopijo, elementno CHNS analizo in SEM/EDS analiz</w:t>
      </w:r>
      <w:r w:rsidR="003E1417">
        <w:rPr>
          <w:rStyle w:val="tlid-translation"/>
          <w:rFonts w:ascii="Times New Roman" w:hAnsi="Times New Roman"/>
          <w:sz w:val="22"/>
          <w:szCs w:val="22"/>
          <w:lang w:val="sl-SI"/>
        </w:rPr>
        <w:t>o</w:t>
      </w:r>
      <w:r w:rsidRPr="00237DBF">
        <w:rPr>
          <w:rStyle w:val="tlid-translation"/>
          <w:rFonts w:ascii="Times New Roman" w:hAnsi="Times New Roman"/>
          <w:sz w:val="22"/>
          <w:szCs w:val="22"/>
          <w:lang w:val="sl-SI"/>
        </w:rPr>
        <w:t>. Rezultati so pokazali močan vpliv tako končne temperature pirolize kot tudi hitrosti segrevanja na morfologijo in kemijsko sestavo pridobljenih produktov.</w:t>
      </w:r>
    </w:p>
    <w:sectPr w:rsidR="00C17B82" w:rsidRPr="00BB005C" w:rsidSect="004646F2">
      <w:headerReference w:type="even" r:id="rId96"/>
      <w:footerReference w:type="even" r:id="rId97"/>
      <w:footerReference w:type="default" r:id="rId98"/>
      <w:pgSz w:w="11907" w:h="16840" w:code="9"/>
      <w:pgMar w:top="1418" w:right="1134" w:bottom="1418" w:left="1134" w:header="1134" w:footer="851"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637FE8" w14:textId="77777777" w:rsidR="00906EE6" w:rsidRDefault="00906EE6">
      <w:r>
        <w:separator/>
      </w:r>
    </w:p>
  </w:endnote>
  <w:endnote w:type="continuationSeparator" w:id="0">
    <w:p w14:paraId="04CD72C6" w14:textId="77777777" w:rsidR="00906EE6" w:rsidRDefault="00906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C2192" w14:textId="77777777" w:rsidR="00E9549A" w:rsidRPr="000F4EC7" w:rsidRDefault="00E9549A" w:rsidP="00785291">
    <w:pPr>
      <w:pStyle w:val="Footer"/>
      <w:framePr w:wrap="around" w:vAnchor="text" w:hAnchor="margin" w:xAlign="center" w:y="1"/>
      <w:rPr>
        <w:rStyle w:val="PageNumber"/>
        <w:sz w:val="20"/>
        <w:szCs w:val="20"/>
      </w:rPr>
    </w:pPr>
    <w:r w:rsidRPr="000F4EC7">
      <w:rPr>
        <w:rStyle w:val="PageNumber"/>
        <w:sz w:val="20"/>
        <w:szCs w:val="20"/>
      </w:rPr>
      <w:fldChar w:fldCharType="begin"/>
    </w:r>
    <w:r w:rsidRPr="000F4EC7">
      <w:rPr>
        <w:rStyle w:val="PageNumber"/>
        <w:sz w:val="20"/>
        <w:szCs w:val="20"/>
      </w:rPr>
      <w:instrText xml:space="preserve">PAGE  </w:instrText>
    </w:r>
    <w:r w:rsidRPr="000F4EC7">
      <w:rPr>
        <w:rStyle w:val="PageNumber"/>
        <w:sz w:val="20"/>
        <w:szCs w:val="20"/>
      </w:rPr>
      <w:fldChar w:fldCharType="separate"/>
    </w:r>
    <w:r>
      <w:rPr>
        <w:rStyle w:val="PageNumber"/>
        <w:noProof/>
        <w:sz w:val="20"/>
        <w:szCs w:val="20"/>
      </w:rPr>
      <w:t>4</w:t>
    </w:r>
    <w:r w:rsidRPr="000F4EC7">
      <w:rPr>
        <w:rStyle w:val="PageNumber"/>
        <w:sz w:val="20"/>
        <w:szCs w:val="20"/>
      </w:rPr>
      <w:fldChar w:fldCharType="end"/>
    </w:r>
  </w:p>
  <w:p w14:paraId="72A0CD88" w14:textId="77777777" w:rsidR="00E9549A" w:rsidRPr="000F4EC7" w:rsidRDefault="00E9549A">
    <w:pPr>
      <w:pStyle w:val="Footer"/>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29404" w14:textId="77777777" w:rsidR="00E9549A" w:rsidRDefault="00E9549A">
    <w:pPr>
      <w:pStyle w:val="Footer"/>
      <w:jc w:val="center"/>
      <w:rPr>
        <w:sz w:val="20"/>
        <w:szCs w:val="20"/>
      </w:rPr>
    </w:pPr>
  </w:p>
  <w:p w14:paraId="76950576" w14:textId="77777777" w:rsidR="00E9549A" w:rsidRPr="00256CD3" w:rsidRDefault="00E9549A">
    <w:pPr>
      <w:pStyle w:val="Footer"/>
      <w:jc w:val="center"/>
      <w:rPr>
        <w:rFonts w:ascii="Times New Roman" w:hAnsi="Times New Roman"/>
        <w:color w:val="000000" w:themeColor="text1"/>
      </w:rPr>
    </w:pPr>
    <w:r w:rsidRPr="00256CD3">
      <w:rPr>
        <w:rFonts w:ascii="Times New Roman" w:hAnsi="Times New Roman"/>
        <w:color w:val="000000" w:themeColor="text1"/>
      </w:rPr>
      <w:fldChar w:fldCharType="begin"/>
    </w:r>
    <w:r w:rsidRPr="00256CD3">
      <w:rPr>
        <w:rFonts w:ascii="Times New Roman" w:hAnsi="Times New Roman"/>
        <w:color w:val="000000" w:themeColor="text1"/>
      </w:rPr>
      <w:instrText>PAGE   \* MERGEFORMAT</w:instrText>
    </w:r>
    <w:r w:rsidRPr="00256CD3">
      <w:rPr>
        <w:rFonts w:ascii="Times New Roman" w:hAnsi="Times New Roman"/>
        <w:color w:val="000000" w:themeColor="text1"/>
      </w:rPr>
      <w:fldChar w:fldCharType="separate"/>
    </w:r>
    <w:r w:rsidRPr="00256CD3">
      <w:rPr>
        <w:rFonts w:ascii="Times New Roman" w:hAnsi="Times New Roman"/>
        <w:noProof/>
        <w:color w:val="000000" w:themeColor="text1"/>
        <w:lang w:val="sl-SI"/>
      </w:rPr>
      <w:t>3</w:t>
    </w:r>
    <w:r w:rsidRPr="00256CD3">
      <w:rPr>
        <w:rFonts w:ascii="Times New Roman" w:hAnsi="Times New Roman"/>
        <w:color w:val="000000" w:themeColor="text1"/>
      </w:rPr>
      <w:fldChar w:fldCharType="end"/>
    </w:r>
  </w:p>
  <w:p w14:paraId="4DFF7FEB" w14:textId="77777777" w:rsidR="00E9549A" w:rsidRPr="00115214" w:rsidRDefault="00E9549A" w:rsidP="00097E18">
    <w:pPr>
      <w:pStyle w:val="Footer"/>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D5106" w14:textId="77777777" w:rsidR="00906EE6" w:rsidRDefault="00906EE6">
      <w:r>
        <w:separator/>
      </w:r>
    </w:p>
  </w:footnote>
  <w:footnote w:type="continuationSeparator" w:id="0">
    <w:p w14:paraId="7D08ED97" w14:textId="77777777" w:rsidR="00906EE6" w:rsidRDefault="00906E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6B933" w14:textId="77777777" w:rsidR="00E9549A" w:rsidRPr="007C5F62" w:rsidRDefault="00E9549A" w:rsidP="00115214">
    <w:pPr>
      <w:pStyle w:val="Header"/>
      <w:tabs>
        <w:tab w:val="clear" w:pos="4320"/>
        <w:tab w:val="center" w:pos="7020"/>
      </w:tabs>
      <w:rPr>
        <w:sz w:val="18"/>
        <w:szCs w:val="18"/>
      </w:rPr>
    </w:pPr>
    <w:r>
      <w:rPr>
        <w:noProof/>
        <w:sz w:val="18"/>
        <w:szCs w:val="18"/>
        <w:lang w:val="sl-SI" w:eastAsia="sl-SI"/>
      </w:rPr>
      <mc:AlternateContent>
        <mc:Choice Requires="wps">
          <w:drawing>
            <wp:anchor distT="0" distB="0" distL="114300" distR="114300" simplePos="0" relativeHeight="251658752" behindDoc="0" locked="0" layoutInCell="1" allowOverlap="1" wp14:anchorId="46BC9570" wp14:editId="4BBDBCDC">
              <wp:simplePos x="0" y="0"/>
              <wp:positionH relativeFrom="column">
                <wp:posOffset>0</wp:posOffset>
              </wp:positionH>
              <wp:positionV relativeFrom="paragraph">
                <wp:posOffset>140970</wp:posOffset>
              </wp:positionV>
              <wp:extent cx="4500245" cy="0"/>
              <wp:effectExtent l="9525" t="7620" r="5080"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002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CFB8FB" id="Line 1"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1pt" to="354.3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"/>
          </w:pict>
        </mc:Fallback>
      </mc:AlternateContent>
    </w:r>
    <w:r w:rsidRPr="007C5F62">
      <w:rPr>
        <w:sz w:val="18"/>
        <w:szCs w:val="18"/>
      </w:rPr>
      <w:t>Vol. 3</w:t>
    </w:r>
    <w:r>
      <w:rPr>
        <w:sz w:val="18"/>
        <w:szCs w:val="18"/>
      </w:rPr>
      <w:t>7, 2009, Suppl.</w:t>
    </w:r>
    <w:r w:rsidRPr="007C5F62">
      <w:rPr>
        <w:sz w:val="18"/>
        <w:szCs w:val="18"/>
      </w:rPr>
      <w:tab/>
      <w:t>Cereal Research Commun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AC01B2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3B64EA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B54600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2F72B5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F34F4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C120B5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4E0D3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CE5DC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BEE65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B202E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265CE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DCF62F2"/>
    <w:multiLevelType w:val="multilevel"/>
    <w:tmpl w:val="D6D0AB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23354CE"/>
    <w:multiLevelType w:val="hybridMultilevel"/>
    <w:tmpl w:val="A2B80CBC"/>
    <w:lvl w:ilvl="0" w:tplc="040E0001">
      <w:start w:val="2"/>
      <w:numFmt w:val="bullet"/>
      <w:lvlText w:val=""/>
      <w:lvlJc w:val="left"/>
      <w:pPr>
        <w:ind w:left="720" w:hanging="360"/>
      </w:pPr>
      <w:rPr>
        <w:rFonts w:ascii="Symbol" w:eastAsia="Times New Roman" w:hAnsi="Symbol"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193A7424"/>
    <w:multiLevelType w:val="multilevel"/>
    <w:tmpl w:val="72048FD0"/>
    <w:lvl w:ilvl="0">
      <w:start w:val="1"/>
      <w:numFmt w:val="decimal"/>
      <w:pStyle w:val="Heading1"/>
      <w:lvlText w:val="%1. "/>
      <w:lvlJc w:val="left"/>
      <w:pPr>
        <w:ind w:left="1440" w:hanging="360"/>
      </w:pPr>
      <w:rPr>
        <w:rFonts w:hint="default"/>
      </w:rPr>
    </w:lvl>
    <w:lvl w:ilvl="1">
      <w:start w:val="1"/>
      <w:numFmt w:val="decimal"/>
      <w:pStyle w:val="Heading2"/>
      <w:lvlText w:val="%1. %2."/>
      <w:lvlJc w:val="left"/>
      <w:pPr>
        <w:ind w:left="1872" w:hanging="432"/>
      </w:pPr>
      <w:rPr>
        <w:rFonts w:hint="default"/>
      </w:rPr>
    </w:lvl>
    <w:lvl w:ilvl="2">
      <w:start w:val="1"/>
      <w:numFmt w:val="decimal"/>
      <w:pStyle w:val="Heading3"/>
      <w:lvlText w:val="%1. %2 .%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14" w15:restartNumberingAfterBreak="0">
    <w:nsid w:val="197C6F9C"/>
    <w:multiLevelType w:val="hybridMultilevel"/>
    <w:tmpl w:val="160AC84A"/>
    <w:lvl w:ilvl="0" w:tplc="040E000F">
      <w:start w:val="1"/>
      <w:numFmt w:val="decimal"/>
      <w:lvlText w:val="%1."/>
      <w:lvlJc w:val="left"/>
      <w:pPr>
        <w:tabs>
          <w:tab w:val="num" w:pos="294"/>
        </w:tabs>
        <w:ind w:left="294" w:hanging="360"/>
      </w:pPr>
    </w:lvl>
    <w:lvl w:ilvl="1" w:tplc="040E0019" w:tentative="1">
      <w:start w:val="1"/>
      <w:numFmt w:val="lowerLetter"/>
      <w:lvlText w:val="%2."/>
      <w:lvlJc w:val="left"/>
      <w:pPr>
        <w:tabs>
          <w:tab w:val="num" w:pos="1014"/>
        </w:tabs>
        <w:ind w:left="1014" w:hanging="360"/>
      </w:pPr>
    </w:lvl>
    <w:lvl w:ilvl="2" w:tplc="040E001B" w:tentative="1">
      <w:start w:val="1"/>
      <w:numFmt w:val="lowerRoman"/>
      <w:lvlText w:val="%3."/>
      <w:lvlJc w:val="right"/>
      <w:pPr>
        <w:tabs>
          <w:tab w:val="num" w:pos="1734"/>
        </w:tabs>
        <w:ind w:left="1734" w:hanging="180"/>
      </w:pPr>
    </w:lvl>
    <w:lvl w:ilvl="3" w:tplc="040E000F" w:tentative="1">
      <w:start w:val="1"/>
      <w:numFmt w:val="decimal"/>
      <w:lvlText w:val="%4."/>
      <w:lvlJc w:val="left"/>
      <w:pPr>
        <w:tabs>
          <w:tab w:val="num" w:pos="2454"/>
        </w:tabs>
        <w:ind w:left="2454" w:hanging="360"/>
      </w:pPr>
    </w:lvl>
    <w:lvl w:ilvl="4" w:tplc="040E0019" w:tentative="1">
      <w:start w:val="1"/>
      <w:numFmt w:val="lowerLetter"/>
      <w:lvlText w:val="%5."/>
      <w:lvlJc w:val="left"/>
      <w:pPr>
        <w:tabs>
          <w:tab w:val="num" w:pos="3174"/>
        </w:tabs>
        <w:ind w:left="3174" w:hanging="360"/>
      </w:pPr>
    </w:lvl>
    <w:lvl w:ilvl="5" w:tplc="040E001B" w:tentative="1">
      <w:start w:val="1"/>
      <w:numFmt w:val="lowerRoman"/>
      <w:lvlText w:val="%6."/>
      <w:lvlJc w:val="right"/>
      <w:pPr>
        <w:tabs>
          <w:tab w:val="num" w:pos="3894"/>
        </w:tabs>
        <w:ind w:left="3894" w:hanging="180"/>
      </w:pPr>
    </w:lvl>
    <w:lvl w:ilvl="6" w:tplc="040E000F" w:tentative="1">
      <w:start w:val="1"/>
      <w:numFmt w:val="decimal"/>
      <w:lvlText w:val="%7."/>
      <w:lvlJc w:val="left"/>
      <w:pPr>
        <w:tabs>
          <w:tab w:val="num" w:pos="4614"/>
        </w:tabs>
        <w:ind w:left="4614" w:hanging="360"/>
      </w:pPr>
    </w:lvl>
    <w:lvl w:ilvl="7" w:tplc="040E0019" w:tentative="1">
      <w:start w:val="1"/>
      <w:numFmt w:val="lowerLetter"/>
      <w:lvlText w:val="%8."/>
      <w:lvlJc w:val="left"/>
      <w:pPr>
        <w:tabs>
          <w:tab w:val="num" w:pos="5334"/>
        </w:tabs>
        <w:ind w:left="5334" w:hanging="360"/>
      </w:pPr>
    </w:lvl>
    <w:lvl w:ilvl="8" w:tplc="040E001B" w:tentative="1">
      <w:start w:val="1"/>
      <w:numFmt w:val="lowerRoman"/>
      <w:lvlText w:val="%9."/>
      <w:lvlJc w:val="right"/>
      <w:pPr>
        <w:tabs>
          <w:tab w:val="num" w:pos="6054"/>
        </w:tabs>
        <w:ind w:left="6054" w:hanging="180"/>
      </w:pPr>
    </w:lvl>
  </w:abstractNum>
  <w:abstractNum w:abstractNumId="15" w15:restartNumberingAfterBreak="0">
    <w:nsid w:val="1C5B76C4"/>
    <w:multiLevelType w:val="hybridMultilevel"/>
    <w:tmpl w:val="10469F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ECF3533"/>
    <w:multiLevelType w:val="singleLevel"/>
    <w:tmpl w:val="39FE2924"/>
    <w:lvl w:ilvl="0">
      <w:start w:val="1"/>
      <w:numFmt w:val="decimal"/>
      <w:lvlText w:val="%1."/>
      <w:legacy w:legacy="1" w:legacySpace="0" w:legacyIndent="283"/>
      <w:lvlJc w:val="left"/>
      <w:pPr>
        <w:ind w:left="283" w:hanging="283"/>
      </w:pPr>
    </w:lvl>
  </w:abstractNum>
  <w:abstractNum w:abstractNumId="17" w15:restartNumberingAfterBreak="0">
    <w:nsid w:val="1EFD7E47"/>
    <w:multiLevelType w:val="multilevel"/>
    <w:tmpl w:val="DEAC05DC"/>
    <w:styleLink w:val="Slog2"/>
    <w:lvl w:ilvl="0">
      <w:start w:val="1"/>
      <w:numFmt w:val="decimal"/>
      <w:lvlText w:val="%1. "/>
      <w:lvlJc w:val="left"/>
      <w:pPr>
        <w:ind w:left="1440" w:hanging="360"/>
      </w:pPr>
      <w:rPr>
        <w:rFonts w:hint="default"/>
      </w:rPr>
    </w:lvl>
    <w:lvl w:ilvl="1">
      <w:start w:val="1"/>
      <w:numFmt w:val="decimal"/>
      <w:lvlText w:val="%1 .%2."/>
      <w:lvlJc w:val="left"/>
      <w:pPr>
        <w:ind w:left="1872" w:hanging="432"/>
      </w:pPr>
      <w:rPr>
        <w:rFonts w:hint="default"/>
      </w:rPr>
    </w:lvl>
    <w:lvl w:ilvl="2">
      <w:start w:val="1"/>
      <w:numFmt w:val="decimal"/>
      <w:lvlText w:val="%1. %2 .%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18" w15:restartNumberingAfterBreak="0">
    <w:nsid w:val="2001050A"/>
    <w:multiLevelType w:val="multilevel"/>
    <w:tmpl w:val="DEAC05DC"/>
    <w:numStyleLink w:val="Slog2"/>
  </w:abstractNum>
  <w:abstractNum w:abstractNumId="19" w15:restartNumberingAfterBreak="0">
    <w:nsid w:val="275819D1"/>
    <w:multiLevelType w:val="hybridMultilevel"/>
    <w:tmpl w:val="59F69146"/>
    <w:lvl w:ilvl="0" w:tplc="040E000F">
      <w:start w:val="1"/>
      <w:numFmt w:val="decimal"/>
      <w:lvlText w:val="%1."/>
      <w:lvlJc w:val="left"/>
      <w:pPr>
        <w:tabs>
          <w:tab w:val="num" w:pos="720"/>
        </w:tabs>
        <w:ind w:left="720" w:hanging="360"/>
      </w:p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20" w15:restartNumberingAfterBreak="0">
    <w:nsid w:val="279C416A"/>
    <w:multiLevelType w:val="hybridMultilevel"/>
    <w:tmpl w:val="B9D816EA"/>
    <w:lvl w:ilvl="0" w:tplc="F5F66DAC">
      <w:start w:val="1"/>
      <w:numFmt w:val="decimal"/>
      <w:lvlText w:val="%1."/>
      <w:lvlJc w:val="left"/>
      <w:pPr>
        <w:ind w:left="644" w:hanging="36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21" w15:restartNumberingAfterBreak="0">
    <w:nsid w:val="35EB375E"/>
    <w:multiLevelType w:val="multilevel"/>
    <w:tmpl w:val="C2084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A186AA2"/>
    <w:multiLevelType w:val="multilevel"/>
    <w:tmpl w:val="040E001F"/>
    <w:numStyleLink w:val="111111"/>
  </w:abstractNum>
  <w:abstractNum w:abstractNumId="23" w15:restartNumberingAfterBreak="0">
    <w:nsid w:val="41C019F6"/>
    <w:multiLevelType w:val="multilevel"/>
    <w:tmpl w:val="E2B6263A"/>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EE0FB6"/>
    <w:multiLevelType w:val="multilevel"/>
    <w:tmpl w:val="040E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46C23910"/>
    <w:multiLevelType w:val="hybridMultilevel"/>
    <w:tmpl w:val="DC8A59A4"/>
    <w:lvl w:ilvl="0" w:tplc="0424000F">
      <w:start w:val="1"/>
      <w:numFmt w:val="decimal"/>
      <w:lvlText w:val="%1."/>
      <w:lvlJc w:val="left"/>
      <w:pPr>
        <w:ind w:left="360" w:hanging="360"/>
      </w:pPr>
    </w:lvl>
    <w:lvl w:ilvl="1" w:tplc="6B9C9BA8">
      <w:start w:val="1"/>
      <w:numFmt w:val="upperRoman"/>
      <w:lvlText w:val="%2."/>
      <w:lvlJc w:val="left"/>
      <w:pPr>
        <w:ind w:left="1802" w:hanging="720"/>
      </w:pPr>
      <w:rPr>
        <w:rFonts w:hint="default"/>
      </w:rPr>
    </w:lvl>
    <w:lvl w:ilvl="2" w:tplc="0424001B" w:tentative="1">
      <w:start w:val="1"/>
      <w:numFmt w:val="lowerRoman"/>
      <w:lvlText w:val="%3."/>
      <w:lvlJc w:val="right"/>
      <w:pPr>
        <w:ind w:left="2162" w:hanging="180"/>
      </w:pPr>
    </w:lvl>
    <w:lvl w:ilvl="3" w:tplc="0424000F" w:tentative="1">
      <w:start w:val="1"/>
      <w:numFmt w:val="decimal"/>
      <w:lvlText w:val="%4."/>
      <w:lvlJc w:val="left"/>
      <w:pPr>
        <w:ind w:left="2882" w:hanging="360"/>
      </w:pPr>
    </w:lvl>
    <w:lvl w:ilvl="4" w:tplc="04240019" w:tentative="1">
      <w:start w:val="1"/>
      <w:numFmt w:val="lowerLetter"/>
      <w:lvlText w:val="%5."/>
      <w:lvlJc w:val="left"/>
      <w:pPr>
        <w:ind w:left="3602" w:hanging="360"/>
      </w:pPr>
    </w:lvl>
    <w:lvl w:ilvl="5" w:tplc="0424001B" w:tentative="1">
      <w:start w:val="1"/>
      <w:numFmt w:val="lowerRoman"/>
      <w:lvlText w:val="%6."/>
      <w:lvlJc w:val="right"/>
      <w:pPr>
        <w:ind w:left="4322" w:hanging="180"/>
      </w:pPr>
    </w:lvl>
    <w:lvl w:ilvl="6" w:tplc="0424000F" w:tentative="1">
      <w:start w:val="1"/>
      <w:numFmt w:val="decimal"/>
      <w:lvlText w:val="%7."/>
      <w:lvlJc w:val="left"/>
      <w:pPr>
        <w:ind w:left="5042" w:hanging="360"/>
      </w:pPr>
    </w:lvl>
    <w:lvl w:ilvl="7" w:tplc="04240019" w:tentative="1">
      <w:start w:val="1"/>
      <w:numFmt w:val="lowerLetter"/>
      <w:lvlText w:val="%8."/>
      <w:lvlJc w:val="left"/>
      <w:pPr>
        <w:ind w:left="5762" w:hanging="360"/>
      </w:pPr>
    </w:lvl>
    <w:lvl w:ilvl="8" w:tplc="0424001B" w:tentative="1">
      <w:start w:val="1"/>
      <w:numFmt w:val="lowerRoman"/>
      <w:lvlText w:val="%9."/>
      <w:lvlJc w:val="right"/>
      <w:pPr>
        <w:ind w:left="6482" w:hanging="180"/>
      </w:pPr>
    </w:lvl>
  </w:abstractNum>
  <w:abstractNum w:abstractNumId="26" w15:restartNumberingAfterBreak="0">
    <w:nsid w:val="4A5736CC"/>
    <w:multiLevelType w:val="multilevel"/>
    <w:tmpl w:val="3028F5EC"/>
    <w:lvl w:ilvl="0">
      <w:start w:val="1"/>
      <w:numFmt w:val="decimal"/>
      <w:pStyle w:val="Title2crc"/>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D110DB"/>
    <w:multiLevelType w:val="hybridMultilevel"/>
    <w:tmpl w:val="6D222E32"/>
    <w:lvl w:ilvl="0" w:tplc="91C49408">
      <w:start w:val="1"/>
      <w:numFmt w:val="bullet"/>
      <w:lvlText w:val=""/>
      <w:lvlJc w:val="left"/>
      <w:pPr>
        <w:tabs>
          <w:tab w:val="num" w:pos="720"/>
        </w:tabs>
        <w:ind w:left="720" w:hanging="360"/>
      </w:pPr>
      <w:rPr>
        <w:rFonts w:ascii="Wingdings" w:hAnsi="Wingdings" w:hint="default"/>
      </w:rPr>
    </w:lvl>
    <w:lvl w:ilvl="1" w:tplc="9F062EC2" w:tentative="1">
      <w:start w:val="1"/>
      <w:numFmt w:val="bullet"/>
      <w:lvlText w:val=""/>
      <w:lvlJc w:val="left"/>
      <w:pPr>
        <w:tabs>
          <w:tab w:val="num" w:pos="1440"/>
        </w:tabs>
        <w:ind w:left="1440" w:hanging="360"/>
      </w:pPr>
      <w:rPr>
        <w:rFonts w:ascii="Wingdings" w:hAnsi="Wingdings" w:hint="default"/>
      </w:rPr>
    </w:lvl>
    <w:lvl w:ilvl="2" w:tplc="1D361022" w:tentative="1">
      <w:start w:val="1"/>
      <w:numFmt w:val="bullet"/>
      <w:lvlText w:val=""/>
      <w:lvlJc w:val="left"/>
      <w:pPr>
        <w:tabs>
          <w:tab w:val="num" w:pos="2160"/>
        </w:tabs>
        <w:ind w:left="2160" w:hanging="360"/>
      </w:pPr>
      <w:rPr>
        <w:rFonts w:ascii="Wingdings" w:hAnsi="Wingdings" w:hint="default"/>
      </w:rPr>
    </w:lvl>
    <w:lvl w:ilvl="3" w:tplc="2D4E9112" w:tentative="1">
      <w:start w:val="1"/>
      <w:numFmt w:val="bullet"/>
      <w:lvlText w:val=""/>
      <w:lvlJc w:val="left"/>
      <w:pPr>
        <w:tabs>
          <w:tab w:val="num" w:pos="2880"/>
        </w:tabs>
        <w:ind w:left="2880" w:hanging="360"/>
      </w:pPr>
      <w:rPr>
        <w:rFonts w:ascii="Wingdings" w:hAnsi="Wingdings" w:hint="default"/>
      </w:rPr>
    </w:lvl>
    <w:lvl w:ilvl="4" w:tplc="DB665A60" w:tentative="1">
      <w:start w:val="1"/>
      <w:numFmt w:val="bullet"/>
      <w:lvlText w:val=""/>
      <w:lvlJc w:val="left"/>
      <w:pPr>
        <w:tabs>
          <w:tab w:val="num" w:pos="3600"/>
        </w:tabs>
        <w:ind w:left="3600" w:hanging="360"/>
      </w:pPr>
      <w:rPr>
        <w:rFonts w:ascii="Wingdings" w:hAnsi="Wingdings" w:hint="default"/>
      </w:rPr>
    </w:lvl>
    <w:lvl w:ilvl="5" w:tplc="70444402" w:tentative="1">
      <w:start w:val="1"/>
      <w:numFmt w:val="bullet"/>
      <w:lvlText w:val=""/>
      <w:lvlJc w:val="left"/>
      <w:pPr>
        <w:tabs>
          <w:tab w:val="num" w:pos="4320"/>
        </w:tabs>
        <w:ind w:left="4320" w:hanging="360"/>
      </w:pPr>
      <w:rPr>
        <w:rFonts w:ascii="Wingdings" w:hAnsi="Wingdings" w:hint="default"/>
      </w:rPr>
    </w:lvl>
    <w:lvl w:ilvl="6" w:tplc="7D6E448A" w:tentative="1">
      <w:start w:val="1"/>
      <w:numFmt w:val="bullet"/>
      <w:lvlText w:val=""/>
      <w:lvlJc w:val="left"/>
      <w:pPr>
        <w:tabs>
          <w:tab w:val="num" w:pos="5040"/>
        </w:tabs>
        <w:ind w:left="5040" w:hanging="360"/>
      </w:pPr>
      <w:rPr>
        <w:rFonts w:ascii="Wingdings" w:hAnsi="Wingdings" w:hint="default"/>
      </w:rPr>
    </w:lvl>
    <w:lvl w:ilvl="7" w:tplc="ED64AC52" w:tentative="1">
      <w:start w:val="1"/>
      <w:numFmt w:val="bullet"/>
      <w:lvlText w:val=""/>
      <w:lvlJc w:val="left"/>
      <w:pPr>
        <w:tabs>
          <w:tab w:val="num" w:pos="5760"/>
        </w:tabs>
        <w:ind w:left="5760" w:hanging="360"/>
      </w:pPr>
      <w:rPr>
        <w:rFonts w:ascii="Wingdings" w:hAnsi="Wingdings" w:hint="default"/>
      </w:rPr>
    </w:lvl>
    <w:lvl w:ilvl="8" w:tplc="4F12C79E"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6276278"/>
    <w:multiLevelType w:val="multilevel"/>
    <w:tmpl w:val="14789DD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7002D78"/>
    <w:multiLevelType w:val="hybridMultilevel"/>
    <w:tmpl w:val="BA12FBE8"/>
    <w:lvl w:ilvl="0" w:tplc="040E0001">
      <w:start w:val="20"/>
      <w:numFmt w:val="bullet"/>
      <w:lvlText w:val=""/>
      <w:lvlJc w:val="left"/>
      <w:pPr>
        <w:ind w:left="720" w:hanging="360"/>
      </w:pPr>
      <w:rPr>
        <w:rFonts w:ascii="Symbol" w:eastAsia="Times New Roman" w:hAnsi="Symbol"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0" w15:restartNumberingAfterBreak="0">
    <w:nsid w:val="69A5217E"/>
    <w:multiLevelType w:val="multilevel"/>
    <w:tmpl w:val="040E0023"/>
    <w:styleLink w:val="ArticleSection"/>
    <w:lvl w:ilvl="0">
      <w:start w:val="1"/>
      <w:numFmt w:val="upperRoman"/>
      <w:lvlText w:val="%1. cikkely"/>
      <w:lvlJc w:val="left"/>
      <w:pPr>
        <w:tabs>
          <w:tab w:val="num" w:pos="1080"/>
        </w:tabs>
        <w:ind w:left="0" w:firstLine="0"/>
      </w:pPr>
    </w:lvl>
    <w:lvl w:ilvl="1">
      <w:start w:val="1"/>
      <w:numFmt w:val="decimalZero"/>
      <w:isLgl/>
      <w:lvlText w:val="%1.%2. szakasz "/>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1" w15:restartNumberingAfterBreak="0">
    <w:nsid w:val="6FFB3A8F"/>
    <w:multiLevelType w:val="multilevel"/>
    <w:tmpl w:val="040E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86B0613"/>
    <w:multiLevelType w:val="multilevel"/>
    <w:tmpl w:val="A7CEF5DE"/>
    <w:lvl w:ilvl="0">
      <w:start w:val="1"/>
      <w:numFmt w:val="decimal"/>
      <w:lvlText w:val="%1.  "/>
      <w:lvlJc w:val="center"/>
      <w:pPr>
        <w:ind w:left="284" w:hanging="284"/>
      </w:pPr>
      <w:rPr>
        <w:rFonts w:hint="default"/>
      </w:rPr>
    </w:lvl>
    <w:lvl w:ilvl="1">
      <w:start w:val="1"/>
      <w:numFmt w:val="decimal"/>
      <w:lvlText w:val="%1. %2. "/>
      <w:lvlJc w:val="left"/>
      <w:pPr>
        <w:ind w:left="1872" w:hanging="432"/>
      </w:pPr>
      <w:rPr>
        <w:rFonts w:hint="default"/>
      </w:rPr>
    </w:lvl>
    <w:lvl w:ilvl="2">
      <w:start w:val="1"/>
      <w:numFmt w:val="none"/>
      <w:lvlText w:val="%1. %2. 1."/>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3" w15:restartNumberingAfterBreak="0">
    <w:nsid w:val="7BE70DEA"/>
    <w:multiLevelType w:val="hybridMultilevel"/>
    <w:tmpl w:val="3AE4C0E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15"/>
  </w:num>
  <w:num w:numId="2">
    <w:abstractNumId w:val="19"/>
  </w:num>
  <w:num w:numId="3">
    <w:abstractNumId w:val="16"/>
  </w:num>
  <w:num w:numId="4">
    <w:abstractNumId w:val="16"/>
    <w:lvlOverride w:ilvl="0">
      <w:lvl w:ilvl="0">
        <w:start w:val="1"/>
        <w:numFmt w:val="decimal"/>
        <w:lvlText w:val="%1."/>
        <w:legacy w:legacy="1" w:legacySpace="0" w:legacyIndent="283"/>
        <w:lvlJc w:val="left"/>
        <w:pPr>
          <w:ind w:left="283" w:hanging="283"/>
        </w:pPr>
      </w:lvl>
    </w:lvlOverride>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31"/>
  </w:num>
  <w:num w:numId="17">
    <w:abstractNumId w:val="24"/>
  </w:num>
  <w:num w:numId="18">
    <w:abstractNumId w:val="30"/>
  </w:num>
  <w:num w:numId="19">
    <w:abstractNumId w:val="33"/>
  </w:num>
  <w:num w:numId="20">
    <w:abstractNumId w:val="29"/>
  </w:num>
  <w:num w:numId="21">
    <w:abstractNumId w:val="12"/>
  </w:num>
  <w:num w:numId="22">
    <w:abstractNumId w:val="25"/>
  </w:num>
  <w:num w:numId="23">
    <w:abstractNumId w:val="27"/>
  </w:num>
  <w:num w:numId="24">
    <w:abstractNumId w:val="20"/>
  </w:num>
  <w:num w:numId="25">
    <w:abstractNumId w:val="23"/>
  </w:num>
  <w:num w:numId="26">
    <w:abstractNumId w:val="11"/>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8"/>
  </w:num>
  <w:num w:numId="32">
    <w:abstractNumId w:val="17"/>
  </w:num>
  <w:num w:numId="33">
    <w:abstractNumId w:val="18"/>
    <w:lvlOverride w:ilvl="0">
      <w:lvl w:ilvl="0">
        <w:start w:val="1"/>
        <w:numFmt w:val="decimal"/>
        <w:lvlText w:val="%1. "/>
        <w:lvlJc w:val="left"/>
        <w:pPr>
          <w:ind w:left="1440" w:hanging="360"/>
        </w:pPr>
        <w:rPr>
          <w:rFonts w:hint="default"/>
        </w:rPr>
      </w:lvl>
    </w:lvlOverride>
  </w:num>
  <w:num w:numId="34">
    <w:abstractNumId w:val="32"/>
  </w:num>
  <w:num w:numId="35">
    <w:abstractNumId w:val="22"/>
  </w:num>
  <w:num w:numId="36">
    <w:abstractNumId w:val="13"/>
  </w:num>
  <w:num w:numId="37">
    <w:abstractNumId w:val="10"/>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0" w:nlCheck="1" w:checkStyle="0"/>
  <w:proofState w:spelling="clean" w:grammar="clean"/>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defaultTabStop w:val="340"/>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alyst&lt;/Style&gt;&lt;LeftDelim&gt;{&lt;/LeftDelim&gt;&lt;RightDelim&gt;}&lt;/RightDelim&gt;&lt;FontName&gt;Times New Roman&lt;/FontName&gt;&lt;FontSize&gt;10&lt;/FontSize&gt;&lt;ReflistTitle&gt;&lt;/ReflistTitle&gt;&lt;StartingRefnum&gt;1&lt;/StartingRefnum&gt;&lt;FirstLineIndent&gt;0&lt;/FirstLineIndent&gt;&lt;HangingIndent&gt;565&lt;/HangingIndent&gt;&lt;LineSpacing&gt;1&lt;/LineSpacing&gt;&lt;SpaceAfter&gt;0&lt;/SpaceAfter&gt;&lt;/ENLayout&gt;"/>
    <w:docVar w:name="EN.Libraries" w:val="&lt;Libraries&gt;&lt;/Libraries&gt;"/>
  </w:docVars>
  <w:rsids>
    <w:rsidRoot w:val="00060B1E"/>
    <w:rsid w:val="000008F9"/>
    <w:rsid w:val="00000CDA"/>
    <w:rsid w:val="00001781"/>
    <w:rsid w:val="00001830"/>
    <w:rsid w:val="00002131"/>
    <w:rsid w:val="00002682"/>
    <w:rsid w:val="00005135"/>
    <w:rsid w:val="000053E9"/>
    <w:rsid w:val="00006BE2"/>
    <w:rsid w:val="000126E6"/>
    <w:rsid w:val="0001327A"/>
    <w:rsid w:val="00013E07"/>
    <w:rsid w:val="0001756F"/>
    <w:rsid w:val="00017B1F"/>
    <w:rsid w:val="00020512"/>
    <w:rsid w:val="00021C4A"/>
    <w:rsid w:val="00024692"/>
    <w:rsid w:val="000252A9"/>
    <w:rsid w:val="000256B6"/>
    <w:rsid w:val="00027F6C"/>
    <w:rsid w:val="00030AEB"/>
    <w:rsid w:val="00031064"/>
    <w:rsid w:val="00033265"/>
    <w:rsid w:val="000377F8"/>
    <w:rsid w:val="00037D82"/>
    <w:rsid w:val="000409C3"/>
    <w:rsid w:val="00045EFB"/>
    <w:rsid w:val="00047EA9"/>
    <w:rsid w:val="00052B91"/>
    <w:rsid w:val="000531C0"/>
    <w:rsid w:val="000547F9"/>
    <w:rsid w:val="000578E9"/>
    <w:rsid w:val="0006034F"/>
    <w:rsid w:val="00060B1E"/>
    <w:rsid w:val="000619FC"/>
    <w:rsid w:val="00061D34"/>
    <w:rsid w:val="000658C0"/>
    <w:rsid w:val="0006779F"/>
    <w:rsid w:val="00067A5D"/>
    <w:rsid w:val="00070DDC"/>
    <w:rsid w:val="00070E11"/>
    <w:rsid w:val="00073EAF"/>
    <w:rsid w:val="00074527"/>
    <w:rsid w:val="00075457"/>
    <w:rsid w:val="00075468"/>
    <w:rsid w:val="0007623C"/>
    <w:rsid w:val="0007673B"/>
    <w:rsid w:val="00080628"/>
    <w:rsid w:val="00085248"/>
    <w:rsid w:val="000861C1"/>
    <w:rsid w:val="00086757"/>
    <w:rsid w:val="0008715E"/>
    <w:rsid w:val="00090227"/>
    <w:rsid w:val="000922CA"/>
    <w:rsid w:val="0009422B"/>
    <w:rsid w:val="00096202"/>
    <w:rsid w:val="0009645B"/>
    <w:rsid w:val="00096590"/>
    <w:rsid w:val="00096D35"/>
    <w:rsid w:val="00097E18"/>
    <w:rsid w:val="000A2FD0"/>
    <w:rsid w:val="000A536C"/>
    <w:rsid w:val="000A625C"/>
    <w:rsid w:val="000A687D"/>
    <w:rsid w:val="000A7641"/>
    <w:rsid w:val="000B2B7E"/>
    <w:rsid w:val="000B2D0F"/>
    <w:rsid w:val="000B2FAE"/>
    <w:rsid w:val="000B30ED"/>
    <w:rsid w:val="000B32A3"/>
    <w:rsid w:val="000B6058"/>
    <w:rsid w:val="000B63EA"/>
    <w:rsid w:val="000B6D8F"/>
    <w:rsid w:val="000C075E"/>
    <w:rsid w:val="000C0CAC"/>
    <w:rsid w:val="000C1AB9"/>
    <w:rsid w:val="000C1B40"/>
    <w:rsid w:val="000C309F"/>
    <w:rsid w:val="000C3744"/>
    <w:rsid w:val="000C3BC1"/>
    <w:rsid w:val="000C3BF3"/>
    <w:rsid w:val="000C4F50"/>
    <w:rsid w:val="000C59EC"/>
    <w:rsid w:val="000D081E"/>
    <w:rsid w:val="000D4739"/>
    <w:rsid w:val="000D5B9A"/>
    <w:rsid w:val="000D7424"/>
    <w:rsid w:val="000D7A64"/>
    <w:rsid w:val="000D7F1B"/>
    <w:rsid w:val="000E0925"/>
    <w:rsid w:val="000E1DBB"/>
    <w:rsid w:val="000E6A6E"/>
    <w:rsid w:val="000F0458"/>
    <w:rsid w:val="000F068B"/>
    <w:rsid w:val="000F0850"/>
    <w:rsid w:val="000F0D15"/>
    <w:rsid w:val="000F1611"/>
    <w:rsid w:val="000F16F0"/>
    <w:rsid w:val="000F22E2"/>
    <w:rsid w:val="000F2DE8"/>
    <w:rsid w:val="000F2ECC"/>
    <w:rsid w:val="000F34B3"/>
    <w:rsid w:val="000F4795"/>
    <w:rsid w:val="000F4EC7"/>
    <w:rsid w:val="000F609F"/>
    <w:rsid w:val="000F6538"/>
    <w:rsid w:val="000F68F5"/>
    <w:rsid w:val="000F752B"/>
    <w:rsid w:val="000F783D"/>
    <w:rsid w:val="000F7F05"/>
    <w:rsid w:val="00102B08"/>
    <w:rsid w:val="001053F9"/>
    <w:rsid w:val="00106AD0"/>
    <w:rsid w:val="00107252"/>
    <w:rsid w:val="001073F0"/>
    <w:rsid w:val="00107C88"/>
    <w:rsid w:val="001108F2"/>
    <w:rsid w:val="001146FA"/>
    <w:rsid w:val="00115214"/>
    <w:rsid w:val="001161B7"/>
    <w:rsid w:val="001203F3"/>
    <w:rsid w:val="00124ED9"/>
    <w:rsid w:val="00125721"/>
    <w:rsid w:val="00126CBC"/>
    <w:rsid w:val="001273A1"/>
    <w:rsid w:val="00130304"/>
    <w:rsid w:val="00133C3A"/>
    <w:rsid w:val="00135225"/>
    <w:rsid w:val="001359A4"/>
    <w:rsid w:val="001378D1"/>
    <w:rsid w:val="0014057F"/>
    <w:rsid w:val="00140C85"/>
    <w:rsid w:val="001410D3"/>
    <w:rsid w:val="00142D46"/>
    <w:rsid w:val="00142EEB"/>
    <w:rsid w:val="00143A38"/>
    <w:rsid w:val="001451EE"/>
    <w:rsid w:val="00147DAC"/>
    <w:rsid w:val="0015059C"/>
    <w:rsid w:val="001519ED"/>
    <w:rsid w:val="001527FB"/>
    <w:rsid w:val="001527FF"/>
    <w:rsid w:val="00154DF7"/>
    <w:rsid w:val="00157A55"/>
    <w:rsid w:val="0016128B"/>
    <w:rsid w:val="00161D91"/>
    <w:rsid w:val="00161FC1"/>
    <w:rsid w:val="001620C4"/>
    <w:rsid w:val="00162E26"/>
    <w:rsid w:val="001634AF"/>
    <w:rsid w:val="001639CC"/>
    <w:rsid w:val="001649C0"/>
    <w:rsid w:val="001663DF"/>
    <w:rsid w:val="001677D2"/>
    <w:rsid w:val="00170C09"/>
    <w:rsid w:val="00170EFC"/>
    <w:rsid w:val="00172381"/>
    <w:rsid w:val="0017381F"/>
    <w:rsid w:val="00175F42"/>
    <w:rsid w:val="00177AC6"/>
    <w:rsid w:val="00180635"/>
    <w:rsid w:val="001807EE"/>
    <w:rsid w:val="00180F2A"/>
    <w:rsid w:val="00181FF7"/>
    <w:rsid w:val="00183A88"/>
    <w:rsid w:val="00183D10"/>
    <w:rsid w:val="00184072"/>
    <w:rsid w:val="00184D83"/>
    <w:rsid w:val="00186192"/>
    <w:rsid w:val="00186B16"/>
    <w:rsid w:val="00186E6B"/>
    <w:rsid w:val="0019047A"/>
    <w:rsid w:val="00191E52"/>
    <w:rsid w:val="001921C3"/>
    <w:rsid w:val="00192C80"/>
    <w:rsid w:val="00192E7A"/>
    <w:rsid w:val="00194FD1"/>
    <w:rsid w:val="001950C2"/>
    <w:rsid w:val="001979F1"/>
    <w:rsid w:val="001A2335"/>
    <w:rsid w:val="001A2C56"/>
    <w:rsid w:val="001A4CC0"/>
    <w:rsid w:val="001A51BF"/>
    <w:rsid w:val="001A6C87"/>
    <w:rsid w:val="001A7DF0"/>
    <w:rsid w:val="001B13F5"/>
    <w:rsid w:val="001B1535"/>
    <w:rsid w:val="001B34BE"/>
    <w:rsid w:val="001B63E7"/>
    <w:rsid w:val="001C1FBB"/>
    <w:rsid w:val="001C4DE7"/>
    <w:rsid w:val="001C4E78"/>
    <w:rsid w:val="001C593A"/>
    <w:rsid w:val="001C599D"/>
    <w:rsid w:val="001C6A19"/>
    <w:rsid w:val="001C7B9E"/>
    <w:rsid w:val="001D030F"/>
    <w:rsid w:val="001D088A"/>
    <w:rsid w:val="001D38F1"/>
    <w:rsid w:val="001D3DA6"/>
    <w:rsid w:val="001D4B40"/>
    <w:rsid w:val="001D5056"/>
    <w:rsid w:val="001D5B4E"/>
    <w:rsid w:val="001D6E04"/>
    <w:rsid w:val="001D70ED"/>
    <w:rsid w:val="001D7F03"/>
    <w:rsid w:val="001E0DB1"/>
    <w:rsid w:val="001E3CEF"/>
    <w:rsid w:val="001E495E"/>
    <w:rsid w:val="001E5254"/>
    <w:rsid w:val="001E640B"/>
    <w:rsid w:val="001F451A"/>
    <w:rsid w:val="001F53CA"/>
    <w:rsid w:val="001F5894"/>
    <w:rsid w:val="001F59F1"/>
    <w:rsid w:val="001F5EB6"/>
    <w:rsid w:val="001F64AC"/>
    <w:rsid w:val="001F65F5"/>
    <w:rsid w:val="001F687B"/>
    <w:rsid w:val="001F72DB"/>
    <w:rsid w:val="00200666"/>
    <w:rsid w:val="002017E4"/>
    <w:rsid w:val="0020275D"/>
    <w:rsid w:val="00203F7B"/>
    <w:rsid w:val="0020461A"/>
    <w:rsid w:val="00204929"/>
    <w:rsid w:val="0020685D"/>
    <w:rsid w:val="00207557"/>
    <w:rsid w:val="00211D23"/>
    <w:rsid w:val="00214E6B"/>
    <w:rsid w:val="00214F0D"/>
    <w:rsid w:val="00215C3E"/>
    <w:rsid w:val="00216CE4"/>
    <w:rsid w:val="00222F8A"/>
    <w:rsid w:val="0022394A"/>
    <w:rsid w:val="00223B05"/>
    <w:rsid w:val="002251D3"/>
    <w:rsid w:val="0022522E"/>
    <w:rsid w:val="00225761"/>
    <w:rsid w:val="00227798"/>
    <w:rsid w:val="00230251"/>
    <w:rsid w:val="00231BEF"/>
    <w:rsid w:val="00234D98"/>
    <w:rsid w:val="00237168"/>
    <w:rsid w:val="00237DBF"/>
    <w:rsid w:val="0024111C"/>
    <w:rsid w:val="00241130"/>
    <w:rsid w:val="00245C64"/>
    <w:rsid w:val="002470EE"/>
    <w:rsid w:val="00247E2D"/>
    <w:rsid w:val="00250F67"/>
    <w:rsid w:val="0025198A"/>
    <w:rsid w:val="00252195"/>
    <w:rsid w:val="00253D2C"/>
    <w:rsid w:val="00254762"/>
    <w:rsid w:val="00256107"/>
    <w:rsid w:val="00256897"/>
    <w:rsid w:val="00256CD3"/>
    <w:rsid w:val="002614C5"/>
    <w:rsid w:val="00261525"/>
    <w:rsid w:val="00262B70"/>
    <w:rsid w:val="0026367F"/>
    <w:rsid w:val="002646D6"/>
    <w:rsid w:val="00266D56"/>
    <w:rsid w:val="0026728E"/>
    <w:rsid w:val="002673FE"/>
    <w:rsid w:val="00272A74"/>
    <w:rsid w:val="002738BD"/>
    <w:rsid w:val="00274A64"/>
    <w:rsid w:val="00275EB9"/>
    <w:rsid w:val="00275FC6"/>
    <w:rsid w:val="00277371"/>
    <w:rsid w:val="002773F2"/>
    <w:rsid w:val="00282437"/>
    <w:rsid w:val="002830AB"/>
    <w:rsid w:val="00283D5E"/>
    <w:rsid w:val="0028409E"/>
    <w:rsid w:val="002847C7"/>
    <w:rsid w:val="00284C29"/>
    <w:rsid w:val="00290600"/>
    <w:rsid w:val="00290C69"/>
    <w:rsid w:val="00291EAB"/>
    <w:rsid w:val="00292DF2"/>
    <w:rsid w:val="002959D1"/>
    <w:rsid w:val="00296921"/>
    <w:rsid w:val="002976D5"/>
    <w:rsid w:val="00297A77"/>
    <w:rsid w:val="00297B35"/>
    <w:rsid w:val="002A0934"/>
    <w:rsid w:val="002A1653"/>
    <w:rsid w:val="002A243B"/>
    <w:rsid w:val="002A245B"/>
    <w:rsid w:val="002A2806"/>
    <w:rsid w:val="002A29F6"/>
    <w:rsid w:val="002A2A45"/>
    <w:rsid w:val="002A3D37"/>
    <w:rsid w:val="002A74D1"/>
    <w:rsid w:val="002A76F0"/>
    <w:rsid w:val="002A7A77"/>
    <w:rsid w:val="002B0B58"/>
    <w:rsid w:val="002B1CCE"/>
    <w:rsid w:val="002B2A74"/>
    <w:rsid w:val="002B33B2"/>
    <w:rsid w:val="002B41E0"/>
    <w:rsid w:val="002B467A"/>
    <w:rsid w:val="002B5F29"/>
    <w:rsid w:val="002B67E1"/>
    <w:rsid w:val="002C0418"/>
    <w:rsid w:val="002C13B0"/>
    <w:rsid w:val="002C1BBA"/>
    <w:rsid w:val="002C4154"/>
    <w:rsid w:val="002C64E2"/>
    <w:rsid w:val="002C65CA"/>
    <w:rsid w:val="002C6ECA"/>
    <w:rsid w:val="002D1F4C"/>
    <w:rsid w:val="002D2120"/>
    <w:rsid w:val="002D2F04"/>
    <w:rsid w:val="002D3161"/>
    <w:rsid w:val="002D322C"/>
    <w:rsid w:val="002D5E6A"/>
    <w:rsid w:val="002D6794"/>
    <w:rsid w:val="002D7E99"/>
    <w:rsid w:val="002E0E95"/>
    <w:rsid w:val="002E1658"/>
    <w:rsid w:val="002E1A68"/>
    <w:rsid w:val="002E2DED"/>
    <w:rsid w:val="002E306F"/>
    <w:rsid w:val="002E3096"/>
    <w:rsid w:val="002E4524"/>
    <w:rsid w:val="002E608D"/>
    <w:rsid w:val="002E6FB2"/>
    <w:rsid w:val="002E6FD5"/>
    <w:rsid w:val="002F229C"/>
    <w:rsid w:val="002F30A7"/>
    <w:rsid w:val="002F466F"/>
    <w:rsid w:val="002F4EB6"/>
    <w:rsid w:val="002F5AFC"/>
    <w:rsid w:val="002F5F04"/>
    <w:rsid w:val="002F7C7C"/>
    <w:rsid w:val="002F7E85"/>
    <w:rsid w:val="00300468"/>
    <w:rsid w:val="00300A34"/>
    <w:rsid w:val="00302D25"/>
    <w:rsid w:val="00302E65"/>
    <w:rsid w:val="003051F8"/>
    <w:rsid w:val="0030607C"/>
    <w:rsid w:val="00306F93"/>
    <w:rsid w:val="003105B8"/>
    <w:rsid w:val="003121BF"/>
    <w:rsid w:val="00315741"/>
    <w:rsid w:val="00320CD1"/>
    <w:rsid w:val="00321A4D"/>
    <w:rsid w:val="0032237D"/>
    <w:rsid w:val="00324211"/>
    <w:rsid w:val="003243CE"/>
    <w:rsid w:val="00324686"/>
    <w:rsid w:val="0032655A"/>
    <w:rsid w:val="003271FD"/>
    <w:rsid w:val="0032766A"/>
    <w:rsid w:val="003303CA"/>
    <w:rsid w:val="00330877"/>
    <w:rsid w:val="00333CA1"/>
    <w:rsid w:val="00337145"/>
    <w:rsid w:val="00337BFB"/>
    <w:rsid w:val="003406A1"/>
    <w:rsid w:val="00340816"/>
    <w:rsid w:val="00342C92"/>
    <w:rsid w:val="0034476D"/>
    <w:rsid w:val="003451FA"/>
    <w:rsid w:val="00346D0F"/>
    <w:rsid w:val="003472C7"/>
    <w:rsid w:val="00347310"/>
    <w:rsid w:val="00347747"/>
    <w:rsid w:val="003509C2"/>
    <w:rsid w:val="00352A3B"/>
    <w:rsid w:val="00354291"/>
    <w:rsid w:val="0035474E"/>
    <w:rsid w:val="00355720"/>
    <w:rsid w:val="0035573D"/>
    <w:rsid w:val="003562D3"/>
    <w:rsid w:val="0035679A"/>
    <w:rsid w:val="0035764E"/>
    <w:rsid w:val="00362E23"/>
    <w:rsid w:val="003637D6"/>
    <w:rsid w:val="00364759"/>
    <w:rsid w:val="00365061"/>
    <w:rsid w:val="00367AC7"/>
    <w:rsid w:val="00373B66"/>
    <w:rsid w:val="00373DED"/>
    <w:rsid w:val="00375DBC"/>
    <w:rsid w:val="00376DAF"/>
    <w:rsid w:val="0037711A"/>
    <w:rsid w:val="00380E70"/>
    <w:rsid w:val="00381D8A"/>
    <w:rsid w:val="00381DF3"/>
    <w:rsid w:val="0038484B"/>
    <w:rsid w:val="00386F81"/>
    <w:rsid w:val="0039091A"/>
    <w:rsid w:val="00390CDC"/>
    <w:rsid w:val="003911CA"/>
    <w:rsid w:val="0039334B"/>
    <w:rsid w:val="0039358F"/>
    <w:rsid w:val="00393F47"/>
    <w:rsid w:val="00394AC7"/>
    <w:rsid w:val="00395215"/>
    <w:rsid w:val="00396DE8"/>
    <w:rsid w:val="00396FCB"/>
    <w:rsid w:val="00397B4D"/>
    <w:rsid w:val="003A0676"/>
    <w:rsid w:val="003A0B58"/>
    <w:rsid w:val="003A0CF7"/>
    <w:rsid w:val="003A1F79"/>
    <w:rsid w:val="003A2D2E"/>
    <w:rsid w:val="003A6E8F"/>
    <w:rsid w:val="003B3A81"/>
    <w:rsid w:val="003B3E95"/>
    <w:rsid w:val="003B4AC5"/>
    <w:rsid w:val="003B4C1F"/>
    <w:rsid w:val="003B5349"/>
    <w:rsid w:val="003B6ED2"/>
    <w:rsid w:val="003C1775"/>
    <w:rsid w:val="003C2E82"/>
    <w:rsid w:val="003C4BE4"/>
    <w:rsid w:val="003C4E22"/>
    <w:rsid w:val="003C52A4"/>
    <w:rsid w:val="003C5893"/>
    <w:rsid w:val="003C7E9E"/>
    <w:rsid w:val="003D12CC"/>
    <w:rsid w:val="003D1C9B"/>
    <w:rsid w:val="003D25D3"/>
    <w:rsid w:val="003D2F24"/>
    <w:rsid w:val="003D43D3"/>
    <w:rsid w:val="003D654A"/>
    <w:rsid w:val="003D78E1"/>
    <w:rsid w:val="003D7D5E"/>
    <w:rsid w:val="003E1136"/>
    <w:rsid w:val="003E1417"/>
    <w:rsid w:val="003E219D"/>
    <w:rsid w:val="003E2B94"/>
    <w:rsid w:val="003E2CF5"/>
    <w:rsid w:val="003E3FA0"/>
    <w:rsid w:val="003E4A52"/>
    <w:rsid w:val="003E4C3C"/>
    <w:rsid w:val="003E5BCF"/>
    <w:rsid w:val="003E6DCF"/>
    <w:rsid w:val="003F00FC"/>
    <w:rsid w:val="003F1819"/>
    <w:rsid w:val="003F210A"/>
    <w:rsid w:val="003F46B6"/>
    <w:rsid w:val="003F4DCE"/>
    <w:rsid w:val="003F591A"/>
    <w:rsid w:val="003F5C50"/>
    <w:rsid w:val="003F6712"/>
    <w:rsid w:val="003F6734"/>
    <w:rsid w:val="003F77F9"/>
    <w:rsid w:val="003F7BC8"/>
    <w:rsid w:val="004008C7"/>
    <w:rsid w:val="00400905"/>
    <w:rsid w:val="00403362"/>
    <w:rsid w:val="004045B9"/>
    <w:rsid w:val="0040528F"/>
    <w:rsid w:val="00407B24"/>
    <w:rsid w:val="00407C91"/>
    <w:rsid w:val="0041139F"/>
    <w:rsid w:val="00411658"/>
    <w:rsid w:val="004124B0"/>
    <w:rsid w:val="0041258D"/>
    <w:rsid w:val="004138AC"/>
    <w:rsid w:val="00413AE5"/>
    <w:rsid w:val="00413B7A"/>
    <w:rsid w:val="00413C45"/>
    <w:rsid w:val="00416260"/>
    <w:rsid w:val="00417002"/>
    <w:rsid w:val="004179BD"/>
    <w:rsid w:val="00420B92"/>
    <w:rsid w:val="0042106C"/>
    <w:rsid w:val="00422733"/>
    <w:rsid w:val="00422B00"/>
    <w:rsid w:val="00425913"/>
    <w:rsid w:val="00426764"/>
    <w:rsid w:val="004273E9"/>
    <w:rsid w:val="00427622"/>
    <w:rsid w:val="0042773A"/>
    <w:rsid w:val="00430FE2"/>
    <w:rsid w:val="0043318F"/>
    <w:rsid w:val="00433891"/>
    <w:rsid w:val="0043502B"/>
    <w:rsid w:val="004363FE"/>
    <w:rsid w:val="0044087C"/>
    <w:rsid w:val="004408A6"/>
    <w:rsid w:val="00440A52"/>
    <w:rsid w:val="0044292E"/>
    <w:rsid w:val="00442B30"/>
    <w:rsid w:val="0044525A"/>
    <w:rsid w:val="004458A0"/>
    <w:rsid w:val="00446C00"/>
    <w:rsid w:val="00454E35"/>
    <w:rsid w:val="004600A9"/>
    <w:rsid w:val="00463192"/>
    <w:rsid w:val="0046332F"/>
    <w:rsid w:val="004636AD"/>
    <w:rsid w:val="00463E98"/>
    <w:rsid w:val="004645AF"/>
    <w:rsid w:val="004646F2"/>
    <w:rsid w:val="00470D11"/>
    <w:rsid w:val="0047180B"/>
    <w:rsid w:val="00472173"/>
    <w:rsid w:val="004734E9"/>
    <w:rsid w:val="004735BD"/>
    <w:rsid w:val="0047399C"/>
    <w:rsid w:val="00473C24"/>
    <w:rsid w:val="004750FD"/>
    <w:rsid w:val="0047734C"/>
    <w:rsid w:val="00480CDC"/>
    <w:rsid w:val="00481E35"/>
    <w:rsid w:val="00483561"/>
    <w:rsid w:val="0048480D"/>
    <w:rsid w:val="00487AA1"/>
    <w:rsid w:val="004911A2"/>
    <w:rsid w:val="004922D5"/>
    <w:rsid w:val="00493D23"/>
    <w:rsid w:val="0049449C"/>
    <w:rsid w:val="00495093"/>
    <w:rsid w:val="0049626E"/>
    <w:rsid w:val="0049721C"/>
    <w:rsid w:val="004A071E"/>
    <w:rsid w:val="004A1722"/>
    <w:rsid w:val="004A196F"/>
    <w:rsid w:val="004A28D1"/>
    <w:rsid w:val="004A435D"/>
    <w:rsid w:val="004A6F01"/>
    <w:rsid w:val="004B0FFF"/>
    <w:rsid w:val="004B1AB5"/>
    <w:rsid w:val="004B280B"/>
    <w:rsid w:val="004B2C49"/>
    <w:rsid w:val="004B2E8A"/>
    <w:rsid w:val="004B3079"/>
    <w:rsid w:val="004B35CC"/>
    <w:rsid w:val="004C1A49"/>
    <w:rsid w:val="004C1EA1"/>
    <w:rsid w:val="004C48BE"/>
    <w:rsid w:val="004C5818"/>
    <w:rsid w:val="004C654F"/>
    <w:rsid w:val="004C68D6"/>
    <w:rsid w:val="004C6BDF"/>
    <w:rsid w:val="004C7A21"/>
    <w:rsid w:val="004D16B9"/>
    <w:rsid w:val="004D2CD2"/>
    <w:rsid w:val="004D44B5"/>
    <w:rsid w:val="004D4B99"/>
    <w:rsid w:val="004D5812"/>
    <w:rsid w:val="004D5B07"/>
    <w:rsid w:val="004D7916"/>
    <w:rsid w:val="004D7938"/>
    <w:rsid w:val="004E14A7"/>
    <w:rsid w:val="004E1BA2"/>
    <w:rsid w:val="004E1D13"/>
    <w:rsid w:val="004E42AF"/>
    <w:rsid w:val="004E5F0B"/>
    <w:rsid w:val="004E6954"/>
    <w:rsid w:val="004F173B"/>
    <w:rsid w:val="004F2FE3"/>
    <w:rsid w:val="004F4877"/>
    <w:rsid w:val="004F731C"/>
    <w:rsid w:val="004F7F5B"/>
    <w:rsid w:val="0050001A"/>
    <w:rsid w:val="00504023"/>
    <w:rsid w:val="0050482A"/>
    <w:rsid w:val="00505C4C"/>
    <w:rsid w:val="00506510"/>
    <w:rsid w:val="00511E2C"/>
    <w:rsid w:val="00512A3E"/>
    <w:rsid w:val="005137FA"/>
    <w:rsid w:val="00517494"/>
    <w:rsid w:val="00517C44"/>
    <w:rsid w:val="00520B2D"/>
    <w:rsid w:val="005238FE"/>
    <w:rsid w:val="00524B88"/>
    <w:rsid w:val="00526380"/>
    <w:rsid w:val="00526C48"/>
    <w:rsid w:val="0052777C"/>
    <w:rsid w:val="00527E75"/>
    <w:rsid w:val="00530BCB"/>
    <w:rsid w:val="00530DAF"/>
    <w:rsid w:val="005327B2"/>
    <w:rsid w:val="005332EB"/>
    <w:rsid w:val="005342E4"/>
    <w:rsid w:val="0053483C"/>
    <w:rsid w:val="00534C13"/>
    <w:rsid w:val="0053525F"/>
    <w:rsid w:val="00540DFB"/>
    <w:rsid w:val="00541BA9"/>
    <w:rsid w:val="00543122"/>
    <w:rsid w:val="005434BB"/>
    <w:rsid w:val="00543C61"/>
    <w:rsid w:val="00544D2B"/>
    <w:rsid w:val="00547785"/>
    <w:rsid w:val="00547FB1"/>
    <w:rsid w:val="00552D3D"/>
    <w:rsid w:val="005544E1"/>
    <w:rsid w:val="0055680B"/>
    <w:rsid w:val="00557EBF"/>
    <w:rsid w:val="00560F37"/>
    <w:rsid w:val="005619E7"/>
    <w:rsid w:val="00562135"/>
    <w:rsid w:val="005621F3"/>
    <w:rsid w:val="00566597"/>
    <w:rsid w:val="0056731E"/>
    <w:rsid w:val="00567C21"/>
    <w:rsid w:val="005714C6"/>
    <w:rsid w:val="005731CA"/>
    <w:rsid w:val="00575755"/>
    <w:rsid w:val="005769BB"/>
    <w:rsid w:val="00576ED5"/>
    <w:rsid w:val="00577604"/>
    <w:rsid w:val="0057797C"/>
    <w:rsid w:val="00580A2A"/>
    <w:rsid w:val="005848BB"/>
    <w:rsid w:val="005876A6"/>
    <w:rsid w:val="00587CF2"/>
    <w:rsid w:val="0059079B"/>
    <w:rsid w:val="00591266"/>
    <w:rsid w:val="00593569"/>
    <w:rsid w:val="0059388D"/>
    <w:rsid w:val="00595D7E"/>
    <w:rsid w:val="005974EB"/>
    <w:rsid w:val="005A320A"/>
    <w:rsid w:val="005A5214"/>
    <w:rsid w:val="005A57AF"/>
    <w:rsid w:val="005A6044"/>
    <w:rsid w:val="005A76FE"/>
    <w:rsid w:val="005B03B1"/>
    <w:rsid w:val="005B0C1F"/>
    <w:rsid w:val="005B13A0"/>
    <w:rsid w:val="005B192B"/>
    <w:rsid w:val="005B396D"/>
    <w:rsid w:val="005B3A4F"/>
    <w:rsid w:val="005B42F8"/>
    <w:rsid w:val="005B5546"/>
    <w:rsid w:val="005B6E01"/>
    <w:rsid w:val="005B7A77"/>
    <w:rsid w:val="005C2BCD"/>
    <w:rsid w:val="005C4AC0"/>
    <w:rsid w:val="005C7CE2"/>
    <w:rsid w:val="005D0AA8"/>
    <w:rsid w:val="005D1568"/>
    <w:rsid w:val="005D17FF"/>
    <w:rsid w:val="005D2489"/>
    <w:rsid w:val="005D2DD8"/>
    <w:rsid w:val="005D6185"/>
    <w:rsid w:val="005D6CB3"/>
    <w:rsid w:val="005E226E"/>
    <w:rsid w:val="005E365F"/>
    <w:rsid w:val="005E485B"/>
    <w:rsid w:val="005E5FCE"/>
    <w:rsid w:val="005E72A2"/>
    <w:rsid w:val="005E7A59"/>
    <w:rsid w:val="005F1201"/>
    <w:rsid w:val="005F2A87"/>
    <w:rsid w:val="005F7921"/>
    <w:rsid w:val="0060273F"/>
    <w:rsid w:val="0060337F"/>
    <w:rsid w:val="00604A4C"/>
    <w:rsid w:val="00605677"/>
    <w:rsid w:val="00605A87"/>
    <w:rsid w:val="006066A9"/>
    <w:rsid w:val="00606918"/>
    <w:rsid w:val="00606A16"/>
    <w:rsid w:val="00607036"/>
    <w:rsid w:val="00607381"/>
    <w:rsid w:val="0061090D"/>
    <w:rsid w:val="00610E2B"/>
    <w:rsid w:val="00612F02"/>
    <w:rsid w:val="006137B4"/>
    <w:rsid w:val="006142A4"/>
    <w:rsid w:val="00614B51"/>
    <w:rsid w:val="006206B1"/>
    <w:rsid w:val="00622423"/>
    <w:rsid w:val="00623359"/>
    <w:rsid w:val="00626E0B"/>
    <w:rsid w:val="006270DB"/>
    <w:rsid w:val="00627D7A"/>
    <w:rsid w:val="00631491"/>
    <w:rsid w:val="0063196E"/>
    <w:rsid w:val="0063307A"/>
    <w:rsid w:val="00636AFE"/>
    <w:rsid w:val="00636F62"/>
    <w:rsid w:val="00637C59"/>
    <w:rsid w:val="006423DF"/>
    <w:rsid w:val="006423EB"/>
    <w:rsid w:val="0064254E"/>
    <w:rsid w:val="006426C5"/>
    <w:rsid w:val="00643BC5"/>
    <w:rsid w:val="0064669B"/>
    <w:rsid w:val="00646713"/>
    <w:rsid w:val="006506B6"/>
    <w:rsid w:val="00651FB2"/>
    <w:rsid w:val="006528E1"/>
    <w:rsid w:val="0065389F"/>
    <w:rsid w:val="00654C51"/>
    <w:rsid w:val="006600D6"/>
    <w:rsid w:val="00660EA5"/>
    <w:rsid w:val="006613F7"/>
    <w:rsid w:val="006620EA"/>
    <w:rsid w:val="00662D7F"/>
    <w:rsid w:val="00664290"/>
    <w:rsid w:val="0066496F"/>
    <w:rsid w:val="006669AD"/>
    <w:rsid w:val="0066758B"/>
    <w:rsid w:val="00667DB5"/>
    <w:rsid w:val="006713F8"/>
    <w:rsid w:val="00673C33"/>
    <w:rsid w:val="00674E18"/>
    <w:rsid w:val="00675364"/>
    <w:rsid w:val="00675840"/>
    <w:rsid w:val="00675DD5"/>
    <w:rsid w:val="00676A95"/>
    <w:rsid w:val="0068143A"/>
    <w:rsid w:val="0068278B"/>
    <w:rsid w:val="006833CF"/>
    <w:rsid w:val="00683D6A"/>
    <w:rsid w:val="00686533"/>
    <w:rsid w:val="00686677"/>
    <w:rsid w:val="00686CDA"/>
    <w:rsid w:val="0069022A"/>
    <w:rsid w:val="00694C27"/>
    <w:rsid w:val="00695AA8"/>
    <w:rsid w:val="00696B24"/>
    <w:rsid w:val="00696F71"/>
    <w:rsid w:val="006979E5"/>
    <w:rsid w:val="006A6475"/>
    <w:rsid w:val="006A6EE9"/>
    <w:rsid w:val="006A7C5B"/>
    <w:rsid w:val="006B067F"/>
    <w:rsid w:val="006B3250"/>
    <w:rsid w:val="006B3E48"/>
    <w:rsid w:val="006B43C1"/>
    <w:rsid w:val="006B53B1"/>
    <w:rsid w:val="006B59C6"/>
    <w:rsid w:val="006B6AC7"/>
    <w:rsid w:val="006C06DC"/>
    <w:rsid w:val="006C1BD9"/>
    <w:rsid w:val="006C226E"/>
    <w:rsid w:val="006C25DD"/>
    <w:rsid w:val="006C2A61"/>
    <w:rsid w:val="006C6647"/>
    <w:rsid w:val="006C6B7E"/>
    <w:rsid w:val="006C6C68"/>
    <w:rsid w:val="006C75A0"/>
    <w:rsid w:val="006C7CC8"/>
    <w:rsid w:val="006D0F75"/>
    <w:rsid w:val="006D16BC"/>
    <w:rsid w:val="006D1C50"/>
    <w:rsid w:val="006D29FB"/>
    <w:rsid w:val="006D31D7"/>
    <w:rsid w:val="006D5165"/>
    <w:rsid w:val="006D52BE"/>
    <w:rsid w:val="006D5F86"/>
    <w:rsid w:val="006D7147"/>
    <w:rsid w:val="006D7234"/>
    <w:rsid w:val="006D7B14"/>
    <w:rsid w:val="006E160A"/>
    <w:rsid w:val="006E6BA8"/>
    <w:rsid w:val="006E7B32"/>
    <w:rsid w:val="006F054F"/>
    <w:rsid w:val="006F1018"/>
    <w:rsid w:val="006F198A"/>
    <w:rsid w:val="006F2AE3"/>
    <w:rsid w:val="006F3B13"/>
    <w:rsid w:val="006F3C14"/>
    <w:rsid w:val="006F54EB"/>
    <w:rsid w:val="006F5508"/>
    <w:rsid w:val="006F5D2A"/>
    <w:rsid w:val="007009DB"/>
    <w:rsid w:val="00701882"/>
    <w:rsid w:val="00701EE1"/>
    <w:rsid w:val="007036C3"/>
    <w:rsid w:val="0070404D"/>
    <w:rsid w:val="007047CA"/>
    <w:rsid w:val="007063BD"/>
    <w:rsid w:val="0071017C"/>
    <w:rsid w:val="007112D9"/>
    <w:rsid w:val="00711879"/>
    <w:rsid w:val="00712D86"/>
    <w:rsid w:val="007136F7"/>
    <w:rsid w:val="00713BE1"/>
    <w:rsid w:val="00717181"/>
    <w:rsid w:val="00717E2E"/>
    <w:rsid w:val="00720B4B"/>
    <w:rsid w:val="00722D30"/>
    <w:rsid w:val="0072531E"/>
    <w:rsid w:val="007256E6"/>
    <w:rsid w:val="00725808"/>
    <w:rsid w:val="007267BB"/>
    <w:rsid w:val="00726A34"/>
    <w:rsid w:val="00727E8C"/>
    <w:rsid w:val="0073108C"/>
    <w:rsid w:val="00732169"/>
    <w:rsid w:val="007328DF"/>
    <w:rsid w:val="00732E20"/>
    <w:rsid w:val="007348DC"/>
    <w:rsid w:val="0074043B"/>
    <w:rsid w:val="0074107D"/>
    <w:rsid w:val="00743720"/>
    <w:rsid w:val="00743AE2"/>
    <w:rsid w:val="00746611"/>
    <w:rsid w:val="0074740C"/>
    <w:rsid w:val="00750ED8"/>
    <w:rsid w:val="0075339A"/>
    <w:rsid w:val="0075376B"/>
    <w:rsid w:val="00754047"/>
    <w:rsid w:val="00754B14"/>
    <w:rsid w:val="00756CA4"/>
    <w:rsid w:val="00757EAE"/>
    <w:rsid w:val="00763398"/>
    <w:rsid w:val="00763988"/>
    <w:rsid w:val="00763E98"/>
    <w:rsid w:val="00764234"/>
    <w:rsid w:val="0076669F"/>
    <w:rsid w:val="00767129"/>
    <w:rsid w:val="00771549"/>
    <w:rsid w:val="007716AF"/>
    <w:rsid w:val="00773A7F"/>
    <w:rsid w:val="00773F2B"/>
    <w:rsid w:val="00775479"/>
    <w:rsid w:val="00775BA2"/>
    <w:rsid w:val="00781C04"/>
    <w:rsid w:val="0078327C"/>
    <w:rsid w:val="0078387B"/>
    <w:rsid w:val="00784E48"/>
    <w:rsid w:val="00785291"/>
    <w:rsid w:val="00786ECD"/>
    <w:rsid w:val="00787744"/>
    <w:rsid w:val="00787AD9"/>
    <w:rsid w:val="0079123A"/>
    <w:rsid w:val="007912E8"/>
    <w:rsid w:val="00792CE0"/>
    <w:rsid w:val="00793F5C"/>
    <w:rsid w:val="007954B7"/>
    <w:rsid w:val="007A1631"/>
    <w:rsid w:val="007A5A31"/>
    <w:rsid w:val="007A60C5"/>
    <w:rsid w:val="007A66B3"/>
    <w:rsid w:val="007A6A42"/>
    <w:rsid w:val="007A71F3"/>
    <w:rsid w:val="007A7AF8"/>
    <w:rsid w:val="007B0544"/>
    <w:rsid w:val="007B0D24"/>
    <w:rsid w:val="007B0FD8"/>
    <w:rsid w:val="007B1232"/>
    <w:rsid w:val="007B1247"/>
    <w:rsid w:val="007B1716"/>
    <w:rsid w:val="007B6EFD"/>
    <w:rsid w:val="007B7A22"/>
    <w:rsid w:val="007C0921"/>
    <w:rsid w:val="007C0C06"/>
    <w:rsid w:val="007C40BA"/>
    <w:rsid w:val="007C493A"/>
    <w:rsid w:val="007C5020"/>
    <w:rsid w:val="007C5130"/>
    <w:rsid w:val="007C52EC"/>
    <w:rsid w:val="007C5F62"/>
    <w:rsid w:val="007C64AB"/>
    <w:rsid w:val="007D0C1D"/>
    <w:rsid w:val="007D290B"/>
    <w:rsid w:val="007D3454"/>
    <w:rsid w:val="007D397E"/>
    <w:rsid w:val="007D635B"/>
    <w:rsid w:val="007E1084"/>
    <w:rsid w:val="007E55A1"/>
    <w:rsid w:val="007F1E2D"/>
    <w:rsid w:val="007F42B7"/>
    <w:rsid w:val="007F4606"/>
    <w:rsid w:val="007F517E"/>
    <w:rsid w:val="007F57F9"/>
    <w:rsid w:val="007F622D"/>
    <w:rsid w:val="007F6BD8"/>
    <w:rsid w:val="007F778D"/>
    <w:rsid w:val="00801916"/>
    <w:rsid w:val="00804BE5"/>
    <w:rsid w:val="008058DC"/>
    <w:rsid w:val="0080724C"/>
    <w:rsid w:val="00807FD7"/>
    <w:rsid w:val="00811D17"/>
    <w:rsid w:val="0081213F"/>
    <w:rsid w:val="008141D0"/>
    <w:rsid w:val="0081588A"/>
    <w:rsid w:val="00815A7D"/>
    <w:rsid w:val="00815EE0"/>
    <w:rsid w:val="008239E4"/>
    <w:rsid w:val="00824934"/>
    <w:rsid w:val="00825B1C"/>
    <w:rsid w:val="00825B43"/>
    <w:rsid w:val="00832440"/>
    <w:rsid w:val="008336CC"/>
    <w:rsid w:val="0083372A"/>
    <w:rsid w:val="00833B1D"/>
    <w:rsid w:val="00833C52"/>
    <w:rsid w:val="00833FBB"/>
    <w:rsid w:val="00835A4A"/>
    <w:rsid w:val="00836143"/>
    <w:rsid w:val="00836B7C"/>
    <w:rsid w:val="008410DB"/>
    <w:rsid w:val="008429E1"/>
    <w:rsid w:val="0084399D"/>
    <w:rsid w:val="00843F61"/>
    <w:rsid w:val="00845663"/>
    <w:rsid w:val="00845C49"/>
    <w:rsid w:val="00846DCE"/>
    <w:rsid w:val="00847F6A"/>
    <w:rsid w:val="00850F59"/>
    <w:rsid w:val="00852AA0"/>
    <w:rsid w:val="00853536"/>
    <w:rsid w:val="00854569"/>
    <w:rsid w:val="00855E03"/>
    <w:rsid w:val="0085664B"/>
    <w:rsid w:val="008574E5"/>
    <w:rsid w:val="0086048C"/>
    <w:rsid w:val="00861EC6"/>
    <w:rsid w:val="00862BD3"/>
    <w:rsid w:val="00863B9B"/>
    <w:rsid w:val="008643C4"/>
    <w:rsid w:val="00865C79"/>
    <w:rsid w:val="008712EB"/>
    <w:rsid w:val="0087162E"/>
    <w:rsid w:val="00871861"/>
    <w:rsid w:val="00872B5C"/>
    <w:rsid w:val="00872D3A"/>
    <w:rsid w:val="00873D0F"/>
    <w:rsid w:val="0087430D"/>
    <w:rsid w:val="0087637B"/>
    <w:rsid w:val="0087667A"/>
    <w:rsid w:val="0088030A"/>
    <w:rsid w:val="00881C71"/>
    <w:rsid w:val="00885746"/>
    <w:rsid w:val="00885CA5"/>
    <w:rsid w:val="00890B33"/>
    <w:rsid w:val="00890B87"/>
    <w:rsid w:val="00892249"/>
    <w:rsid w:val="00892F1E"/>
    <w:rsid w:val="008949DF"/>
    <w:rsid w:val="008954CF"/>
    <w:rsid w:val="008A0A6C"/>
    <w:rsid w:val="008A2515"/>
    <w:rsid w:val="008A2ACD"/>
    <w:rsid w:val="008A36DA"/>
    <w:rsid w:val="008A4E81"/>
    <w:rsid w:val="008A6257"/>
    <w:rsid w:val="008A7BA5"/>
    <w:rsid w:val="008A7D6D"/>
    <w:rsid w:val="008B1390"/>
    <w:rsid w:val="008B1969"/>
    <w:rsid w:val="008B2F7D"/>
    <w:rsid w:val="008B3AFA"/>
    <w:rsid w:val="008B49C3"/>
    <w:rsid w:val="008B643D"/>
    <w:rsid w:val="008B7841"/>
    <w:rsid w:val="008C147D"/>
    <w:rsid w:val="008C3C34"/>
    <w:rsid w:val="008C4008"/>
    <w:rsid w:val="008C5296"/>
    <w:rsid w:val="008C5DD0"/>
    <w:rsid w:val="008C6A61"/>
    <w:rsid w:val="008C790D"/>
    <w:rsid w:val="008C7E0E"/>
    <w:rsid w:val="008D09B3"/>
    <w:rsid w:val="008D2825"/>
    <w:rsid w:val="008D2B54"/>
    <w:rsid w:val="008D4C68"/>
    <w:rsid w:val="008E6311"/>
    <w:rsid w:val="008F09BA"/>
    <w:rsid w:val="008F1A6A"/>
    <w:rsid w:val="008F3A8D"/>
    <w:rsid w:val="008F5562"/>
    <w:rsid w:val="009057EF"/>
    <w:rsid w:val="00906EE6"/>
    <w:rsid w:val="00912880"/>
    <w:rsid w:val="00912AA5"/>
    <w:rsid w:val="00917DA6"/>
    <w:rsid w:val="00921264"/>
    <w:rsid w:val="0092256B"/>
    <w:rsid w:val="00924DA7"/>
    <w:rsid w:val="009269FC"/>
    <w:rsid w:val="00926E19"/>
    <w:rsid w:val="00930DF4"/>
    <w:rsid w:val="009316D7"/>
    <w:rsid w:val="00931A0D"/>
    <w:rsid w:val="009335BD"/>
    <w:rsid w:val="00935040"/>
    <w:rsid w:val="00935D7D"/>
    <w:rsid w:val="00935F2D"/>
    <w:rsid w:val="00936465"/>
    <w:rsid w:val="00940618"/>
    <w:rsid w:val="00942020"/>
    <w:rsid w:val="009426E9"/>
    <w:rsid w:val="00942F7C"/>
    <w:rsid w:val="0094405F"/>
    <w:rsid w:val="00945766"/>
    <w:rsid w:val="00955FC0"/>
    <w:rsid w:val="00956ABF"/>
    <w:rsid w:val="009579A2"/>
    <w:rsid w:val="009603EF"/>
    <w:rsid w:val="00960D28"/>
    <w:rsid w:val="00961AB4"/>
    <w:rsid w:val="00962517"/>
    <w:rsid w:val="00962DF5"/>
    <w:rsid w:val="00964B56"/>
    <w:rsid w:val="00971802"/>
    <w:rsid w:val="00971A73"/>
    <w:rsid w:val="00971D2A"/>
    <w:rsid w:val="00973895"/>
    <w:rsid w:val="00975D2F"/>
    <w:rsid w:val="00976016"/>
    <w:rsid w:val="00977590"/>
    <w:rsid w:val="00980A9B"/>
    <w:rsid w:val="00984903"/>
    <w:rsid w:val="00985159"/>
    <w:rsid w:val="00985409"/>
    <w:rsid w:val="009909F1"/>
    <w:rsid w:val="00990D30"/>
    <w:rsid w:val="00990F9A"/>
    <w:rsid w:val="00990FC0"/>
    <w:rsid w:val="00991402"/>
    <w:rsid w:val="00991AE2"/>
    <w:rsid w:val="00991E07"/>
    <w:rsid w:val="009925A5"/>
    <w:rsid w:val="00992B22"/>
    <w:rsid w:val="0099332F"/>
    <w:rsid w:val="00993C52"/>
    <w:rsid w:val="00994998"/>
    <w:rsid w:val="00995759"/>
    <w:rsid w:val="00997A31"/>
    <w:rsid w:val="00997CED"/>
    <w:rsid w:val="009A14E0"/>
    <w:rsid w:val="009A1A0B"/>
    <w:rsid w:val="009A278F"/>
    <w:rsid w:val="009A2FE2"/>
    <w:rsid w:val="009A32A6"/>
    <w:rsid w:val="009A62F4"/>
    <w:rsid w:val="009A6763"/>
    <w:rsid w:val="009A6C43"/>
    <w:rsid w:val="009A7104"/>
    <w:rsid w:val="009B04B6"/>
    <w:rsid w:val="009B0A9E"/>
    <w:rsid w:val="009B1117"/>
    <w:rsid w:val="009B68E9"/>
    <w:rsid w:val="009B7A87"/>
    <w:rsid w:val="009C05C5"/>
    <w:rsid w:val="009C065F"/>
    <w:rsid w:val="009C1205"/>
    <w:rsid w:val="009C2F73"/>
    <w:rsid w:val="009C5714"/>
    <w:rsid w:val="009C708F"/>
    <w:rsid w:val="009D2C0F"/>
    <w:rsid w:val="009D4245"/>
    <w:rsid w:val="009D49C4"/>
    <w:rsid w:val="009D5320"/>
    <w:rsid w:val="009E0B6F"/>
    <w:rsid w:val="009E129C"/>
    <w:rsid w:val="009E25D9"/>
    <w:rsid w:val="009E2992"/>
    <w:rsid w:val="009E30FE"/>
    <w:rsid w:val="009E452F"/>
    <w:rsid w:val="009E52AE"/>
    <w:rsid w:val="009E57D4"/>
    <w:rsid w:val="009E5DD7"/>
    <w:rsid w:val="009E6042"/>
    <w:rsid w:val="009E7C6A"/>
    <w:rsid w:val="009E7D3E"/>
    <w:rsid w:val="009F17EC"/>
    <w:rsid w:val="009F584A"/>
    <w:rsid w:val="00A05E5D"/>
    <w:rsid w:val="00A07471"/>
    <w:rsid w:val="00A1117B"/>
    <w:rsid w:val="00A1164C"/>
    <w:rsid w:val="00A12F41"/>
    <w:rsid w:val="00A1304D"/>
    <w:rsid w:val="00A13C0C"/>
    <w:rsid w:val="00A13D4C"/>
    <w:rsid w:val="00A17B95"/>
    <w:rsid w:val="00A20A9F"/>
    <w:rsid w:val="00A24953"/>
    <w:rsid w:val="00A25EF9"/>
    <w:rsid w:val="00A27B20"/>
    <w:rsid w:val="00A31950"/>
    <w:rsid w:val="00A3296B"/>
    <w:rsid w:val="00A349B3"/>
    <w:rsid w:val="00A40AF3"/>
    <w:rsid w:val="00A40B92"/>
    <w:rsid w:val="00A41DDA"/>
    <w:rsid w:val="00A41F1B"/>
    <w:rsid w:val="00A42B1A"/>
    <w:rsid w:val="00A42BA9"/>
    <w:rsid w:val="00A43C55"/>
    <w:rsid w:val="00A43D17"/>
    <w:rsid w:val="00A46464"/>
    <w:rsid w:val="00A464A9"/>
    <w:rsid w:val="00A46EA5"/>
    <w:rsid w:val="00A50F7C"/>
    <w:rsid w:val="00A52CFF"/>
    <w:rsid w:val="00A52E9D"/>
    <w:rsid w:val="00A53307"/>
    <w:rsid w:val="00A53FC1"/>
    <w:rsid w:val="00A56A51"/>
    <w:rsid w:val="00A60837"/>
    <w:rsid w:val="00A60DFC"/>
    <w:rsid w:val="00A6193F"/>
    <w:rsid w:val="00A64616"/>
    <w:rsid w:val="00A64B5C"/>
    <w:rsid w:val="00A6509A"/>
    <w:rsid w:val="00A677FE"/>
    <w:rsid w:val="00A67F3E"/>
    <w:rsid w:val="00A719E6"/>
    <w:rsid w:val="00A71EF3"/>
    <w:rsid w:val="00A73CFA"/>
    <w:rsid w:val="00A7426C"/>
    <w:rsid w:val="00A7481F"/>
    <w:rsid w:val="00A753BC"/>
    <w:rsid w:val="00A7579E"/>
    <w:rsid w:val="00A75A32"/>
    <w:rsid w:val="00A8090F"/>
    <w:rsid w:val="00A810D8"/>
    <w:rsid w:val="00A812A8"/>
    <w:rsid w:val="00A829C2"/>
    <w:rsid w:val="00A82A40"/>
    <w:rsid w:val="00A8301E"/>
    <w:rsid w:val="00A844A7"/>
    <w:rsid w:val="00A86CFC"/>
    <w:rsid w:val="00A902DD"/>
    <w:rsid w:val="00A91BA5"/>
    <w:rsid w:val="00AA0D0B"/>
    <w:rsid w:val="00AA4250"/>
    <w:rsid w:val="00AA6370"/>
    <w:rsid w:val="00AA736B"/>
    <w:rsid w:val="00AB0387"/>
    <w:rsid w:val="00AB105E"/>
    <w:rsid w:val="00AB2468"/>
    <w:rsid w:val="00AB30CC"/>
    <w:rsid w:val="00AB45D7"/>
    <w:rsid w:val="00AB50A4"/>
    <w:rsid w:val="00AB6160"/>
    <w:rsid w:val="00AB6BE6"/>
    <w:rsid w:val="00AB72E3"/>
    <w:rsid w:val="00AB7C06"/>
    <w:rsid w:val="00AC06B8"/>
    <w:rsid w:val="00AC3229"/>
    <w:rsid w:val="00AC5476"/>
    <w:rsid w:val="00AC672D"/>
    <w:rsid w:val="00AC722F"/>
    <w:rsid w:val="00AD04F9"/>
    <w:rsid w:val="00AD0ACE"/>
    <w:rsid w:val="00AD0B4B"/>
    <w:rsid w:val="00AD2501"/>
    <w:rsid w:val="00AD4419"/>
    <w:rsid w:val="00AD4FEB"/>
    <w:rsid w:val="00AD60A3"/>
    <w:rsid w:val="00AE0451"/>
    <w:rsid w:val="00AE08BA"/>
    <w:rsid w:val="00AE0ED6"/>
    <w:rsid w:val="00AE4475"/>
    <w:rsid w:val="00AE6355"/>
    <w:rsid w:val="00AE780B"/>
    <w:rsid w:val="00AF09AF"/>
    <w:rsid w:val="00AF0E7E"/>
    <w:rsid w:val="00AF2F75"/>
    <w:rsid w:val="00AF3044"/>
    <w:rsid w:val="00AF6109"/>
    <w:rsid w:val="00AF7F98"/>
    <w:rsid w:val="00B01EAA"/>
    <w:rsid w:val="00B02DA1"/>
    <w:rsid w:val="00B037C8"/>
    <w:rsid w:val="00B04377"/>
    <w:rsid w:val="00B0452B"/>
    <w:rsid w:val="00B06CE1"/>
    <w:rsid w:val="00B06FE7"/>
    <w:rsid w:val="00B12B50"/>
    <w:rsid w:val="00B12BC5"/>
    <w:rsid w:val="00B14A12"/>
    <w:rsid w:val="00B151BF"/>
    <w:rsid w:val="00B151ED"/>
    <w:rsid w:val="00B16989"/>
    <w:rsid w:val="00B20134"/>
    <w:rsid w:val="00B2030F"/>
    <w:rsid w:val="00B21E3F"/>
    <w:rsid w:val="00B22BBB"/>
    <w:rsid w:val="00B24453"/>
    <w:rsid w:val="00B249EF"/>
    <w:rsid w:val="00B2506B"/>
    <w:rsid w:val="00B30959"/>
    <w:rsid w:val="00B33B0B"/>
    <w:rsid w:val="00B34D9C"/>
    <w:rsid w:val="00B36603"/>
    <w:rsid w:val="00B372D1"/>
    <w:rsid w:val="00B41ECA"/>
    <w:rsid w:val="00B432A2"/>
    <w:rsid w:val="00B458ED"/>
    <w:rsid w:val="00B45F4A"/>
    <w:rsid w:val="00B4674D"/>
    <w:rsid w:val="00B5011D"/>
    <w:rsid w:val="00B50337"/>
    <w:rsid w:val="00B5454A"/>
    <w:rsid w:val="00B546D6"/>
    <w:rsid w:val="00B5514D"/>
    <w:rsid w:val="00B56C70"/>
    <w:rsid w:val="00B56CC8"/>
    <w:rsid w:val="00B61321"/>
    <w:rsid w:val="00B62288"/>
    <w:rsid w:val="00B65ED0"/>
    <w:rsid w:val="00B666FF"/>
    <w:rsid w:val="00B669C9"/>
    <w:rsid w:val="00B67165"/>
    <w:rsid w:val="00B672CA"/>
    <w:rsid w:val="00B71D5E"/>
    <w:rsid w:val="00B71DC8"/>
    <w:rsid w:val="00B73E09"/>
    <w:rsid w:val="00B75584"/>
    <w:rsid w:val="00B75F25"/>
    <w:rsid w:val="00B773DE"/>
    <w:rsid w:val="00B80CB0"/>
    <w:rsid w:val="00B82691"/>
    <w:rsid w:val="00B82B34"/>
    <w:rsid w:val="00B8532D"/>
    <w:rsid w:val="00B9081F"/>
    <w:rsid w:val="00B90996"/>
    <w:rsid w:val="00B91473"/>
    <w:rsid w:val="00B93109"/>
    <w:rsid w:val="00B93B21"/>
    <w:rsid w:val="00B948F7"/>
    <w:rsid w:val="00B952D1"/>
    <w:rsid w:val="00B95A12"/>
    <w:rsid w:val="00B968BF"/>
    <w:rsid w:val="00B97325"/>
    <w:rsid w:val="00B97ECD"/>
    <w:rsid w:val="00BA47F0"/>
    <w:rsid w:val="00BA49DE"/>
    <w:rsid w:val="00BA52AB"/>
    <w:rsid w:val="00BA53DB"/>
    <w:rsid w:val="00BA55FF"/>
    <w:rsid w:val="00BA5784"/>
    <w:rsid w:val="00BB005C"/>
    <w:rsid w:val="00BB12F1"/>
    <w:rsid w:val="00BB13B5"/>
    <w:rsid w:val="00BB1560"/>
    <w:rsid w:val="00BB2BD7"/>
    <w:rsid w:val="00BB4054"/>
    <w:rsid w:val="00BB5458"/>
    <w:rsid w:val="00BB6353"/>
    <w:rsid w:val="00BB647F"/>
    <w:rsid w:val="00BB701A"/>
    <w:rsid w:val="00BB74B9"/>
    <w:rsid w:val="00BB7561"/>
    <w:rsid w:val="00BB79CD"/>
    <w:rsid w:val="00BC0E2F"/>
    <w:rsid w:val="00BC62F1"/>
    <w:rsid w:val="00BC7817"/>
    <w:rsid w:val="00BC7F90"/>
    <w:rsid w:val="00BD007B"/>
    <w:rsid w:val="00BD0FB8"/>
    <w:rsid w:val="00BD2BDE"/>
    <w:rsid w:val="00BD2C69"/>
    <w:rsid w:val="00BD2F84"/>
    <w:rsid w:val="00BD3089"/>
    <w:rsid w:val="00BD3352"/>
    <w:rsid w:val="00BD44B2"/>
    <w:rsid w:val="00BD54ED"/>
    <w:rsid w:val="00BD6D7E"/>
    <w:rsid w:val="00BE41FB"/>
    <w:rsid w:val="00BE5B88"/>
    <w:rsid w:val="00BE6D47"/>
    <w:rsid w:val="00BE7334"/>
    <w:rsid w:val="00BE77D2"/>
    <w:rsid w:val="00BF051F"/>
    <w:rsid w:val="00BF26D1"/>
    <w:rsid w:val="00BF37F9"/>
    <w:rsid w:val="00BF3E86"/>
    <w:rsid w:val="00BF575F"/>
    <w:rsid w:val="00BF756D"/>
    <w:rsid w:val="00C00385"/>
    <w:rsid w:val="00C00CCC"/>
    <w:rsid w:val="00C00CEA"/>
    <w:rsid w:val="00C022B1"/>
    <w:rsid w:val="00C05D1E"/>
    <w:rsid w:val="00C0623B"/>
    <w:rsid w:val="00C069A1"/>
    <w:rsid w:val="00C127BC"/>
    <w:rsid w:val="00C141D5"/>
    <w:rsid w:val="00C14725"/>
    <w:rsid w:val="00C1606A"/>
    <w:rsid w:val="00C160BE"/>
    <w:rsid w:val="00C17B82"/>
    <w:rsid w:val="00C2166E"/>
    <w:rsid w:val="00C2262D"/>
    <w:rsid w:val="00C22CFD"/>
    <w:rsid w:val="00C22D8D"/>
    <w:rsid w:val="00C233FA"/>
    <w:rsid w:val="00C25152"/>
    <w:rsid w:val="00C25C9F"/>
    <w:rsid w:val="00C26030"/>
    <w:rsid w:val="00C27577"/>
    <w:rsid w:val="00C3139C"/>
    <w:rsid w:val="00C31670"/>
    <w:rsid w:val="00C32EA4"/>
    <w:rsid w:val="00C336DB"/>
    <w:rsid w:val="00C338C6"/>
    <w:rsid w:val="00C34207"/>
    <w:rsid w:val="00C353E7"/>
    <w:rsid w:val="00C361F9"/>
    <w:rsid w:val="00C36529"/>
    <w:rsid w:val="00C37A4C"/>
    <w:rsid w:val="00C41622"/>
    <w:rsid w:val="00C478AC"/>
    <w:rsid w:val="00C47E21"/>
    <w:rsid w:val="00C50D92"/>
    <w:rsid w:val="00C51A28"/>
    <w:rsid w:val="00C53095"/>
    <w:rsid w:val="00C53B93"/>
    <w:rsid w:val="00C612D6"/>
    <w:rsid w:val="00C61736"/>
    <w:rsid w:val="00C636F4"/>
    <w:rsid w:val="00C64AAF"/>
    <w:rsid w:val="00C64D99"/>
    <w:rsid w:val="00C702CA"/>
    <w:rsid w:val="00C70351"/>
    <w:rsid w:val="00C70442"/>
    <w:rsid w:val="00C70E03"/>
    <w:rsid w:val="00C7238F"/>
    <w:rsid w:val="00C72F9B"/>
    <w:rsid w:val="00C739E9"/>
    <w:rsid w:val="00C80A0B"/>
    <w:rsid w:val="00C80B4E"/>
    <w:rsid w:val="00C82064"/>
    <w:rsid w:val="00C82EAA"/>
    <w:rsid w:val="00C848ED"/>
    <w:rsid w:val="00C84923"/>
    <w:rsid w:val="00C84D5F"/>
    <w:rsid w:val="00C84E00"/>
    <w:rsid w:val="00C92241"/>
    <w:rsid w:val="00C925BF"/>
    <w:rsid w:val="00C92A17"/>
    <w:rsid w:val="00C93906"/>
    <w:rsid w:val="00C94D9F"/>
    <w:rsid w:val="00C951DD"/>
    <w:rsid w:val="00C956E4"/>
    <w:rsid w:val="00C958DA"/>
    <w:rsid w:val="00C95F8E"/>
    <w:rsid w:val="00C96003"/>
    <w:rsid w:val="00C96E33"/>
    <w:rsid w:val="00C97641"/>
    <w:rsid w:val="00CA2101"/>
    <w:rsid w:val="00CA261C"/>
    <w:rsid w:val="00CA39AF"/>
    <w:rsid w:val="00CA3EDB"/>
    <w:rsid w:val="00CA424B"/>
    <w:rsid w:val="00CA455C"/>
    <w:rsid w:val="00CB1D84"/>
    <w:rsid w:val="00CB1FF9"/>
    <w:rsid w:val="00CC0274"/>
    <w:rsid w:val="00CC09DD"/>
    <w:rsid w:val="00CC18AA"/>
    <w:rsid w:val="00CC2DBC"/>
    <w:rsid w:val="00CC2F82"/>
    <w:rsid w:val="00CC3BCF"/>
    <w:rsid w:val="00CC6103"/>
    <w:rsid w:val="00CC73BD"/>
    <w:rsid w:val="00CC73D5"/>
    <w:rsid w:val="00CC75C3"/>
    <w:rsid w:val="00CD056F"/>
    <w:rsid w:val="00CD0F84"/>
    <w:rsid w:val="00CD11D9"/>
    <w:rsid w:val="00CD1B07"/>
    <w:rsid w:val="00CD2FFA"/>
    <w:rsid w:val="00CD3034"/>
    <w:rsid w:val="00CD30D9"/>
    <w:rsid w:val="00CD5784"/>
    <w:rsid w:val="00CD58FA"/>
    <w:rsid w:val="00CD73FE"/>
    <w:rsid w:val="00CD7DF1"/>
    <w:rsid w:val="00CE1874"/>
    <w:rsid w:val="00CE1DE1"/>
    <w:rsid w:val="00CE239F"/>
    <w:rsid w:val="00CE2918"/>
    <w:rsid w:val="00CE4934"/>
    <w:rsid w:val="00CE534F"/>
    <w:rsid w:val="00CE6093"/>
    <w:rsid w:val="00CE62F3"/>
    <w:rsid w:val="00CF0541"/>
    <w:rsid w:val="00CF2A98"/>
    <w:rsid w:val="00CF476D"/>
    <w:rsid w:val="00CF5F4C"/>
    <w:rsid w:val="00CF6226"/>
    <w:rsid w:val="00CF674B"/>
    <w:rsid w:val="00CF75E0"/>
    <w:rsid w:val="00D01D72"/>
    <w:rsid w:val="00D04B26"/>
    <w:rsid w:val="00D05CAB"/>
    <w:rsid w:val="00D05D56"/>
    <w:rsid w:val="00D0636C"/>
    <w:rsid w:val="00D06B3B"/>
    <w:rsid w:val="00D06C61"/>
    <w:rsid w:val="00D070BB"/>
    <w:rsid w:val="00D10ACB"/>
    <w:rsid w:val="00D10C89"/>
    <w:rsid w:val="00D11D7D"/>
    <w:rsid w:val="00D12939"/>
    <w:rsid w:val="00D12ACD"/>
    <w:rsid w:val="00D13B07"/>
    <w:rsid w:val="00D14EAD"/>
    <w:rsid w:val="00D22839"/>
    <w:rsid w:val="00D24493"/>
    <w:rsid w:val="00D2474C"/>
    <w:rsid w:val="00D25480"/>
    <w:rsid w:val="00D254B2"/>
    <w:rsid w:val="00D25D82"/>
    <w:rsid w:val="00D25EB1"/>
    <w:rsid w:val="00D26DD0"/>
    <w:rsid w:val="00D30698"/>
    <w:rsid w:val="00D332A4"/>
    <w:rsid w:val="00D338E1"/>
    <w:rsid w:val="00D36EB4"/>
    <w:rsid w:val="00D37047"/>
    <w:rsid w:val="00D376F8"/>
    <w:rsid w:val="00D41CB5"/>
    <w:rsid w:val="00D42A45"/>
    <w:rsid w:val="00D42C73"/>
    <w:rsid w:val="00D4461F"/>
    <w:rsid w:val="00D44F89"/>
    <w:rsid w:val="00D5083A"/>
    <w:rsid w:val="00D51A86"/>
    <w:rsid w:val="00D52210"/>
    <w:rsid w:val="00D5263F"/>
    <w:rsid w:val="00D53E44"/>
    <w:rsid w:val="00D54394"/>
    <w:rsid w:val="00D54F63"/>
    <w:rsid w:val="00D56ED8"/>
    <w:rsid w:val="00D60B4A"/>
    <w:rsid w:val="00D630CA"/>
    <w:rsid w:val="00D64A69"/>
    <w:rsid w:val="00D6583A"/>
    <w:rsid w:val="00D664CA"/>
    <w:rsid w:val="00D66A84"/>
    <w:rsid w:val="00D66E69"/>
    <w:rsid w:val="00D7212B"/>
    <w:rsid w:val="00D73A03"/>
    <w:rsid w:val="00D75490"/>
    <w:rsid w:val="00D76B46"/>
    <w:rsid w:val="00D80396"/>
    <w:rsid w:val="00D82FC6"/>
    <w:rsid w:val="00D8596E"/>
    <w:rsid w:val="00D87045"/>
    <w:rsid w:val="00D874BE"/>
    <w:rsid w:val="00D90223"/>
    <w:rsid w:val="00D914C1"/>
    <w:rsid w:val="00D935E5"/>
    <w:rsid w:val="00D95D52"/>
    <w:rsid w:val="00D95FCB"/>
    <w:rsid w:val="00D96440"/>
    <w:rsid w:val="00D97A99"/>
    <w:rsid w:val="00DA0B00"/>
    <w:rsid w:val="00DA410F"/>
    <w:rsid w:val="00DA5FF0"/>
    <w:rsid w:val="00DB08A8"/>
    <w:rsid w:val="00DB0D01"/>
    <w:rsid w:val="00DB1097"/>
    <w:rsid w:val="00DB3350"/>
    <w:rsid w:val="00DB3B06"/>
    <w:rsid w:val="00DB4FAD"/>
    <w:rsid w:val="00DC412F"/>
    <w:rsid w:val="00DC4EDE"/>
    <w:rsid w:val="00DC529D"/>
    <w:rsid w:val="00DC5628"/>
    <w:rsid w:val="00DC6FEB"/>
    <w:rsid w:val="00DC723A"/>
    <w:rsid w:val="00DD17F8"/>
    <w:rsid w:val="00DD2810"/>
    <w:rsid w:val="00DD2C24"/>
    <w:rsid w:val="00DD52CB"/>
    <w:rsid w:val="00DD5C69"/>
    <w:rsid w:val="00DE1E44"/>
    <w:rsid w:val="00DE3F71"/>
    <w:rsid w:val="00DE41F4"/>
    <w:rsid w:val="00DE5AF6"/>
    <w:rsid w:val="00DE6150"/>
    <w:rsid w:val="00DF0209"/>
    <w:rsid w:val="00DF088C"/>
    <w:rsid w:val="00DF0B59"/>
    <w:rsid w:val="00DF19E0"/>
    <w:rsid w:val="00DF36CD"/>
    <w:rsid w:val="00DF5286"/>
    <w:rsid w:val="00DF70F2"/>
    <w:rsid w:val="00DF72A7"/>
    <w:rsid w:val="00DF73C5"/>
    <w:rsid w:val="00E005F6"/>
    <w:rsid w:val="00E03A91"/>
    <w:rsid w:val="00E0583C"/>
    <w:rsid w:val="00E05E07"/>
    <w:rsid w:val="00E06F61"/>
    <w:rsid w:val="00E079BB"/>
    <w:rsid w:val="00E10662"/>
    <w:rsid w:val="00E10EAE"/>
    <w:rsid w:val="00E110F0"/>
    <w:rsid w:val="00E116CF"/>
    <w:rsid w:val="00E16F23"/>
    <w:rsid w:val="00E21EE9"/>
    <w:rsid w:val="00E237B4"/>
    <w:rsid w:val="00E23CD8"/>
    <w:rsid w:val="00E26C3C"/>
    <w:rsid w:val="00E3141D"/>
    <w:rsid w:val="00E31F0D"/>
    <w:rsid w:val="00E324D0"/>
    <w:rsid w:val="00E3287F"/>
    <w:rsid w:val="00E34AAD"/>
    <w:rsid w:val="00E3567C"/>
    <w:rsid w:val="00E42907"/>
    <w:rsid w:val="00E42DA8"/>
    <w:rsid w:val="00E43AC9"/>
    <w:rsid w:val="00E449F9"/>
    <w:rsid w:val="00E4672E"/>
    <w:rsid w:val="00E4732E"/>
    <w:rsid w:val="00E478F3"/>
    <w:rsid w:val="00E509CB"/>
    <w:rsid w:val="00E517A3"/>
    <w:rsid w:val="00E51DD5"/>
    <w:rsid w:val="00E52DB7"/>
    <w:rsid w:val="00E55D1D"/>
    <w:rsid w:val="00E5717E"/>
    <w:rsid w:val="00E57E00"/>
    <w:rsid w:val="00E61C01"/>
    <w:rsid w:val="00E61F3E"/>
    <w:rsid w:val="00E644B5"/>
    <w:rsid w:val="00E6452F"/>
    <w:rsid w:val="00E64662"/>
    <w:rsid w:val="00E6486D"/>
    <w:rsid w:val="00E65E54"/>
    <w:rsid w:val="00E70032"/>
    <w:rsid w:val="00E72D30"/>
    <w:rsid w:val="00E736CC"/>
    <w:rsid w:val="00E736DA"/>
    <w:rsid w:val="00E7529D"/>
    <w:rsid w:val="00E752A2"/>
    <w:rsid w:val="00E778B5"/>
    <w:rsid w:val="00E807D5"/>
    <w:rsid w:val="00E835CB"/>
    <w:rsid w:val="00E850C8"/>
    <w:rsid w:val="00E851FB"/>
    <w:rsid w:val="00E85F06"/>
    <w:rsid w:val="00E86646"/>
    <w:rsid w:val="00E8679C"/>
    <w:rsid w:val="00E86F41"/>
    <w:rsid w:val="00E8749E"/>
    <w:rsid w:val="00E926F1"/>
    <w:rsid w:val="00E944B7"/>
    <w:rsid w:val="00E9549A"/>
    <w:rsid w:val="00E977B3"/>
    <w:rsid w:val="00E979D4"/>
    <w:rsid w:val="00EA0F6A"/>
    <w:rsid w:val="00EA1244"/>
    <w:rsid w:val="00EA1843"/>
    <w:rsid w:val="00EA2B08"/>
    <w:rsid w:val="00EA3B04"/>
    <w:rsid w:val="00EA698E"/>
    <w:rsid w:val="00EA6A3A"/>
    <w:rsid w:val="00EA7F01"/>
    <w:rsid w:val="00EB0D4C"/>
    <w:rsid w:val="00EB0DF9"/>
    <w:rsid w:val="00EB3F10"/>
    <w:rsid w:val="00EB4AFC"/>
    <w:rsid w:val="00EC3C8E"/>
    <w:rsid w:val="00EC433A"/>
    <w:rsid w:val="00EC4918"/>
    <w:rsid w:val="00EC4D7C"/>
    <w:rsid w:val="00EC544A"/>
    <w:rsid w:val="00EC5990"/>
    <w:rsid w:val="00ED1225"/>
    <w:rsid w:val="00ED465C"/>
    <w:rsid w:val="00ED639A"/>
    <w:rsid w:val="00EE1A50"/>
    <w:rsid w:val="00EE3113"/>
    <w:rsid w:val="00EE34F8"/>
    <w:rsid w:val="00EE39B8"/>
    <w:rsid w:val="00EE402B"/>
    <w:rsid w:val="00EE5F5D"/>
    <w:rsid w:val="00EE7E11"/>
    <w:rsid w:val="00EF04F8"/>
    <w:rsid w:val="00EF0901"/>
    <w:rsid w:val="00EF09E9"/>
    <w:rsid w:val="00EF2A25"/>
    <w:rsid w:val="00EF4366"/>
    <w:rsid w:val="00EF484B"/>
    <w:rsid w:val="00EF4E6A"/>
    <w:rsid w:val="00EF579F"/>
    <w:rsid w:val="00EF6A1F"/>
    <w:rsid w:val="00F00747"/>
    <w:rsid w:val="00F009E4"/>
    <w:rsid w:val="00F0146D"/>
    <w:rsid w:val="00F102C1"/>
    <w:rsid w:val="00F10C00"/>
    <w:rsid w:val="00F113C7"/>
    <w:rsid w:val="00F12F5B"/>
    <w:rsid w:val="00F13700"/>
    <w:rsid w:val="00F15EC4"/>
    <w:rsid w:val="00F17125"/>
    <w:rsid w:val="00F17687"/>
    <w:rsid w:val="00F20A39"/>
    <w:rsid w:val="00F21002"/>
    <w:rsid w:val="00F23853"/>
    <w:rsid w:val="00F23FA1"/>
    <w:rsid w:val="00F25418"/>
    <w:rsid w:val="00F27CB7"/>
    <w:rsid w:val="00F30651"/>
    <w:rsid w:val="00F308A9"/>
    <w:rsid w:val="00F335B2"/>
    <w:rsid w:val="00F335B9"/>
    <w:rsid w:val="00F36571"/>
    <w:rsid w:val="00F36790"/>
    <w:rsid w:val="00F370C7"/>
    <w:rsid w:val="00F37F17"/>
    <w:rsid w:val="00F40213"/>
    <w:rsid w:val="00F40FF1"/>
    <w:rsid w:val="00F42B23"/>
    <w:rsid w:val="00F4408C"/>
    <w:rsid w:val="00F4433F"/>
    <w:rsid w:val="00F44402"/>
    <w:rsid w:val="00F44610"/>
    <w:rsid w:val="00F46F85"/>
    <w:rsid w:val="00F4782D"/>
    <w:rsid w:val="00F508C8"/>
    <w:rsid w:val="00F51692"/>
    <w:rsid w:val="00F53C47"/>
    <w:rsid w:val="00F54ABC"/>
    <w:rsid w:val="00F54BC9"/>
    <w:rsid w:val="00F54CCB"/>
    <w:rsid w:val="00F560AB"/>
    <w:rsid w:val="00F61598"/>
    <w:rsid w:val="00F619C3"/>
    <w:rsid w:val="00F623D8"/>
    <w:rsid w:val="00F63A07"/>
    <w:rsid w:val="00F64723"/>
    <w:rsid w:val="00F64EF4"/>
    <w:rsid w:val="00F6513C"/>
    <w:rsid w:val="00F67738"/>
    <w:rsid w:val="00F70C0B"/>
    <w:rsid w:val="00F72740"/>
    <w:rsid w:val="00F73B5F"/>
    <w:rsid w:val="00F73E2D"/>
    <w:rsid w:val="00F748B3"/>
    <w:rsid w:val="00F74FE0"/>
    <w:rsid w:val="00F75CB8"/>
    <w:rsid w:val="00F764DE"/>
    <w:rsid w:val="00F806E4"/>
    <w:rsid w:val="00F827A7"/>
    <w:rsid w:val="00F83406"/>
    <w:rsid w:val="00F85A62"/>
    <w:rsid w:val="00F86230"/>
    <w:rsid w:val="00F8728B"/>
    <w:rsid w:val="00F873A4"/>
    <w:rsid w:val="00F875C5"/>
    <w:rsid w:val="00F92A48"/>
    <w:rsid w:val="00F92E9A"/>
    <w:rsid w:val="00F937C6"/>
    <w:rsid w:val="00F940D2"/>
    <w:rsid w:val="00F96B7B"/>
    <w:rsid w:val="00F97823"/>
    <w:rsid w:val="00F97D9E"/>
    <w:rsid w:val="00FA0838"/>
    <w:rsid w:val="00FA3327"/>
    <w:rsid w:val="00FA36C3"/>
    <w:rsid w:val="00FA3999"/>
    <w:rsid w:val="00FA3D0D"/>
    <w:rsid w:val="00FA3EEA"/>
    <w:rsid w:val="00FA676B"/>
    <w:rsid w:val="00FB08E3"/>
    <w:rsid w:val="00FB2FC5"/>
    <w:rsid w:val="00FB3916"/>
    <w:rsid w:val="00FB4519"/>
    <w:rsid w:val="00FB6679"/>
    <w:rsid w:val="00FC1698"/>
    <w:rsid w:val="00FC1BCC"/>
    <w:rsid w:val="00FC2B22"/>
    <w:rsid w:val="00FC34F1"/>
    <w:rsid w:val="00FC3906"/>
    <w:rsid w:val="00FC3A43"/>
    <w:rsid w:val="00FC3D3B"/>
    <w:rsid w:val="00FC485E"/>
    <w:rsid w:val="00FC621E"/>
    <w:rsid w:val="00FD0EDF"/>
    <w:rsid w:val="00FD3AB6"/>
    <w:rsid w:val="00FD4A01"/>
    <w:rsid w:val="00FD4A89"/>
    <w:rsid w:val="00FD551F"/>
    <w:rsid w:val="00FD716B"/>
    <w:rsid w:val="00FD74DD"/>
    <w:rsid w:val="00FD79BD"/>
    <w:rsid w:val="00FE00C4"/>
    <w:rsid w:val="00FE0563"/>
    <w:rsid w:val="00FE097D"/>
    <w:rsid w:val="00FE3322"/>
    <w:rsid w:val="00FE3BBC"/>
    <w:rsid w:val="00FE75AF"/>
    <w:rsid w:val="00FF4BC0"/>
    <w:rsid w:val="00FF5F07"/>
    <w:rsid w:val="00FF619A"/>
    <w:rsid w:val="00FF65E3"/>
    <w:rsid w:val="00FF7DB1"/>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8C4E46"/>
  <w15:docId w15:val="{9E5FD01C-250F-46DD-9748-6EFDCF0C2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531E"/>
    <w:pPr>
      <w:ind w:firstLine="284"/>
    </w:pPr>
    <w:rPr>
      <w:rFonts w:ascii="Arial" w:hAnsi="Arial"/>
      <w:sz w:val="24"/>
      <w:szCs w:val="24"/>
      <w:lang w:val="en-GB" w:eastAsia="en-US"/>
    </w:rPr>
  </w:style>
  <w:style w:type="paragraph" w:styleId="Heading1">
    <w:name w:val="heading 1"/>
    <w:basedOn w:val="Normal"/>
    <w:next w:val="Normal"/>
    <w:qFormat/>
    <w:rsid w:val="00524B88"/>
    <w:pPr>
      <w:keepNext/>
      <w:keepLines/>
      <w:numPr>
        <w:numId w:val="36"/>
      </w:numPr>
      <w:spacing w:before="240" w:line="360" w:lineRule="auto"/>
      <w:ind w:left="0" w:firstLine="0"/>
      <w:jc w:val="center"/>
      <w:outlineLvl w:val="0"/>
    </w:pPr>
    <w:rPr>
      <w:rFonts w:ascii="Times New Roman" w:hAnsi="Times New Roman"/>
      <w:b/>
      <w:sz w:val="32"/>
      <w:szCs w:val="32"/>
      <w:lang w:eastAsia="hu-HU"/>
    </w:rPr>
  </w:style>
  <w:style w:type="paragraph" w:styleId="Heading2">
    <w:name w:val="heading 2"/>
    <w:basedOn w:val="Heading1"/>
    <w:next w:val="Normal"/>
    <w:qFormat/>
    <w:rsid w:val="00E752A2"/>
    <w:pPr>
      <w:numPr>
        <w:ilvl w:val="1"/>
      </w:numPr>
      <w:spacing w:after="120"/>
      <w:ind w:left="709" w:hanging="709"/>
      <w:jc w:val="both"/>
      <w:outlineLvl w:val="1"/>
    </w:pPr>
    <w:rPr>
      <w:sz w:val="28"/>
      <w:szCs w:val="28"/>
    </w:rPr>
  </w:style>
  <w:style w:type="paragraph" w:styleId="Heading3">
    <w:name w:val="heading 3"/>
    <w:basedOn w:val="Normal"/>
    <w:next w:val="Normal"/>
    <w:qFormat/>
    <w:rsid w:val="002A2A45"/>
    <w:pPr>
      <w:keepNext/>
      <w:numPr>
        <w:ilvl w:val="2"/>
        <w:numId w:val="36"/>
      </w:numPr>
      <w:outlineLvl w:val="2"/>
    </w:pPr>
    <w:rPr>
      <w:b/>
      <w:bCs/>
      <w:sz w:val="16"/>
      <w:szCs w:val="16"/>
      <w:lang w:eastAsia="hu-HU"/>
    </w:rPr>
  </w:style>
  <w:style w:type="paragraph" w:styleId="Heading4">
    <w:name w:val="heading 4"/>
    <w:basedOn w:val="Normal"/>
    <w:next w:val="Normal"/>
    <w:qFormat/>
    <w:rsid w:val="002A0934"/>
    <w:pPr>
      <w:keepNext/>
      <w:spacing w:before="240" w:after="60"/>
      <w:outlineLvl w:val="3"/>
    </w:pPr>
    <w:rPr>
      <w:b/>
      <w:bCs/>
      <w:sz w:val="28"/>
      <w:szCs w:val="28"/>
    </w:rPr>
  </w:style>
  <w:style w:type="paragraph" w:styleId="Heading5">
    <w:name w:val="heading 5"/>
    <w:basedOn w:val="Normal"/>
    <w:next w:val="Normal"/>
    <w:qFormat/>
    <w:rsid w:val="002A0934"/>
    <w:pPr>
      <w:spacing w:before="240" w:after="60"/>
      <w:outlineLvl w:val="4"/>
    </w:pPr>
    <w:rPr>
      <w:b/>
      <w:bCs/>
      <w:i/>
      <w:iCs/>
      <w:sz w:val="26"/>
      <w:szCs w:val="26"/>
    </w:rPr>
  </w:style>
  <w:style w:type="paragraph" w:styleId="Heading6">
    <w:name w:val="heading 6"/>
    <w:basedOn w:val="Normal"/>
    <w:next w:val="Normal"/>
    <w:rsid w:val="002A0934"/>
    <w:pPr>
      <w:spacing w:before="240" w:after="60"/>
      <w:outlineLvl w:val="5"/>
    </w:pPr>
    <w:rPr>
      <w:b/>
      <w:bCs/>
      <w:sz w:val="22"/>
      <w:szCs w:val="22"/>
    </w:rPr>
  </w:style>
  <w:style w:type="paragraph" w:styleId="Heading7">
    <w:name w:val="heading 7"/>
    <w:basedOn w:val="Normal"/>
    <w:next w:val="Normal"/>
    <w:rsid w:val="002A0934"/>
    <w:pPr>
      <w:spacing w:before="240" w:after="60"/>
      <w:outlineLvl w:val="6"/>
    </w:pPr>
  </w:style>
  <w:style w:type="paragraph" w:styleId="Heading8">
    <w:name w:val="heading 8"/>
    <w:basedOn w:val="Normal"/>
    <w:next w:val="Normal"/>
    <w:rsid w:val="002A0934"/>
    <w:pPr>
      <w:spacing w:before="240" w:after="60"/>
      <w:outlineLvl w:val="7"/>
    </w:pPr>
    <w:rPr>
      <w:i/>
      <w:iCs/>
    </w:rPr>
  </w:style>
  <w:style w:type="paragraph" w:styleId="Heading9">
    <w:name w:val="heading 9"/>
    <w:basedOn w:val="Normal"/>
    <w:next w:val="Normal"/>
    <w:rsid w:val="002A0934"/>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rPr>
      <w:lang w:val="x-none"/>
    </w:rPr>
  </w:style>
  <w:style w:type="paragraph" w:styleId="Footer">
    <w:name w:val="footer"/>
    <w:basedOn w:val="Normal"/>
    <w:link w:val="FooterChar"/>
    <w:uiPriority w:val="99"/>
    <w:pPr>
      <w:tabs>
        <w:tab w:val="center" w:pos="4320"/>
        <w:tab w:val="right" w:pos="8640"/>
      </w:tabs>
    </w:pPr>
  </w:style>
  <w:style w:type="character" w:customStyle="1" w:styleId="FormField">
    <w:name w:val="FormField"/>
    <w:semiHidden/>
    <w:rPr>
      <w:rFonts w:ascii="Times New Roman" w:hAnsi="Times New Roman" w:cs="Times New Roman"/>
      <w:sz w:val="22"/>
      <w:szCs w:val="18"/>
    </w:rPr>
  </w:style>
  <w:style w:type="character" w:styleId="PageNumber">
    <w:name w:val="page number"/>
    <w:basedOn w:val="DefaultParagraphFont"/>
    <w:semiHidden/>
  </w:style>
  <w:style w:type="paragraph" w:styleId="BodyText3">
    <w:name w:val="Body Text 3"/>
    <w:basedOn w:val="Normal"/>
    <w:semiHidden/>
    <w:pPr>
      <w:tabs>
        <w:tab w:val="left" w:pos="7371"/>
      </w:tabs>
      <w:jc w:val="both"/>
    </w:pPr>
    <w:rPr>
      <w:szCs w:val="20"/>
      <w:lang w:eastAsia="hu-HU"/>
    </w:rPr>
  </w:style>
  <w:style w:type="numbering" w:styleId="111111">
    <w:name w:val="Outline List 2"/>
    <w:basedOn w:val="NoList"/>
    <w:semiHidden/>
    <w:rsid w:val="002A0934"/>
    <w:pPr>
      <w:numPr>
        <w:numId w:val="16"/>
      </w:numPr>
    </w:pPr>
  </w:style>
  <w:style w:type="character" w:styleId="Hyperlink">
    <w:name w:val="Hyperlink"/>
    <w:semiHidden/>
    <w:rsid w:val="001146FA"/>
    <w:rPr>
      <w:color w:val="0000FF"/>
      <w:u w:val="single"/>
    </w:rPr>
  </w:style>
  <w:style w:type="paragraph" w:styleId="BodyText">
    <w:name w:val="Body Text"/>
    <w:basedOn w:val="Normal"/>
    <w:link w:val="BodyTextChar"/>
    <w:semiHidden/>
    <w:rsid w:val="002A2A45"/>
    <w:pPr>
      <w:jc w:val="both"/>
    </w:pPr>
    <w:rPr>
      <w:lang w:val="hu-HU" w:eastAsia="hu-HU"/>
    </w:rPr>
  </w:style>
  <w:style w:type="paragraph" w:customStyle="1" w:styleId="style1">
    <w:name w:val="style1"/>
    <w:basedOn w:val="Normal"/>
    <w:semiHidden/>
    <w:rsid w:val="002A2A45"/>
    <w:pPr>
      <w:spacing w:before="100" w:beforeAutospacing="1" w:after="100" w:afterAutospacing="1"/>
    </w:pPr>
    <w:rPr>
      <w:lang w:eastAsia="hu-HU"/>
    </w:rPr>
  </w:style>
  <w:style w:type="character" w:styleId="Emphasis">
    <w:name w:val="Emphasis"/>
    <w:uiPriority w:val="20"/>
    <w:qFormat/>
    <w:rsid w:val="002A2A45"/>
    <w:rPr>
      <w:i/>
      <w:iCs/>
    </w:rPr>
  </w:style>
  <w:style w:type="paragraph" w:customStyle="1" w:styleId="Title1crc">
    <w:name w:val="Title_1_crc"/>
    <w:basedOn w:val="Normal"/>
    <w:link w:val="Title1crcChar"/>
    <w:rsid w:val="0030607C"/>
    <w:pPr>
      <w:keepNext/>
      <w:pageBreakBefore/>
      <w:widowControl w:val="0"/>
      <w:suppressAutoHyphens/>
      <w:spacing w:after="120"/>
    </w:pPr>
    <w:rPr>
      <w:b/>
      <w:caps/>
    </w:rPr>
  </w:style>
  <w:style w:type="character" w:customStyle="1" w:styleId="Title1crcChar">
    <w:name w:val="Title_1_crc Char"/>
    <w:link w:val="Title1crc"/>
    <w:rsid w:val="0030607C"/>
    <w:rPr>
      <w:b/>
      <w:caps/>
      <w:sz w:val="24"/>
      <w:szCs w:val="24"/>
      <w:lang w:val="en-GB" w:eastAsia="en-US" w:bidi="ar-SA"/>
    </w:rPr>
  </w:style>
  <w:style w:type="paragraph" w:customStyle="1" w:styleId="author">
    <w:name w:val="author"/>
    <w:basedOn w:val="Normal"/>
    <w:semiHidden/>
    <w:rsid w:val="0030607C"/>
    <w:pPr>
      <w:keepNext/>
      <w:suppressAutoHyphens/>
      <w:spacing w:after="120"/>
    </w:pPr>
    <w:rPr>
      <w:i/>
      <w:sz w:val="20"/>
      <w:szCs w:val="20"/>
    </w:rPr>
  </w:style>
  <w:style w:type="paragraph" w:customStyle="1" w:styleId="authorcrc">
    <w:name w:val="author_crc"/>
    <w:basedOn w:val="Normal"/>
    <w:rsid w:val="0030607C"/>
    <w:pPr>
      <w:spacing w:after="120"/>
    </w:pPr>
    <w:rPr>
      <w:i/>
      <w:sz w:val="20"/>
      <w:szCs w:val="20"/>
    </w:rPr>
  </w:style>
  <w:style w:type="paragraph" w:customStyle="1" w:styleId="adresscrc">
    <w:name w:val="adress_crc"/>
    <w:basedOn w:val="Normal"/>
    <w:rsid w:val="0030607C"/>
    <w:pPr>
      <w:tabs>
        <w:tab w:val="right" w:pos="180"/>
      </w:tabs>
      <w:ind w:left="113" w:hanging="113"/>
    </w:pPr>
    <w:rPr>
      <w:sz w:val="16"/>
      <w:szCs w:val="16"/>
      <w:vertAlign w:val="superscript"/>
    </w:rPr>
  </w:style>
  <w:style w:type="paragraph" w:customStyle="1" w:styleId="abstractcrc">
    <w:name w:val="abstract_crc"/>
    <w:basedOn w:val="BodyText"/>
    <w:rsid w:val="0030607C"/>
    <w:pPr>
      <w:spacing w:before="120"/>
    </w:pPr>
    <w:rPr>
      <w:b/>
      <w:bCs/>
      <w:sz w:val="16"/>
      <w:szCs w:val="16"/>
      <w:lang w:val="en-GB"/>
    </w:rPr>
  </w:style>
  <w:style w:type="paragraph" w:customStyle="1" w:styleId="Keywordscrc1">
    <w:name w:val="Keywords_crc_1"/>
    <w:basedOn w:val="Normal"/>
    <w:link w:val="Keywordscrc1Char"/>
    <w:semiHidden/>
    <w:rsid w:val="0030607C"/>
    <w:pPr>
      <w:spacing w:before="120"/>
    </w:pPr>
    <w:rPr>
      <w:b/>
      <w:bCs/>
      <w:sz w:val="16"/>
      <w:szCs w:val="16"/>
    </w:rPr>
  </w:style>
  <w:style w:type="character" w:customStyle="1" w:styleId="Keywordscrc1Char">
    <w:name w:val="Keywords_crc_1 Char"/>
    <w:link w:val="Keywordscrc1"/>
    <w:rsid w:val="0030607C"/>
    <w:rPr>
      <w:b/>
      <w:bCs/>
      <w:sz w:val="16"/>
      <w:szCs w:val="16"/>
      <w:lang w:val="en-GB" w:eastAsia="en-US" w:bidi="ar-SA"/>
    </w:rPr>
  </w:style>
  <w:style w:type="paragraph" w:customStyle="1" w:styleId="Keywords1crc">
    <w:name w:val="Keywords_1_crc"/>
    <w:basedOn w:val="Normal"/>
    <w:link w:val="Keywords1crcChar"/>
    <w:semiHidden/>
    <w:rsid w:val="0030607C"/>
    <w:pPr>
      <w:spacing w:before="120"/>
    </w:pPr>
    <w:rPr>
      <w:bCs/>
      <w:sz w:val="16"/>
      <w:szCs w:val="16"/>
    </w:rPr>
  </w:style>
  <w:style w:type="character" w:customStyle="1" w:styleId="Keywords1crcChar">
    <w:name w:val="Keywords_1_crc Char"/>
    <w:link w:val="Keywords1crc"/>
    <w:rsid w:val="0030607C"/>
    <w:rPr>
      <w:bCs/>
      <w:sz w:val="16"/>
      <w:szCs w:val="16"/>
      <w:lang w:val="en-GB" w:eastAsia="en-US" w:bidi="ar-SA"/>
    </w:rPr>
  </w:style>
  <w:style w:type="paragraph" w:customStyle="1" w:styleId="Abstract1crc">
    <w:name w:val="Abstract_1_crc"/>
    <w:basedOn w:val="abstractcrc"/>
    <w:rsid w:val="0030607C"/>
    <w:rPr>
      <w:b w:val="0"/>
    </w:rPr>
  </w:style>
  <w:style w:type="paragraph" w:customStyle="1" w:styleId="Title2crc">
    <w:name w:val="Title_2_crc"/>
    <w:basedOn w:val="Heading1"/>
    <w:rsid w:val="0030607C"/>
    <w:pPr>
      <w:numPr>
        <w:numId w:val="30"/>
      </w:numPr>
      <w:spacing w:before="120" w:after="80"/>
      <w:ind w:left="0" w:firstLine="0"/>
    </w:pPr>
    <w:rPr>
      <w:sz w:val="20"/>
      <w:szCs w:val="22"/>
    </w:rPr>
  </w:style>
  <w:style w:type="paragraph" w:customStyle="1" w:styleId="textcrc">
    <w:name w:val="text_crc"/>
    <w:basedOn w:val="BodyText"/>
    <w:link w:val="textcrcZnak"/>
    <w:rsid w:val="0030607C"/>
    <w:pPr>
      <w:keepNext/>
    </w:pPr>
    <w:rPr>
      <w:sz w:val="20"/>
      <w:szCs w:val="20"/>
      <w:lang w:val="en-GB"/>
    </w:rPr>
  </w:style>
  <w:style w:type="paragraph" w:customStyle="1" w:styleId="title3crc">
    <w:name w:val="title_3_crc"/>
    <w:basedOn w:val="Heading1"/>
    <w:rsid w:val="00375DBC"/>
    <w:pPr>
      <w:numPr>
        <w:numId w:val="0"/>
      </w:numPr>
      <w:spacing w:before="80"/>
    </w:pPr>
    <w:rPr>
      <w:b w:val="0"/>
      <w:i/>
      <w:sz w:val="20"/>
      <w:szCs w:val="20"/>
    </w:rPr>
  </w:style>
  <w:style w:type="paragraph" w:customStyle="1" w:styleId="figurecaptioncrc">
    <w:name w:val="figure caption_crc"/>
    <w:basedOn w:val="BodyText"/>
    <w:link w:val="figurecaptioncrcChar"/>
    <w:autoRedefine/>
    <w:rsid w:val="00BE5B88"/>
    <w:pPr>
      <w:suppressAutoHyphens/>
      <w:spacing w:before="120" w:after="120"/>
      <w:jc w:val="center"/>
    </w:pPr>
    <w:rPr>
      <w:bCs/>
      <w:noProof/>
      <w:sz w:val="16"/>
      <w:szCs w:val="16"/>
      <w:lang w:val="en-GB"/>
    </w:rPr>
  </w:style>
  <w:style w:type="paragraph" w:customStyle="1" w:styleId="tablelodycrc">
    <w:name w:val="table_lody_crc"/>
    <w:basedOn w:val="Normal"/>
    <w:rsid w:val="00375DBC"/>
    <w:pPr>
      <w:spacing w:after="120"/>
      <w:jc w:val="center"/>
    </w:pPr>
    <w:rPr>
      <w:bCs/>
      <w:i/>
      <w:sz w:val="16"/>
      <w:szCs w:val="16"/>
    </w:rPr>
  </w:style>
  <w:style w:type="paragraph" w:customStyle="1" w:styleId="tablebodycrc1a">
    <w:name w:val="table _body_crc_1a"/>
    <w:basedOn w:val="Normal"/>
    <w:link w:val="tablebodycrc1aCharChar"/>
    <w:rsid w:val="00375DBC"/>
    <w:pPr>
      <w:jc w:val="center"/>
    </w:pPr>
    <w:rPr>
      <w:bCs/>
      <w:sz w:val="16"/>
      <w:szCs w:val="16"/>
    </w:rPr>
  </w:style>
  <w:style w:type="paragraph" w:customStyle="1" w:styleId="referencescrc">
    <w:name w:val="references_crc"/>
    <w:basedOn w:val="Normal"/>
    <w:semiHidden/>
    <w:rsid w:val="00375DBC"/>
    <w:pPr>
      <w:ind w:left="284" w:hanging="284"/>
      <w:jc w:val="both"/>
    </w:pPr>
    <w:rPr>
      <w:sz w:val="16"/>
      <w:szCs w:val="16"/>
    </w:rPr>
  </w:style>
  <w:style w:type="paragraph" w:customStyle="1" w:styleId="tabletitle1">
    <w:name w:val="table_title_1"/>
    <w:basedOn w:val="tablelodycrc"/>
    <w:rsid w:val="00375DBC"/>
  </w:style>
  <w:style w:type="paragraph" w:customStyle="1" w:styleId="figurecation1crc">
    <w:name w:val="figure_cation_1_crc"/>
    <w:basedOn w:val="BodyText"/>
    <w:rsid w:val="00375DBC"/>
    <w:pPr>
      <w:spacing w:before="120" w:after="120"/>
      <w:jc w:val="center"/>
    </w:pPr>
    <w:rPr>
      <w:bCs/>
      <w:sz w:val="16"/>
      <w:szCs w:val="16"/>
      <w:lang w:val="en-GB"/>
    </w:rPr>
  </w:style>
  <w:style w:type="character" w:customStyle="1" w:styleId="tablebodycrc1aCharChar">
    <w:name w:val="table _body_crc_1a Char Char"/>
    <w:link w:val="tablebodycrc1a"/>
    <w:rsid w:val="00375DBC"/>
    <w:rPr>
      <w:bCs/>
      <w:sz w:val="16"/>
      <w:szCs w:val="16"/>
      <w:lang w:val="en-GB" w:eastAsia="en-US" w:bidi="ar-SA"/>
    </w:rPr>
  </w:style>
  <w:style w:type="character" w:customStyle="1" w:styleId="BodyTextChar">
    <w:name w:val="Body Text Char"/>
    <w:link w:val="BodyText"/>
    <w:rsid w:val="00375DBC"/>
    <w:rPr>
      <w:sz w:val="24"/>
      <w:szCs w:val="24"/>
      <w:lang w:val="hu-HU" w:eastAsia="hu-HU" w:bidi="ar-SA"/>
    </w:rPr>
  </w:style>
  <w:style w:type="character" w:customStyle="1" w:styleId="figurecaptioncrcChar">
    <w:name w:val="figure caption_crc Char"/>
    <w:link w:val="figurecaptioncrc"/>
    <w:rsid w:val="00BE5B88"/>
    <w:rPr>
      <w:bCs/>
      <w:noProof/>
      <w:sz w:val="16"/>
      <w:szCs w:val="16"/>
      <w:lang w:val="en-GB" w:eastAsia="hu-HU" w:bidi="ar-SA"/>
    </w:rPr>
  </w:style>
  <w:style w:type="paragraph" w:customStyle="1" w:styleId="figurecaptioncrc1a">
    <w:name w:val="figure_caption_crc_1a"/>
    <w:basedOn w:val="figurecaptioncrc"/>
    <w:rsid w:val="003A1F79"/>
    <w:rPr>
      <w:i/>
    </w:rPr>
  </w:style>
  <w:style w:type="paragraph" w:customStyle="1" w:styleId="StlusfigurecaptioncrcNemDlt">
    <w:name w:val="Stílus figure caption_crc + Nem Dőlt"/>
    <w:basedOn w:val="figurecaptioncrc"/>
    <w:link w:val="StlusfigurecaptioncrcNemDltChar"/>
    <w:semiHidden/>
    <w:rsid w:val="003A1F79"/>
    <w:rPr>
      <w:bCs w:val="0"/>
      <w:i/>
    </w:rPr>
  </w:style>
  <w:style w:type="character" w:customStyle="1" w:styleId="StlusfigurecaptioncrcNemDltChar">
    <w:name w:val="Stílus figure caption_crc + Nem Dőlt Char"/>
    <w:link w:val="StlusfigurecaptioncrcNemDlt"/>
    <w:rsid w:val="003A1F79"/>
    <w:rPr>
      <w:bCs/>
      <w:noProof/>
      <w:sz w:val="16"/>
      <w:szCs w:val="16"/>
      <w:lang w:val="en-GB" w:eastAsia="hu-HU" w:bidi="ar-SA"/>
    </w:rPr>
  </w:style>
  <w:style w:type="paragraph" w:customStyle="1" w:styleId="figurecaptioncrc0">
    <w:name w:val="figure_caption_crc"/>
    <w:basedOn w:val="Normal"/>
    <w:rsid w:val="00DF19E0"/>
    <w:pPr>
      <w:suppressAutoHyphens/>
      <w:spacing w:before="120" w:after="120"/>
      <w:jc w:val="center"/>
    </w:pPr>
    <w:rPr>
      <w:noProof/>
      <w:sz w:val="16"/>
      <w:szCs w:val="16"/>
    </w:rPr>
  </w:style>
  <w:style w:type="paragraph" w:customStyle="1" w:styleId="figurecationcrc">
    <w:name w:val="figure_cation_crc"/>
    <w:basedOn w:val="Normal"/>
    <w:next w:val="figurecation1crc"/>
    <w:rsid w:val="002A0934"/>
    <w:pPr>
      <w:suppressAutoHyphens/>
      <w:spacing w:before="120" w:after="120"/>
      <w:jc w:val="center"/>
    </w:pPr>
    <w:rPr>
      <w:noProof/>
      <w:sz w:val="16"/>
      <w:szCs w:val="16"/>
    </w:rPr>
  </w:style>
  <w:style w:type="paragraph" w:customStyle="1" w:styleId="Stlus1">
    <w:name w:val="Stílus1"/>
    <w:basedOn w:val="Normal"/>
    <w:semiHidden/>
    <w:rsid w:val="002A0934"/>
    <w:pPr>
      <w:suppressAutoHyphens/>
      <w:spacing w:before="120" w:after="120"/>
      <w:jc w:val="center"/>
    </w:pPr>
    <w:rPr>
      <w:noProof/>
      <w:sz w:val="16"/>
      <w:szCs w:val="16"/>
    </w:rPr>
  </w:style>
  <w:style w:type="paragraph" w:customStyle="1" w:styleId="figurecaptioncrc2">
    <w:name w:val="figure caption_crc_2"/>
    <w:basedOn w:val="Normal"/>
    <w:next w:val="StlusfigurecaptioncrcNemDlt"/>
    <w:rsid w:val="002A0934"/>
    <w:pPr>
      <w:suppressAutoHyphens/>
      <w:spacing w:before="120" w:after="120"/>
      <w:jc w:val="center"/>
    </w:pPr>
    <w:rPr>
      <w:noProof/>
      <w:sz w:val="16"/>
      <w:szCs w:val="16"/>
    </w:rPr>
  </w:style>
  <w:style w:type="numbering" w:styleId="1ai">
    <w:name w:val="Outline List 1"/>
    <w:basedOn w:val="NoList"/>
    <w:semiHidden/>
    <w:rsid w:val="002A0934"/>
    <w:pPr>
      <w:numPr>
        <w:numId w:val="17"/>
      </w:numPr>
    </w:pPr>
  </w:style>
  <w:style w:type="paragraph" w:styleId="Signature">
    <w:name w:val="Signature"/>
    <w:basedOn w:val="Normal"/>
    <w:semiHidden/>
    <w:rsid w:val="002A0934"/>
    <w:pPr>
      <w:ind w:left="4252"/>
    </w:pPr>
  </w:style>
  <w:style w:type="paragraph" w:styleId="Subtitle">
    <w:name w:val="Subtitle"/>
    <w:basedOn w:val="Normal"/>
    <w:qFormat/>
    <w:rsid w:val="002A0934"/>
    <w:pPr>
      <w:spacing w:after="60"/>
      <w:jc w:val="center"/>
      <w:outlineLvl w:val="1"/>
    </w:pPr>
    <w:rPr>
      <w:rFonts w:cs="Arial"/>
    </w:rPr>
  </w:style>
  <w:style w:type="paragraph" w:styleId="Closing">
    <w:name w:val="Closing"/>
    <w:basedOn w:val="Normal"/>
    <w:semiHidden/>
    <w:rsid w:val="002A0934"/>
    <w:pPr>
      <w:ind w:left="4252"/>
    </w:pPr>
  </w:style>
  <w:style w:type="paragraph" w:styleId="EnvelopeAddress">
    <w:name w:val="envelope address"/>
    <w:basedOn w:val="Normal"/>
    <w:semiHidden/>
    <w:rsid w:val="002A0934"/>
    <w:pPr>
      <w:framePr w:w="7920" w:h="1980" w:hRule="exact" w:hSpace="141" w:wrap="auto" w:hAnchor="page" w:xAlign="center" w:yAlign="bottom"/>
      <w:ind w:left="2880"/>
    </w:pPr>
    <w:rPr>
      <w:rFonts w:cs="Arial"/>
    </w:rPr>
  </w:style>
  <w:style w:type="numbering" w:styleId="ArticleSection">
    <w:name w:val="Outline List 3"/>
    <w:basedOn w:val="NoList"/>
    <w:semiHidden/>
    <w:rsid w:val="002A0934"/>
    <w:pPr>
      <w:numPr>
        <w:numId w:val="18"/>
      </w:numPr>
    </w:pPr>
  </w:style>
  <w:style w:type="paragraph" w:styleId="Title">
    <w:name w:val="Title"/>
    <w:aliases w:val="Table and figure captions"/>
    <w:basedOn w:val="laneknormal"/>
    <w:qFormat/>
    <w:rsid w:val="00E752A2"/>
    <w:pPr>
      <w:spacing w:line="276" w:lineRule="auto"/>
      <w:ind w:firstLine="0"/>
    </w:pPr>
    <w:rPr>
      <w:bCs/>
    </w:rPr>
  </w:style>
  <w:style w:type="paragraph" w:styleId="PlainText">
    <w:name w:val="Plain Text"/>
    <w:basedOn w:val="Normal"/>
    <w:semiHidden/>
    <w:rsid w:val="002A0934"/>
    <w:rPr>
      <w:rFonts w:ascii="Courier New" w:hAnsi="Courier New" w:cs="Courier New"/>
      <w:sz w:val="20"/>
      <w:szCs w:val="20"/>
    </w:rPr>
  </w:style>
  <w:style w:type="paragraph" w:styleId="Date">
    <w:name w:val="Date"/>
    <w:basedOn w:val="Normal"/>
    <w:next w:val="Normal"/>
    <w:semiHidden/>
    <w:rsid w:val="002A0934"/>
  </w:style>
  <w:style w:type="table" w:styleId="TableSimple1">
    <w:name w:val="Table Simple 1"/>
    <w:basedOn w:val="TableNormal"/>
    <w:semiHidden/>
    <w:rsid w:val="002A0934"/>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2A0934"/>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A0934"/>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Elegant">
    <w:name w:val="Table Elegant"/>
    <w:basedOn w:val="TableNormal"/>
    <w:semiHidden/>
    <w:rsid w:val="002A0934"/>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Signature">
    <w:name w:val="E-mail Signature"/>
    <w:basedOn w:val="Normal"/>
    <w:semiHidden/>
    <w:rsid w:val="002A0934"/>
  </w:style>
  <w:style w:type="paragraph" w:styleId="EnvelopeReturn">
    <w:name w:val="envelope return"/>
    <w:basedOn w:val="Normal"/>
    <w:semiHidden/>
    <w:rsid w:val="002A0934"/>
    <w:rPr>
      <w:rFonts w:cs="Arial"/>
      <w:sz w:val="20"/>
      <w:szCs w:val="20"/>
    </w:rPr>
  </w:style>
  <w:style w:type="paragraph" w:styleId="ListBullet">
    <w:name w:val="List Bullet"/>
    <w:basedOn w:val="Normal"/>
    <w:semiHidden/>
    <w:rsid w:val="002A0934"/>
    <w:pPr>
      <w:numPr>
        <w:numId w:val="6"/>
      </w:numPr>
    </w:pPr>
  </w:style>
  <w:style w:type="paragraph" w:styleId="ListBullet2">
    <w:name w:val="List Bullet 2"/>
    <w:basedOn w:val="Normal"/>
    <w:semiHidden/>
    <w:rsid w:val="002A0934"/>
    <w:pPr>
      <w:numPr>
        <w:numId w:val="7"/>
      </w:numPr>
    </w:pPr>
  </w:style>
  <w:style w:type="paragraph" w:styleId="ListBullet3">
    <w:name w:val="List Bullet 3"/>
    <w:basedOn w:val="Normal"/>
    <w:semiHidden/>
    <w:rsid w:val="002A0934"/>
    <w:pPr>
      <w:numPr>
        <w:numId w:val="8"/>
      </w:numPr>
    </w:pPr>
  </w:style>
  <w:style w:type="paragraph" w:styleId="ListBullet4">
    <w:name w:val="List Bullet 4"/>
    <w:basedOn w:val="Normal"/>
    <w:semiHidden/>
    <w:rsid w:val="002A0934"/>
    <w:pPr>
      <w:numPr>
        <w:numId w:val="9"/>
      </w:numPr>
    </w:pPr>
  </w:style>
  <w:style w:type="paragraph" w:styleId="ListBullet5">
    <w:name w:val="List Bullet 5"/>
    <w:basedOn w:val="Normal"/>
    <w:semiHidden/>
    <w:rsid w:val="002A0934"/>
    <w:pPr>
      <w:numPr>
        <w:numId w:val="10"/>
      </w:numPr>
    </w:pPr>
  </w:style>
  <w:style w:type="table" w:styleId="TableSubtle1">
    <w:name w:val="Table Subtle 1"/>
    <w:basedOn w:val="TableNormal"/>
    <w:semiHidden/>
    <w:rsid w:val="002A0934"/>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2A0934"/>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TMLKeyboard">
    <w:name w:val="HTML Keyboard"/>
    <w:semiHidden/>
    <w:rsid w:val="002A0934"/>
    <w:rPr>
      <w:rFonts w:ascii="Courier New" w:hAnsi="Courier New" w:cs="Courier New"/>
      <w:sz w:val="20"/>
      <w:szCs w:val="20"/>
    </w:rPr>
  </w:style>
  <w:style w:type="paragraph" w:styleId="HTMLAddress">
    <w:name w:val="HTML Address"/>
    <w:basedOn w:val="Normal"/>
    <w:semiHidden/>
    <w:rsid w:val="002A0934"/>
    <w:rPr>
      <w:i/>
      <w:iCs/>
    </w:rPr>
  </w:style>
  <w:style w:type="character" w:styleId="HTMLDefinition">
    <w:name w:val="HTML Definition"/>
    <w:semiHidden/>
    <w:rsid w:val="002A0934"/>
    <w:rPr>
      <w:i/>
      <w:iCs/>
    </w:rPr>
  </w:style>
  <w:style w:type="character" w:styleId="HTMLCite">
    <w:name w:val="HTML Cite"/>
    <w:semiHidden/>
    <w:rsid w:val="002A0934"/>
    <w:rPr>
      <w:i/>
      <w:iCs/>
    </w:rPr>
  </w:style>
  <w:style w:type="character" w:styleId="HTMLTypewriter">
    <w:name w:val="HTML Typewriter"/>
    <w:semiHidden/>
    <w:rsid w:val="002A0934"/>
    <w:rPr>
      <w:rFonts w:ascii="Courier New" w:hAnsi="Courier New" w:cs="Courier New"/>
      <w:sz w:val="20"/>
      <w:szCs w:val="20"/>
    </w:rPr>
  </w:style>
  <w:style w:type="paragraph" w:styleId="HTMLPreformatted">
    <w:name w:val="HTML Preformatted"/>
    <w:basedOn w:val="Normal"/>
    <w:semiHidden/>
    <w:rsid w:val="002A0934"/>
    <w:rPr>
      <w:rFonts w:ascii="Courier New" w:hAnsi="Courier New" w:cs="Courier New"/>
      <w:sz w:val="20"/>
      <w:szCs w:val="20"/>
    </w:rPr>
  </w:style>
  <w:style w:type="character" w:styleId="HTMLCode">
    <w:name w:val="HTML Code"/>
    <w:semiHidden/>
    <w:rsid w:val="002A0934"/>
    <w:rPr>
      <w:rFonts w:ascii="Courier New" w:hAnsi="Courier New" w:cs="Courier New"/>
      <w:sz w:val="20"/>
      <w:szCs w:val="20"/>
    </w:rPr>
  </w:style>
  <w:style w:type="character" w:styleId="HTMLSample">
    <w:name w:val="HTML Sample"/>
    <w:semiHidden/>
    <w:rsid w:val="002A0934"/>
    <w:rPr>
      <w:rFonts w:ascii="Courier New" w:hAnsi="Courier New" w:cs="Courier New"/>
    </w:rPr>
  </w:style>
  <w:style w:type="character" w:styleId="HTMLAcronym">
    <w:name w:val="HTML Acronym"/>
    <w:basedOn w:val="DefaultParagraphFont"/>
    <w:semiHidden/>
    <w:rsid w:val="002A0934"/>
  </w:style>
  <w:style w:type="character" w:styleId="HTMLVariable">
    <w:name w:val="HTML Variable"/>
    <w:semiHidden/>
    <w:rsid w:val="002A0934"/>
    <w:rPr>
      <w:i/>
      <w:iCs/>
    </w:rPr>
  </w:style>
  <w:style w:type="character" w:styleId="Strong">
    <w:name w:val="Strong"/>
    <w:aliases w:val="normal za članek"/>
    <w:basedOn w:val="tlid-translation"/>
    <w:rsid w:val="00B90996"/>
  </w:style>
  <w:style w:type="table" w:styleId="TableClassic1">
    <w:name w:val="Table Classic 1"/>
    <w:basedOn w:val="TableNormal"/>
    <w:semiHidden/>
    <w:rsid w:val="002A0934"/>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2A093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A0934"/>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A0934"/>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List">
    <w:name w:val="List"/>
    <w:basedOn w:val="Normal"/>
    <w:semiHidden/>
    <w:rsid w:val="002A0934"/>
    <w:pPr>
      <w:ind w:left="283" w:hanging="283"/>
    </w:pPr>
  </w:style>
  <w:style w:type="paragraph" w:styleId="List2">
    <w:name w:val="List 2"/>
    <w:basedOn w:val="Normal"/>
    <w:semiHidden/>
    <w:rsid w:val="002A0934"/>
    <w:pPr>
      <w:ind w:left="566" w:hanging="283"/>
    </w:pPr>
  </w:style>
  <w:style w:type="paragraph" w:styleId="List3">
    <w:name w:val="List 3"/>
    <w:basedOn w:val="Normal"/>
    <w:semiHidden/>
    <w:rsid w:val="002A0934"/>
    <w:pPr>
      <w:ind w:left="849" w:hanging="283"/>
    </w:pPr>
  </w:style>
  <w:style w:type="paragraph" w:styleId="List4">
    <w:name w:val="List 4"/>
    <w:basedOn w:val="Normal"/>
    <w:semiHidden/>
    <w:rsid w:val="002A0934"/>
    <w:pPr>
      <w:ind w:left="1132" w:hanging="283"/>
    </w:pPr>
  </w:style>
  <w:style w:type="paragraph" w:styleId="List5">
    <w:name w:val="List 5"/>
    <w:basedOn w:val="Normal"/>
    <w:semiHidden/>
    <w:rsid w:val="002A0934"/>
    <w:pPr>
      <w:ind w:left="1415" w:hanging="283"/>
    </w:pPr>
  </w:style>
  <w:style w:type="paragraph" w:styleId="ListContinue">
    <w:name w:val="List Continue"/>
    <w:basedOn w:val="Normal"/>
    <w:semiHidden/>
    <w:rsid w:val="002A0934"/>
    <w:pPr>
      <w:spacing w:after="120"/>
      <w:ind w:left="283"/>
    </w:pPr>
  </w:style>
  <w:style w:type="paragraph" w:styleId="ListContinue2">
    <w:name w:val="List Continue 2"/>
    <w:basedOn w:val="Normal"/>
    <w:semiHidden/>
    <w:rsid w:val="002A0934"/>
    <w:pPr>
      <w:spacing w:after="120"/>
      <w:ind w:left="566"/>
    </w:pPr>
  </w:style>
  <w:style w:type="paragraph" w:styleId="ListContinue3">
    <w:name w:val="List Continue 3"/>
    <w:basedOn w:val="Normal"/>
    <w:semiHidden/>
    <w:rsid w:val="002A0934"/>
    <w:pPr>
      <w:spacing w:after="120"/>
      <w:ind w:left="849"/>
    </w:pPr>
  </w:style>
  <w:style w:type="paragraph" w:styleId="ListContinue4">
    <w:name w:val="List Continue 4"/>
    <w:basedOn w:val="Normal"/>
    <w:semiHidden/>
    <w:rsid w:val="002A0934"/>
    <w:pPr>
      <w:spacing w:after="120"/>
      <w:ind w:left="1132"/>
    </w:pPr>
  </w:style>
  <w:style w:type="paragraph" w:styleId="ListContinue5">
    <w:name w:val="List Continue 5"/>
    <w:basedOn w:val="Normal"/>
    <w:semiHidden/>
    <w:rsid w:val="002A0934"/>
    <w:pPr>
      <w:spacing w:after="120"/>
      <w:ind w:left="1415"/>
    </w:pPr>
  </w:style>
  <w:style w:type="table" w:styleId="TableList1">
    <w:name w:val="Table List 1"/>
    <w:basedOn w:val="TableNormal"/>
    <w:semiHidden/>
    <w:rsid w:val="002A0934"/>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2A0934"/>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A0934"/>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A0934"/>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A0934"/>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A0934"/>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A0934"/>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A0934"/>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character" w:styleId="FollowedHyperlink">
    <w:name w:val="FollowedHyperlink"/>
    <w:semiHidden/>
    <w:rsid w:val="002A0934"/>
    <w:rPr>
      <w:color w:val="800080"/>
      <w:u w:val="single"/>
    </w:rPr>
  </w:style>
  <w:style w:type="paragraph" w:styleId="NoteHeading">
    <w:name w:val="Note Heading"/>
    <w:basedOn w:val="Normal"/>
    <w:next w:val="Normal"/>
    <w:semiHidden/>
    <w:rsid w:val="002A0934"/>
  </w:style>
  <w:style w:type="paragraph" w:styleId="Salutation">
    <w:name w:val="Salutation"/>
    <w:basedOn w:val="Normal"/>
    <w:next w:val="Normal"/>
    <w:semiHidden/>
    <w:rsid w:val="002A0934"/>
  </w:style>
  <w:style w:type="table" w:styleId="TableContemporary">
    <w:name w:val="Table Contemporary"/>
    <w:basedOn w:val="TableNormal"/>
    <w:semiHidden/>
    <w:rsid w:val="002A093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NormalWeb">
    <w:name w:val="Normal (Web)"/>
    <w:basedOn w:val="Normal"/>
    <w:uiPriority w:val="99"/>
    <w:semiHidden/>
    <w:rsid w:val="002A0934"/>
  </w:style>
  <w:style w:type="paragraph" w:styleId="NormalIndent">
    <w:name w:val="Normal Indent"/>
    <w:basedOn w:val="Normal"/>
    <w:semiHidden/>
    <w:rsid w:val="002A0934"/>
    <w:pPr>
      <w:ind w:left="708"/>
    </w:pPr>
  </w:style>
  <w:style w:type="table" w:styleId="TableColumns1">
    <w:name w:val="Table Columns 1"/>
    <w:basedOn w:val="TableNormal"/>
    <w:semiHidden/>
    <w:rsid w:val="002A093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2A0934"/>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A0934"/>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A0934"/>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A093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Professional">
    <w:name w:val="Table Professional"/>
    <w:basedOn w:val="TableNormal"/>
    <w:semiHidden/>
    <w:rsid w:val="002A093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
    <w:name w:val="Table Grid"/>
    <w:basedOn w:val="TableNormal"/>
    <w:uiPriority w:val="59"/>
    <w:rsid w:val="002A0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2A093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A0934"/>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A0934"/>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A0934"/>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A0934"/>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A093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A093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A093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styleId="LineNumber">
    <w:name w:val="line number"/>
    <w:basedOn w:val="DefaultParagraphFont"/>
    <w:semiHidden/>
    <w:rsid w:val="002A0934"/>
  </w:style>
  <w:style w:type="paragraph" w:styleId="ListNumber">
    <w:name w:val="List Number"/>
    <w:basedOn w:val="Normal"/>
    <w:semiHidden/>
    <w:rsid w:val="002A0934"/>
    <w:pPr>
      <w:numPr>
        <w:numId w:val="11"/>
      </w:numPr>
    </w:pPr>
  </w:style>
  <w:style w:type="paragraph" w:styleId="ListNumber2">
    <w:name w:val="List Number 2"/>
    <w:basedOn w:val="Normal"/>
    <w:semiHidden/>
    <w:rsid w:val="002A0934"/>
    <w:pPr>
      <w:numPr>
        <w:numId w:val="12"/>
      </w:numPr>
    </w:pPr>
  </w:style>
  <w:style w:type="paragraph" w:styleId="ListNumber3">
    <w:name w:val="List Number 3"/>
    <w:basedOn w:val="Normal"/>
    <w:semiHidden/>
    <w:rsid w:val="002A0934"/>
    <w:pPr>
      <w:numPr>
        <w:numId w:val="13"/>
      </w:numPr>
    </w:pPr>
  </w:style>
  <w:style w:type="paragraph" w:styleId="ListNumber4">
    <w:name w:val="List Number 4"/>
    <w:basedOn w:val="Normal"/>
    <w:semiHidden/>
    <w:rsid w:val="002A0934"/>
    <w:pPr>
      <w:numPr>
        <w:numId w:val="14"/>
      </w:numPr>
    </w:pPr>
  </w:style>
  <w:style w:type="paragraph" w:styleId="ListNumber5">
    <w:name w:val="List Number 5"/>
    <w:basedOn w:val="Normal"/>
    <w:semiHidden/>
    <w:rsid w:val="002A0934"/>
    <w:pPr>
      <w:numPr>
        <w:numId w:val="15"/>
      </w:numPr>
    </w:pPr>
  </w:style>
  <w:style w:type="paragraph" w:styleId="BlockText">
    <w:name w:val="Block Text"/>
    <w:basedOn w:val="Normal"/>
    <w:semiHidden/>
    <w:rsid w:val="002A0934"/>
    <w:pPr>
      <w:spacing w:after="120"/>
      <w:ind w:left="1440" w:right="1440"/>
    </w:pPr>
  </w:style>
  <w:style w:type="paragraph" w:styleId="BodyText2">
    <w:name w:val="Body Text 2"/>
    <w:basedOn w:val="Normal"/>
    <w:semiHidden/>
    <w:rsid w:val="002A0934"/>
    <w:pPr>
      <w:spacing w:after="120" w:line="480" w:lineRule="auto"/>
    </w:pPr>
  </w:style>
  <w:style w:type="paragraph" w:styleId="BodyTextIndent">
    <w:name w:val="Body Text Indent"/>
    <w:basedOn w:val="Normal"/>
    <w:semiHidden/>
    <w:rsid w:val="002A0934"/>
    <w:pPr>
      <w:spacing w:after="120"/>
      <w:ind w:left="283"/>
    </w:pPr>
  </w:style>
  <w:style w:type="paragraph" w:styleId="BodyTextIndent2">
    <w:name w:val="Body Text Indent 2"/>
    <w:basedOn w:val="Normal"/>
    <w:semiHidden/>
    <w:rsid w:val="002A0934"/>
    <w:pPr>
      <w:spacing w:after="120" w:line="480" w:lineRule="auto"/>
      <w:ind w:left="283"/>
    </w:pPr>
  </w:style>
  <w:style w:type="paragraph" w:styleId="BodyTextIndent3">
    <w:name w:val="Body Text Indent 3"/>
    <w:basedOn w:val="Normal"/>
    <w:semiHidden/>
    <w:rsid w:val="002A0934"/>
    <w:pPr>
      <w:spacing w:after="120"/>
      <w:ind w:left="283"/>
    </w:pPr>
    <w:rPr>
      <w:sz w:val="16"/>
      <w:szCs w:val="16"/>
    </w:rPr>
  </w:style>
  <w:style w:type="paragraph" w:styleId="BodyTextFirstIndent">
    <w:name w:val="Body Text First Indent"/>
    <w:basedOn w:val="BodyText"/>
    <w:semiHidden/>
    <w:rsid w:val="002A0934"/>
    <w:pPr>
      <w:spacing w:after="120"/>
      <w:ind w:firstLine="210"/>
      <w:jc w:val="left"/>
    </w:pPr>
    <w:rPr>
      <w:lang w:eastAsia="en-US"/>
    </w:rPr>
  </w:style>
  <w:style w:type="paragraph" w:styleId="BodyTextFirstIndent2">
    <w:name w:val="Body Text First Indent 2"/>
    <w:basedOn w:val="BodyTextIndent"/>
    <w:semiHidden/>
    <w:rsid w:val="002A0934"/>
    <w:pPr>
      <w:ind w:firstLine="210"/>
    </w:pPr>
  </w:style>
  <w:style w:type="table" w:styleId="TableColorful1">
    <w:name w:val="Table Colorful 1"/>
    <w:basedOn w:val="TableNormal"/>
    <w:semiHidden/>
    <w:rsid w:val="002A0934"/>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2A0934"/>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A0934"/>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Theme">
    <w:name w:val="Table Theme"/>
    <w:basedOn w:val="TableNormal"/>
    <w:semiHidden/>
    <w:rsid w:val="002A0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3Deffects1">
    <w:name w:val="Table 3D effects 1"/>
    <w:basedOn w:val="TableNormal"/>
    <w:semiHidden/>
    <w:rsid w:val="002A0934"/>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A0934"/>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A0934"/>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MessageHeader">
    <w:name w:val="Message Header"/>
    <w:basedOn w:val="Normal"/>
    <w:semiHidden/>
    <w:rsid w:val="002A093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table" w:styleId="TableWeb1">
    <w:name w:val="Table Web 1"/>
    <w:basedOn w:val="TableNormal"/>
    <w:semiHidden/>
    <w:rsid w:val="002A0934"/>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2A0934"/>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A0934"/>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HeaderChar">
    <w:name w:val="Header Char"/>
    <w:link w:val="Header"/>
    <w:uiPriority w:val="99"/>
    <w:rsid w:val="00520B2D"/>
    <w:rPr>
      <w:sz w:val="24"/>
      <w:szCs w:val="24"/>
      <w:lang w:eastAsia="en-US"/>
    </w:rPr>
  </w:style>
  <w:style w:type="paragraph" w:styleId="BalloonText">
    <w:name w:val="Balloon Text"/>
    <w:basedOn w:val="Normal"/>
    <w:link w:val="BalloonTextChar"/>
    <w:rsid w:val="00520B2D"/>
    <w:rPr>
      <w:rFonts w:ascii="Tahoma" w:hAnsi="Tahoma"/>
      <w:sz w:val="16"/>
      <w:szCs w:val="16"/>
      <w:lang w:val="x-none"/>
    </w:rPr>
  </w:style>
  <w:style w:type="character" w:customStyle="1" w:styleId="BalloonTextChar">
    <w:name w:val="Balloon Text Char"/>
    <w:link w:val="BalloonText"/>
    <w:rsid w:val="00520B2D"/>
    <w:rPr>
      <w:rFonts w:ascii="Tahoma" w:hAnsi="Tahoma" w:cs="Tahoma"/>
      <w:sz w:val="16"/>
      <w:szCs w:val="16"/>
      <w:lang w:eastAsia="en-US"/>
    </w:rPr>
  </w:style>
  <w:style w:type="character" w:customStyle="1" w:styleId="FooterChar">
    <w:name w:val="Footer Char"/>
    <w:link w:val="Footer"/>
    <w:uiPriority w:val="99"/>
    <w:rsid w:val="00211D23"/>
    <w:rPr>
      <w:sz w:val="24"/>
      <w:szCs w:val="24"/>
      <w:lang w:val="en-GB" w:eastAsia="en-US"/>
    </w:rPr>
  </w:style>
  <w:style w:type="character" w:styleId="CommentReference">
    <w:name w:val="annotation reference"/>
    <w:rsid w:val="00F113C7"/>
    <w:rPr>
      <w:sz w:val="16"/>
      <w:szCs w:val="16"/>
    </w:rPr>
  </w:style>
  <w:style w:type="paragraph" w:styleId="CommentText">
    <w:name w:val="annotation text"/>
    <w:basedOn w:val="Normal"/>
    <w:link w:val="CommentTextChar"/>
    <w:rsid w:val="00F113C7"/>
    <w:rPr>
      <w:sz w:val="20"/>
      <w:szCs w:val="20"/>
    </w:rPr>
  </w:style>
  <w:style w:type="character" w:customStyle="1" w:styleId="CommentTextChar">
    <w:name w:val="Comment Text Char"/>
    <w:link w:val="CommentText"/>
    <w:rsid w:val="00F113C7"/>
    <w:rPr>
      <w:lang w:val="en-GB" w:eastAsia="en-US"/>
    </w:rPr>
  </w:style>
  <w:style w:type="paragraph" w:styleId="CommentSubject">
    <w:name w:val="annotation subject"/>
    <w:basedOn w:val="CommentText"/>
    <w:next w:val="CommentText"/>
    <w:link w:val="CommentSubjectChar"/>
    <w:rsid w:val="00F113C7"/>
    <w:rPr>
      <w:b/>
      <w:bCs/>
    </w:rPr>
  </w:style>
  <w:style w:type="character" w:customStyle="1" w:styleId="CommentSubjectChar">
    <w:name w:val="Comment Subject Char"/>
    <w:link w:val="CommentSubject"/>
    <w:rsid w:val="00F113C7"/>
    <w:rPr>
      <w:b/>
      <w:bCs/>
      <w:lang w:val="en-GB" w:eastAsia="en-US"/>
    </w:rPr>
  </w:style>
  <w:style w:type="character" w:customStyle="1" w:styleId="tlid-translation">
    <w:name w:val="tlid-translation"/>
    <w:rsid w:val="00F940D2"/>
  </w:style>
  <w:style w:type="table" w:customStyle="1" w:styleId="Svetlosenenje1">
    <w:name w:val="Svetlo senčenje1"/>
    <w:basedOn w:val="TableNormal"/>
    <w:next w:val="LightShading"/>
    <w:uiPriority w:val="60"/>
    <w:rsid w:val="00636F62"/>
    <w:pPr>
      <w:jc w:val="both"/>
    </w:pPr>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636F6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laneknormal">
    <w:name w:val="članek normal"/>
    <w:basedOn w:val="textcrc"/>
    <w:link w:val="laneknormalZnak"/>
    <w:qFormat/>
    <w:rsid w:val="00337BFB"/>
    <w:pPr>
      <w:keepNext w:val="0"/>
      <w:spacing w:line="360" w:lineRule="auto"/>
      <w:ind w:firstLine="567"/>
    </w:pPr>
    <w:rPr>
      <w:rFonts w:ascii="Times New Roman" w:hAnsi="Times New Roman"/>
      <w:sz w:val="24"/>
      <w:szCs w:val="24"/>
    </w:rPr>
  </w:style>
  <w:style w:type="paragraph" w:customStyle="1" w:styleId="Slog1">
    <w:name w:val="Slog1"/>
    <w:basedOn w:val="laneknormal"/>
    <w:link w:val="Slog1Znak"/>
    <w:rsid w:val="00B90996"/>
  </w:style>
  <w:style w:type="character" w:customStyle="1" w:styleId="textcrcZnak">
    <w:name w:val="text_crc Znak"/>
    <w:link w:val="textcrc"/>
    <w:rsid w:val="00B90996"/>
    <w:rPr>
      <w:sz w:val="24"/>
      <w:szCs w:val="24"/>
      <w:lang w:val="en-GB" w:eastAsia="hu-HU" w:bidi="ar-SA"/>
    </w:rPr>
  </w:style>
  <w:style w:type="character" w:customStyle="1" w:styleId="laneknormalZnak">
    <w:name w:val="članek normal Znak"/>
    <w:link w:val="laneknormal"/>
    <w:rsid w:val="00337BFB"/>
    <w:rPr>
      <w:sz w:val="24"/>
      <w:szCs w:val="24"/>
      <w:lang w:val="en-GB" w:eastAsia="hu-HU"/>
    </w:rPr>
  </w:style>
  <w:style w:type="table" w:customStyle="1" w:styleId="Tabelamrea1">
    <w:name w:val="Tabela – mreža1"/>
    <w:basedOn w:val="TableNormal"/>
    <w:next w:val="TableGrid"/>
    <w:uiPriority w:val="59"/>
    <w:rsid w:val="00B21E3F"/>
    <w:pPr>
      <w:spacing w:before="24" w:after="24"/>
      <w:jc w:val="both"/>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og1Znak">
    <w:name w:val="Slog1 Znak"/>
    <w:link w:val="Slog1"/>
    <w:rsid w:val="00B90996"/>
    <w:rPr>
      <w:sz w:val="24"/>
      <w:szCs w:val="24"/>
      <w:lang w:val="en-GB" w:eastAsia="hu-HU" w:bidi="ar-SA"/>
    </w:rPr>
  </w:style>
  <w:style w:type="table" w:customStyle="1" w:styleId="Tabelamrea2">
    <w:name w:val="Tabela – mreža2"/>
    <w:basedOn w:val="TableNormal"/>
    <w:next w:val="TableGrid"/>
    <w:uiPriority w:val="59"/>
    <w:rsid w:val="00BB5458"/>
    <w:pPr>
      <w:jc w:val="both"/>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3">
    <w:name w:val="Tabela – mreža3"/>
    <w:basedOn w:val="TableNormal"/>
    <w:next w:val="TableGrid"/>
    <w:uiPriority w:val="59"/>
    <w:rsid w:val="007A5A31"/>
    <w:pPr>
      <w:spacing w:before="24" w:after="24"/>
      <w:jc w:val="both"/>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7734C"/>
    <w:pPr>
      <w:autoSpaceDE w:val="0"/>
      <w:autoSpaceDN w:val="0"/>
      <w:adjustRightInd w:val="0"/>
    </w:pPr>
    <w:rPr>
      <w:rFonts w:ascii="Arial" w:hAnsi="Arial" w:cs="Arial"/>
      <w:color w:val="000000"/>
      <w:sz w:val="24"/>
      <w:szCs w:val="24"/>
    </w:rPr>
  </w:style>
  <w:style w:type="table" w:customStyle="1" w:styleId="Tabelamrea4">
    <w:name w:val="Tabela – mreža4"/>
    <w:basedOn w:val="TableNormal"/>
    <w:next w:val="TableGrid"/>
    <w:uiPriority w:val="59"/>
    <w:rsid w:val="008B49C3"/>
    <w:pPr>
      <w:jc w:val="both"/>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5">
    <w:name w:val="Tabela – mreža5"/>
    <w:basedOn w:val="TableNormal"/>
    <w:next w:val="TableGrid"/>
    <w:uiPriority w:val="59"/>
    <w:rsid w:val="001F59F1"/>
    <w:pPr>
      <w:jc w:val="both"/>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6">
    <w:name w:val="Tabela – mreža6"/>
    <w:basedOn w:val="TableNormal"/>
    <w:next w:val="TableGrid"/>
    <w:uiPriority w:val="59"/>
    <w:rsid w:val="001F59F1"/>
    <w:pPr>
      <w:jc w:val="both"/>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73A03"/>
    <w:rPr>
      <w:sz w:val="24"/>
      <w:szCs w:val="24"/>
      <w:lang w:val="en-GB" w:eastAsia="en-US"/>
    </w:rPr>
  </w:style>
  <w:style w:type="character" w:customStyle="1" w:styleId="st">
    <w:name w:val="st"/>
    <w:basedOn w:val="DefaultParagraphFont"/>
    <w:rsid w:val="008239E4"/>
  </w:style>
  <w:style w:type="paragraph" w:customStyle="1" w:styleId="EndNoteBibliographyTitle">
    <w:name w:val="EndNote Bibliography Title"/>
    <w:basedOn w:val="Normal"/>
    <w:link w:val="EndNoteBibliographyTitleZnak"/>
    <w:rsid w:val="007B1716"/>
    <w:pPr>
      <w:jc w:val="center"/>
    </w:pPr>
    <w:rPr>
      <w:rFonts w:ascii="Times New Roman" w:hAnsi="Times New Roman"/>
      <w:noProof/>
      <w:sz w:val="20"/>
      <w:lang w:val="en-US"/>
    </w:rPr>
  </w:style>
  <w:style w:type="character" w:customStyle="1" w:styleId="EndNoteBibliographyTitleZnak">
    <w:name w:val="EndNote Bibliography Title Znak"/>
    <w:basedOn w:val="DefaultParagraphFont"/>
    <w:link w:val="EndNoteBibliographyTitle"/>
    <w:rsid w:val="007B1716"/>
    <w:rPr>
      <w:noProof/>
      <w:szCs w:val="24"/>
      <w:lang w:val="en-US" w:eastAsia="en-US"/>
    </w:rPr>
  </w:style>
  <w:style w:type="paragraph" w:customStyle="1" w:styleId="EndNoteBibliography">
    <w:name w:val="EndNote Bibliography"/>
    <w:basedOn w:val="Normal"/>
    <w:link w:val="EndNoteBibliographyZnak"/>
    <w:rsid w:val="007B1716"/>
    <w:pPr>
      <w:spacing w:line="360" w:lineRule="auto"/>
      <w:jc w:val="both"/>
    </w:pPr>
    <w:rPr>
      <w:rFonts w:ascii="Times New Roman" w:hAnsi="Times New Roman"/>
      <w:noProof/>
      <w:sz w:val="20"/>
      <w:lang w:val="en-US"/>
    </w:rPr>
  </w:style>
  <w:style w:type="character" w:customStyle="1" w:styleId="EndNoteBibliographyZnak">
    <w:name w:val="EndNote Bibliography Znak"/>
    <w:basedOn w:val="DefaultParagraphFont"/>
    <w:link w:val="EndNoteBibliography"/>
    <w:rsid w:val="007B1716"/>
    <w:rPr>
      <w:noProof/>
      <w:szCs w:val="24"/>
      <w:lang w:val="en-US" w:eastAsia="en-US"/>
    </w:rPr>
  </w:style>
  <w:style w:type="paragraph" w:styleId="ListParagraph">
    <w:name w:val="List Paragraph"/>
    <w:basedOn w:val="Normal"/>
    <w:uiPriority w:val="34"/>
    <w:qFormat/>
    <w:rsid w:val="00FD716B"/>
    <w:pPr>
      <w:ind w:left="720"/>
      <w:contextualSpacing/>
    </w:pPr>
  </w:style>
  <w:style w:type="character" w:styleId="UnresolvedMention">
    <w:name w:val="Unresolved Mention"/>
    <w:basedOn w:val="DefaultParagraphFont"/>
    <w:uiPriority w:val="99"/>
    <w:semiHidden/>
    <w:unhideWhenUsed/>
    <w:rsid w:val="00BA53DB"/>
    <w:rPr>
      <w:color w:val="605E5C"/>
      <w:shd w:val="clear" w:color="auto" w:fill="E1DFDD"/>
    </w:rPr>
  </w:style>
  <w:style w:type="character" w:customStyle="1" w:styleId="c-bibliographic-informationvalue">
    <w:name w:val="c-bibliographic-information__value"/>
    <w:basedOn w:val="DefaultParagraphFont"/>
    <w:rsid w:val="00F53C47"/>
  </w:style>
  <w:style w:type="character" w:customStyle="1" w:styleId="lrzxr">
    <w:name w:val="lrzxr"/>
    <w:basedOn w:val="DefaultParagraphFont"/>
    <w:rsid w:val="00C739E9"/>
  </w:style>
  <w:style w:type="character" w:customStyle="1" w:styleId="page-numbers-info">
    <w:name w:val="page-numbers-info"/>
    <w:basedOn w:val="DefaultParagraphFont"/>
    <w:rsid w:val="0020275D"/>
  </w:style>
  <w:style w:type="numbering" w:customStyle="1" w:styleId="Slog2">
    <w:name w:val="Slog2"/>
    <w:uiPriority w:val="99"/>
    <w:rsid w:val="00F370C7"/>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98958">
      <w:bodyDiv w:val="1"/>
      <w:marLeft w:val="0"/>
      <w:marRight w:val="0"/>
      <w:marTop w:val="0"/>
      <w:marBottom w:val="0"/>
      <w:divBdr>
        <w:top w:val="none" w:sz="0" w:space="0" w:color="auto"/>
        <w:left w:val="none" w:sz="0" w:space="0" w:color="auto"/>
        <w:bottom w:val="none" w:sz="0" w:space="0" w:color="auto"/>
        <w:right w:val="none" w:sz="0" w:space="0" w:color="auto"/>
      </w:divBdr>
      <w:divsChild>
        <w:div w:id="142551920">
          <w:marLeft w:val="0"/>
          <w:marRight w:val="0"/>
          <w:marTop w:val="0"/>
          <w:marBottom w:val="0"/>
          <w:divBdr>
            <w:top w:val="none" w:sz="0" w:space="0" w:color="auto"/>
            <w:left w:val="none" w:sz="0" w:space="0" w:color="auto"/>
            <w:bottom w:val="none" w:sz="0" w:space="0" w:color="auto"/>
            <w:right w:val="none" w:sz="0" w:space="0" w:color="auto"/>
          </w:divBdr>
        </w:div>
      </w:divsChild>
    </w:div>
    <w:div w:id="28338775">
      <w:bodyDiv w:val="1"/>
      <w:marLeft w:val="0"/>
      <w:marRight w:val="0"/>
      <w:marTop w:val="0"/>
      <w:marBottom w:val="0"/>
      <w:divBdr>
        <w:top w:val="none" w:sz="0" w:space="0" w:color="auto"/>
        <w:left w:val="none" w:sz="0" w:space="0" w:color="auto"/>
        <w:bottom w:val="none" w:sz="0" w:space="0" w:color="auto"/>
        <w:right w:val="none" w:sz="0" w:space="0" w:color="auto"/>
      </w:divBdr>
      <w:divsChild>
        <w:div w:id="2130394727">
          <w:marLeft w:val="0"/>
          <w:marRight w:val="0"/>
          <w:marTop w:val="0"/>
          <w:marBottom w:val="0"/>
          <w:divBdr>
            <w:top w:val="none" w:sz="0" w:space="0" w:color="auto"/>
            <w:left w:val="none" w:sz="0" w:space="0" w:color="auto"/>
            <w:bottom w:val="none" w:sz="0" w:space="0" w:color="auto"/>
            <w:right w:val="none" w:sz="0" w:space="0" w:color="auto"/>
          </w:divBdr>
        </w:div>
      </w:divsChild>
    </w:div>
    <w:div w:id="56830307">
      <w:bodyDiv w:val="1"/>
      <w:marLeft w:val="0"/>
      <w:marRight w:val="0"/>
      <w:marTop w:val="0"/>
      <w:marBottom w:val="0"/>
      <w:divBdr>
        <w:top w:val="none" w:sz="0" w:space="0" w:color="auto"/>
        <w:left w:val="none" w:sz="0" w:space="0" w:color="auto"/>
        <w:bottom w:val="none" w:sz="0" w:space="0" w:color="auto"/>
        <w:right w:val="none" w:sz="0" w:space="0" w:color="auto"/>
      </w:divBdr>
    </w:div>
    <w:div w:id="145172472">
      <w:bodyDiv w:val="1"/>
      <w:marLeft w:val="0"/>
      <w:marRight w:val="0"/>
      <w:marTop w:val="0"/>
      <w:marBottom w:val="0"/>
      <w:divBdr>
        <w:top w:val="none" w:sz="0" w:space="0" w:color="auto"/>
        <w:left w:val="none" w:sz="0" w:space="0" w:color="auto"/>
        <w:bottom w:val="none" w:sz="0" w:space="0" w:color="auto"/>
        <w:right w:val="none" w:sz="0" w:space="0" w:color="auto"/>
      </w:divBdr>
      <w:divsChild>
        <w:div w:id="1233857202">
          <w:marLeft w:val="0"/>
          <w:marRight w:val="0"/>
          <w:marTop w:val="0"/>
          <w:marBottom w:val="0"/>
          <w:divBdr>
            <w:top w:val="none" w:sz="0" w:space="0" w:color="auto"/>
            <w:left w:val="none" w:sz="0" w:space="0" w:color="auto"/>
            <w:bottom w:val="none" w:sz="0" w:space="0" w:color="auto"/>
            <w:right w:val="none" w:sz="0" w:space="0" w:color="auto"/>
          </w:divBdr>
        </w:div>
      </w:divsChild>
    </w:div>
    <w:div w:id="197623748">
      <w:bodyDiv w:val="1"/>
      <w:marLeft w:val="0"/>
      <w:marRight w:val="0"/>
      <w:marTop w:val="0"/>
      <w:marBottom w:val="0"/>
      <w:divBdr>
        <w:top w:val="none" w:sz="0" w:space="0" w:color="auto"/>
        <w:left w:val="none" w:sz="0" w:space="0" w:color="auto"/>
        <w:bottom w:val="none" w:sz="0" w:space="0" w:color="auto"/>
        <w:right w:val="none" w:sz="0" w:space="0" w:color="auto"/>
      </w:divBdr>
    </w:div>
    <w:div w:id="296447677">
      <w:bodyDiv w:val="1"/>
      <w:marLeft w:val="0"/>
      <w:marRight w:val="0"/>
      <w:marTop w:val="0"/>
      <w:marBottom w:val="0"/>
      <w:divBdr>
        <w:top w:val="none" w:sz="0" w:space="0" w:color="auto"/>
        <w:left w:val="none" w:sz="0" w:space="0" w:color="auto"/>
        <w:bottom w:val="none" w:sz="0" w:space="0" w:color="auto"/>
        <w:right w:val="none" w:sz="0" w:space="0" w:color="auto"/>
      </w:divBdr>
      <w:divsChild>
        <w:div w:id="1053429057">
          <w:marLeft w:val="0"/>
          <w:marRight w:val="0"/>
          <w:marTop w:val="0"/>
          <w:marBottom w:val="0"/>
          <w:divBdr>
            <w:top w:val="none" w:sz="0" w:space="0" w:color="auto"/>
            <w:left w:val="none" w:sz="0" w:space="0" w:color="auto"/>
            <w:bottom w:val="none" w:sz="0" w:space="0" w:color="auto"/>
            <w:right w:val="none" w:sz="0" w:space="0" w:color="auto"/>
          </w:divBdr>
        </w:div>
      </w:divsChild>
    </w:div>
    <w:div w:id="297342495">
      <w:bodyDiv w:val="1"/>
      <w:marLeft w:val="0"/>
      <w:marRight w:val="0"/>
      <w:marTop w:val="0"/>
      <w:marBottom w:val="0"/>
      <w:divBdr>
        <w:top w:val="none" w:sz="0" w:space="0" w:color="auto"/>
        <w:left w:val="none" w:sz="0" w:space="0" w:color="auto"/>
        <w:bottom w:val="none" w:sz="0" w:space="0" w:color="auto"/>
        <w:right w:val="none" w:sz="0" w:space="0" w:color="auto"/>
      </w:divBdr>
    </w:div>
    <w:div w:id="332345748">
      <w:bodyDiv w:val="1"/>
      <w:marLeft w:val="0"/>
      <w:marRight w:val="0"/>
      <w:marTop w:val="0"/>
      <w:marBottom w:val="0"/>
      <w:divBdr>
        <w:top w:val="none" w:sz="0" w:space="0" w:color="auto"/>
        <w:left w:val="none" w:sz="0" w:space="0" w:color="auto"/>
        <w:bottom w:val="none" w:sz="0" w:space="0" w:color="auto"/>
        <w:right w:val="none" w:sz="0" w:space="0" w:color="auto"/>
      </w:divBdr>
    </w:div>
    <w:div w:id="334768469">
      <w:bodyDiv w:val="1"/>
      <w:marLeft w:val="0"/>
      <w:marRight w:val="0"/>
      <w:marTop w:val="0"/>
      <w:marBottom w:val="0"/>
      <w:divBdr>
        <w:top w:val="none" w:sz="0" w:space="0" w:color="auto"/>
        <w:left w:val="none" w:sz="0" w:space="0" w:color="auto"/>
        <w:bottom w:val="none" w:sz="0" w:space="0" w:color="auto"/>
        <w:right w:val="none" w:sz="0" w:space="0" w:color="auto"/>
      </w:divBdr>
      <w:divsChild>
        <w:div w:id="1263760406">
          <w:marLeft w:val="0"/>
          <w:marRight w:val="0"/>
          <w:marTop w:val="0"/>
          <w:marBottom w:val="0"/>
          <w:divBdr>
            <w:top w:val="none" w:sz="0" w:space="0" w:color="auto"/>
            <w:left w:val="none" w:sz="0" w:space="0" w:color="auto"/>
            <w:bottom w:val="none" w:sz="0" w:space="0" w:color="auto"/>
            <w:right w:val="none" w:sz="0" w:space="0" w:color="auto"/>
          </w:divBdr>
        </w:div>
      </w:divsChild>
    </w:div>
    <w:div w:id="371347698">
      <w:bodyDiv w:val="1"/>
      <w:marLeft w:val="0"/>
      <w:marRight w:val="0"/>
      <w:marTop w:val="0"/>
      <w:marBottom w:val="0"/>
      <w:divBdr>
        <w:top w:val="none" w:sz="0" w:space="0" w:color="auto"/>
        <w:left w:val="none" w:sz="0" w:space="0" w:color="auto"/>
        <w:bottom w:val="none" w:sz="0" w:space="0" w:color="auto"/>
        <w:right w:val="none" w:sz="0" w:space="0" w:color="auto"/>
      </w:divBdr>
    </w:div>
    <w:div w:id="415515250">
      <w:bodyDiv w:val="1"/>
      <w:marLeft w:val="0"/>
      <w:marRight w:val="0"/>
      <w:marTop w:val="0"/>
      <w:marBottom w:val="0"/>
      <w:divBdr>
        <w:top w:val="none" w:sz="0" w:space="0" w:color="auto"/>
        <w:left w:val="none" w:sz="0" w:space="0" w:color="auto"/>
        <w:bottom w:val="none" w:sz="0" w:space="0" w:color="auto"/>
        <w:right w:val="none" w:sz="0" w:space="0" w:color="auto"/>
      </w:divBdr>
      <w:divsChild>
        <w:div w:id="514346160">
          <w:marLeft w:val="0"/>
          <w:marRight w:val="0"/>
          <w:marTop w:val="0"/>
          <w:marBottom w:val="0"/>
          <w:divBdr>
            <w:top w:val="none" w:sz="0" w:space="0" w:color="auto"/>
            <w:left w:val="none" w:sz="0" w:space="0" w:color="auto"/>
            <w:bottom w:val="none" w:sz="0" w:space="0" w:color="auto"/>
            <w:right w:val="none" w:sz="0" w:space="0" w:color="auto"/>
          </w:divBdr>
          <w:divsChild>
            <w:div w:id="768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335562">
      <w:bodyDiv w:val="1"/>
      <w:marLeft w:val="0"/>
      <w:marRight w:val="0"/>
      <w:marTop w:val="0"/>
      <w:marBottom w:val="0"/>
      <w:divBdr>
        <w:top w:val="none" w:sz="0" w:space="0" w:color="auto"/>
        <w:left w:val="none" w:sz="0" w:space="0" w:color="auto"/>
        <w:bottom w:val="none" w:sz="0" w:space="0" w:color="auto"/>
        <w:right w:val="none" w:sz="0" w:space="0" w:color="auto"/>
      </w:divBdr>
    </w:div>
    <w:div w:id="486365744">
      <w:bodyDiv w:val="1"/>
      <w:marLeft w:val="0"/>
      <w:marRight w:val="0"/>
      <w:marTop w:val="0"/>
      <w:marBottom w:val="0"/>
      <w:divBdr>
        <w:top w:val="none" w:sz="0" w:space="0" w:color="auto"/>
        <w:left w:val="none" w:sz="0" w:space="0" w:color="auto"/>
        <w:bottom w:val="none" w:sz="0" w:space="0" w:color="auto"/>
        <w:right w:val="none" w:sz="0" w:space="0" w:color="auto"/>
      </w:divBdr>
    </w:div>
    <w:div w:id="496308558">
      <w:bodyDiv w:val="1"/>
      <w:marLeft w:val="0"/>
      <w:marRight w:val="0"/>
      <w:marTop w:val="0"/>
      <w:marBottom w:val="0"/>
      <w:divBdr>
        <w:top w:val="none" w:sz="0" w:space="0" w:color="auto"/>
        <w:left w:val="none" w:sz="0" w:space="0" w:color="auto"/>
        <w:bottom w:val="none" w:sz="0" w:space="0" w:color="auto"/>
        <w:right w:val="none" w:sz="0" w:space="0" w:color="auto"/>
      </w:divBdr>
    </w:div>
    <w:div w:id="604310216">
      <w:bodyDiv w:val="1"/>
      <w:marLeft w:val="0"/>
      <w:marRight w:val="0"/>
      <w:marTop w:val="0"/>
      <w:marBottom w:val="0"/>
      <w:divBdr>
        <w:top w:val="none" w:sz="0" w:space="0" w:color="auto"/>
        <w:left w:val="none" w:sz="0" w:space="0" w:color="auto"/>
        <w:bottom w:val="none" w:sz="0" w:space="0" w:color="auto"/>
        <w:right w:val="none" w:sz="0" w:space="0" w:color="auto"/>
      </w:divBdr>
      <w:divsChild>
        <w:div w:id="50462857">
          <w:marLeft w:val="0"/>
          <w:marRight w:val="0"/>
          <w:marTop w:val="0"/>
          <w:marBottom w:val="0"/>
          <w:divBdr>
            <w:top w:val="none" w:sz="0" w:space="0" w:color="auto"/>
            <w:left w:val="none" w:sz="0" w:space="0" w:color="auto"/>
            <w:bottom w:val="none" w:sz="0" w:space="0" w:color="auto"/>
            <w:right w:val="none" w:sz="0" w:space="0" w:color="auto"/>
          </w:divBdr>
        </w:div>
        <w:div w:id="143011804">
          <w:marLeft w:val="0"/>
          <w:marRight w:val="0"/>
          <w:marTop w:val="0"/>
          <w:marBottom w:val="0"/>
          <w:divBdr>
            <w:top w:val="none" w:sz="0" w:space="0" w:color="auto"/>
            <w:left w:val="none" w:sz="0" w:space="0" w:color="auto"/>
            <w:bottom w:val="none" w:sz="0" w:space="0" w:color="auto"/>
            <w:right w:val="none" w:sz="0" w:space="0" w:color="auto"/>
          </w:divBdr>
        </w:div>
        <w:div w:id="348986899">
          <w:marLeft w:val="0"/>
          <w:marRight w:val="0"/>
          <w:marTop w:val="0"/>
          <w:marBottom w:val="0"/>
          <w:divBdr>
            <w:top w:val="none" w:sz="0" w:space="0" w:color="auto"/>
            <w:left w:val="none" w:sz="0" w:space="0" w:color="auto"/>
            <w:bottom w:val="none" w:sz="0" w:space="0" w:color="auto"/>
            <w:right w:val="none" w:sz="0" w:space="0" w:color="auto"/>
          </w:divBdr>
        </w:div>
        <w:div w:id="1351568258">
          <w:marLeft w:val="0"/>
          <w:marRight w:val="0"/>
          <w:marTop w:val="0"/>
          <w:marBottom w:val="0"/>
          <w:divBdr>
            <w:top w:val="none" w:sz="0" w:space="0" w:color="auto"/>
            <w:left w:val="none" w:sz="0" w:space="0" w:color="auto"/>
            <w:bottom w:val="none" w:sz="0" w:space="0" w:color="auto"/>
            <w:right w:val="none" w:sz="0" w:space="0" w:color="auto"/>
          </w:divBdr>
        </w:div>
        <w:div w:id="1521120972">
          <w:marLeft w:val="0"/>
          <w:marRight w:val="0"/>
          <w:marTop w:val="0"/>
          <w:marBottom w:val="0"/>
          <w:divBdr>
            <w:top w:val="none" w:sz="0" w:space="0" w:color="auto"/>
            <w:left w:val="none" w:sz="0" w:space="0" w:color="auto"/>
            <w:bottom w:val="none" w:sz="0" w:space="0" w:color="auto"/>
            <w:right w:val="none" w:sz="0" w:space="0" w:color="auto"/>
          </w:divBdr>
        </w:div>
      </w:divsChild>
    </w:div>
    <w:div w:id="649292304">
      <w:bodyDiv w:val="1"/>
      <w:marLeft w:val="0"/>
      <w:marRight w:val="0"/>
      <w:marTop w:val="0"/>
      <w:marBottom w:val="0"/>
      <w:divBdr>
        <w:top w:val="none" w:sz="0" w:space="0" w:color="auto"/>
        <w:left w:val="none" w:sz="0" w:space="0" w:color="auto"/>
        <w:bottom w:val="none" w:sz="0" w:space="0" w:color="auto"/>
        <w:right w:val="none" w:sz="0" w:space="0" w:color="auto"/>
      </w:divBdr>
      <w:divsChild>
        <w:div w:id="1818568851">
          <w:marLeft w:val="0"/>
          <w:marRight w:val="0"/>
          <w:marTop w:val="0"/>
          <w:marBottom w:val="0"/>
          <w:divBdr>
            <w:top w:val="none" w:sz="0" w:space="0" w:color="auto"/>
            <w:left w:val="none" w:sz="0" w:space="0" w:color="auto"/>
            <w:bottom w:val="none" w:sz="0" w:space="0" w:color="auto"/>
            <w:right w:val="none" w:sz="0" w:space="0" w:color="auto"/>
          </w:divBdr>
          <w:divsChild>
            <w:div w:id="979848460">
              <w:marLeft w:val="0"/>
              <w:marRight w:val="0"/>
              <w:marTop w:val="100"/>
              <w:marBottom w:val="100"/>
              <w:divBdr>
                <w:top w:val="none" w:sz="0" w:space="0" w:color="auto"/>
                <w:left w:val="none" w:sz="0" w:space="0" w:color="auto"/>
                <w:bottom w:val="none" w:sz="0" w:space="0" w:color="auto"/>
                <w:right w:val="none" w:sz="0" w:space="0" w:color="auto"/>
              </w:divBdr>
              <w:divsChild>
                <w:div w:id="1337540374">
                  <w:marLeft w:val="0"/>
                  <w:marRight w:val="0"/>
                  <w:marTop w:val="0"/>
                  <w:marBottom w:val="0"/>
                  <w:divBdr>
                    <w:top w:val="none" w:sz="0" w:space="0" w:color="auto"/>
                    <w:left w:val="none" w:sz="0" w:space="0" w:color="auto"/>
                    <w:bottom w:val="none" w:sz="0" w:space="0" w:color="auto"/>
                    <w:right w:val="none" w:sz="0" w:space="0" w:color="auto"/>
                  </w:divBdr>
                  <w:divsChild>
                    <w:div w:id="794953851">
                      <w:marLeft w:val="0"/>
                      <w:marRight w:val="0"/>
                      <w:marTop w:val="0"/>
                      <w:marBottom w:val="0"/>
                      <w:divBdr>
                        <w:top w:val="none" w:sz="0" w:space="0" w:color="auto"/>
                        <w:left w:val="none" w:sz="0" w:space="0" w:color="auto"/>
                        <w:bottom w:val="none" w:sz="0" w:space="0" w:color="auto"/>
                        <w:right w:val="none" w:sz="0" w:space="0" w:color="auto"/>
                      </w:divBdr>
                      <w:divsChild>
                        <w:div w:id="1938445930">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661741140">
      <w:bodyDiv w:val="1"/>
      <w:marLeft w:val="0"/>
      <w:marRight w:val="0"/>
      <w:marTop w:val="0"/>
      <w:marBottom w:val="0"/>
      <w:divBdr>
        <w:top w:val="none" w:sz="0" w:space="0" w:color="auto"/>
        <w:left w:val="none" w:sz="0" w:space="0" w:color="auto"/>
        <w:bottom w:val="none" w:sz="0" w:space="0" w:color="auto"/>
        <w:right w:val="none" w:sz="0" w:space="0" w:color="auto"/>
      </w:divBdr>
    </w:div>
    <w:div w:id="666982373">
      <w:bodyDiv w:val="1"/>
      <w:marLeft w:val="0"/>
      <w:marRight w:val="0"/>
      <w:marTop w:val="0"/>
      <w:marBottom w:val="0"/>
      <w:divBdr>
        <w:top w:val="none" w:sz="0" w:space="0" w:color="auto"/>
        <w:left w:val="none" w:sz="0" w:space="0" w:color="auto"/>
        <w:bottom w:val="none" w:sz="0" w:space="0" w:color="auto"/>
        <w:right w:val="none" w:sz="0" w:space="0" w:color="auto"/>
      </w:divBdr>
      <w:divsChild>
        <w:div w:id="145636534">
          <w:marLeft w:val="0"/>
          <w:marRight w:val="0"/>
          <w:marTop w:val="0"/>
          <w:marBottom w:val="0"/>
          <w:divBdr>
            <w:top w:val="none" w:sz="0" w:space="0" w:color="auto"/>
            <w:left w:val="none" w:sz="0" w:space="0" w:color="auto"/>
            <w:bottom w:val="none" w:sz="0" w:space="0" w:color="auto"/>
            <w:right w:val="none" w:sz="0" w:space="0" w:color="auto"/>
          </w:divBdr>
          <w:divsChild>
            <w:div w:id="2032604268">
              <w:marLeft w:val="0"/>
              <w:marRight w:val="0"/>
              <w:marTop w:val="0"/>
              <w:marBottom w:val="0"/>
              <w:divBdr>
                <w:top w:val="none" w:sz="0" w:space="0" w:color="auto"/>
                <w:left w:val="none" w:sz="0" w:space="0" w:color="auto"/>
                <w:bottom w:val="none" w:sz="0" w:space="0" w:color="auto"/>
                <w:right w:val="none" w:sz="0" w:space="0" w:color="auto"/>
              </w:divBdr>
              <w:divsChild>
                <w:div w:id="168421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896672">
          <w:marLeft w:val="0"/>
          <w:marRight w:val="0"/>
          <w:marTop w:val="0"/>
          <w:marBottom w:val="0"/>
          <w:divBdr>
            <w:top w:val="none" w:sz="0" w:space="0" w:color="auto"/>
            <w:left w:val="none" w:sz="0" w:space="0" w:color="auto"/>
            <w:bottom w:val="none" w:sz="0" w:space="0" w:color="auto"/>
            <w:right w:val="none" w:sz="0" w:space="0" w:color="auto"/>
          </w:divBdr>
        </w:div>
        <w:div w:id="1759524040">
          <w:marLeft w:val="0"/>
          <w:marRight w:val="0"/>
          <w:marTop w:val="0"/>
          <w:marBottom w:val="0"/>
          <w:divBdr>
            <w:top w:val="none" w:sz="0" w:space="0" w:color="auto"/>
            <w:left w:val="none" w:sz="0" w:space="0" w:color="auto"/>
            <w:bottom w:val="none" w:sz="0" w:space="0" w:color="auto"/>
            <w:right w:val="none" w:sz="0" w:space="0" w:color="auto"/>
          </w:divBdr>
          <w:divsChild>
            <w:div w:id="818502795">
              <w:marLeft w:val="0"/>
              <w:marRight w:val="0"/>
              <w:marTop w:val="0"/>
              <w:marBottom w:val="0"/>
              <w:divBdr>
                <w:top w:val="none" w:sz="0" w:space="0" w:color="auto"/>
                <w:left w:val="none" w:sz="0" w:space="0" w:color="auto"/>
                <w:bottom w:val="none" w:sz="0" w:space="0" w:color="auto"/>
                <w:right w:val="none" w:sz="0" w:space="0" w:color="auto"/>
              </w:divBdr>
              <w:divsChild>
                <w:div w:id="942999684">
                  <w:marLeft w:val="0"/>
                  <w:marRight w:val="0"/>
                  <w:marTop w:val="0"/>
                  <w:marBottom w:val="0"/>
                  <w:divBdr>
                    <w:top w:val="none" w:sz="0" w:space="0" w:color="auto"/>
                    <w:left w:val="none" w:sz="0" w:space="0" w:color="auto"/>
                    <w:bottom w:val="none" w:sz="0" w:space="0" w:color="auto"/>
                    <w:right w:val="none" w:sz="0" w:space="0" w:color="auto"/>
                  </w:divBdr>
                  <w:divsChild>
                    <w:div w:id="14469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975711">
      <w:bodyDiv w:val="1"/>
      <w:marLeft w:val="0"/>
      <w:marRight w:val="0"/>
      <w:marTop w:val="0"/>
      <w:marBottom w:val="0"/>
      <w:divBdr>
        <w:top w:val="none" w:sz="0" w:space="0" w:color="auto"/>
        <w:left w:val="none" w:sz="0" w:space="0" w:color="auto"/>
        <w:bottom w:val="none" w:sz="0" w:space="0" w:color="auto"/>
        <w:right w:val="none" w:sz="0" w:space="0" w:color="auto"/>
      </w:divBdr>
    </w:div>
    <w:div w:id="901477793">
      <w:bodyDiv w:val="1"/>
      <w:marLeft w:val="0"/>
      <w:marRight w:val="0"/>
      <w:marTop w:val="0"/>
      <w:marBottom w:val="0"/>
      <w:divBdr>
        <w:top w:val="none" w:sz="0" w:space="0" w:color="auto"/>
        <w:left w:val="none" w:sz="0" w:space="0" w:color="auto"/>
        <w:bottom w:val="none" w:sz="0" w:space="0" w:color="auto"/>
        <w:right w:val="none" w:sz="0" w:space="0" w:color="auto"/>
      </w:divBdr>
      <w:divsChild>
        <w:div w:id="1762331323">
          <w:marLeft w:val="0"/>
          <w:marRight w:val="0"/>
          <w:marTop w:val="0"/>
          <w:marBottom w:val="0"/>
          <w:divBdr>
            <w:top w:val="none" w:sz="0" w:space="0" w:color="auto"/>
            <w:left w:val="none" w:sz="0" w:space="0" w:color="auto"/>
            <w:bottom w:val="none" w:sz="0" w:space="0" w:color="auto"/>
            <w:right w:val="none" w:sz="0" w:space="0" w:color="auto"/>
          </w:divBdr>
          <w:divsChild>
            <w:div w:id="361369726">
              <w:marLeft w:val="0"/>
              <w:marRight w:val="0"/>
              <w:marTop w:val="0"/>
              <w:marBottom w:val="0"/>
              <w:divBdr>
                <w:top w:val="none" w:sz="0" w:space="0" w:color="auto"/>
                <w:left w:val="none" w:sz="0" w:space="0" w:color="auto"/>
                <w:bottom w:val="none" w:sz="0" w:space="0" w:color="auto"/>
                <w:right w:val="none" w:sz="0" w:space="0" w:color="auto"/>
              </w:divBdr>
            </w:div>
            <w:div w:id="573587356">
              <w:marLeft w:val="0"/>
              <w:marRight w:val="0"/>
              <w:marTop w:val="0"/>
              <w:marBottom w:val="0"/>
              <w:divBdr>
                <w:top w:val="none" w:sz="0" w:space="0" w:color="auto"/>
                <w:left w:val="none" w:sz="0" w:space="0" w:color="auto"/>
                <w:bottom w:val="none" w:sz="0" w:space="0" w:color="auto"/>
                <w:right w:val="none" w:sz="0" w:space="0" w:color="auto"/>
              </w:divBdr>
            </w:div>
            <w:div w:id="599336950">
              <w:marLeft w:val="0"/>
              <w:marRight w:val="0"/>
              <w:marTop w:val="0"/>
              <w:marBottom w:val="0"/>
              <w:divBdr>
                <w:top w:val="none" w:sz="0" w:space="0" w:color="auto"/>
                <w:left w:val="none" w:sz="0" w:space="0" w:color="auto"/>
                <w:bottom w:val="none" w:sz="0" w:space="0" w:color="auto"/>
                <w:right w:val="none" w:sz="0" w:space="0" w:color="auto"/>
              </w:divBdr>
            </w:div>
            <w:div w:id="704019601">
              <w:marLeft w:val="0"/>
              <w:marRight w:val="0"/>
              <w:marTop w:val="0"/>
              <w:marBottom w:val="0"/>
              <w:divBdr>
                <w:top w:val="none" w:sz="0" w:space="0" w:color="auto"/>
                <w:left w:val="none" w:sz="0" w:space="0" w:color="auto"/>
                <w:bottom w:val="none" w:sz="0" w:space="0" w:color="auto"/>
                <w:right w:val="none" w:sz="0" w:space="0" w:color="auto"/>
              </w:divBdr>
            </w:div>
            <w:div w:id="808666748">
              <w:marLeft w:val="0"/>
              <w:marRight w:val="0"/>
              <w:marTop w:val="0"/>
              <w:marBottom w:val="0"/>
              <w:divBdr>
                <w:top w:val="none" w:sz="0" w:space="0" w:color="auto"/>
                <w:left w:val="none" w:sz="0" w:space="0" w:color="auto"/>
                <w:bottom w:val="none" w:sz="0" w:space="0" w:color="auto"/>
                <w:right w:val="none" w:sz="0" w:space="0" w:color="auto"/>
              </w:divBdr>
            </w:div>
            <w:div w:id="868758190">
              <w:marLeft w:val="0"/>
              <w:marRight w:val="0"/>
              <w:marTop w:val="0"/>
              <w:marBottom w:val="0"/>
              <w:divBdr>
                <w:top w:val="none" w:sz="0" w:space="0" w:color="auto"/>
                <w:left w:val="none" w:sz="0" w:space="0" w:color="auto"/>
                <w:bottom w:val="none" w:sz="0" w:space="0" w:color="auto"/>
                <w:right w:val="none" w:sz="0" w:space="0" w:color="auto"/>
              </w:divBdr>
            </w:div>
            <w:div w:id="875853014">
              <w:marLeft w:val="0"/>
              <w:marRight w:val="0"/>
              <w:marTop w:val="0"/>
              <w:marBottom w:val="0"/>
              <w:divBdr>
                <w:top w:val="none" w:sz="0" w:space="0" w:color="auto"/>
                <w:left w:val="none" w:sz="0" w:space="0" w:color="auto"/>
                <w:bottom w:val="none" w:sz="0" w:space="0" w:color="auto"/>
                <w:right w:val="none" w:sz="0" w:space="0" w:color="auto"/>
              </w:divBdr>
            </w:div>
            <w:div w:id="995718451">
              <w:marLeft w:val="0"/>
              <w:marRight w:val="0"/>
              <w:marTop w:val="0"/>
              <w:marBottom w:val="0"/>
              <w:divBdr>
                <w:top w:val="none" w:sz="0" w:space="0" w:color="auto"/>
                <w:left w:val="none" w:sz="0" w:space="0" w:color="auto"/>
                <w:bottom w:val="none" w:sz="0" w:space="0" w:color="auto"/>
                <w:right w:val="none" w:sz="0" w:space="0" w:color="auto"/>
              </w:divBdr>
            </w:div>
            <w:div w:id="1132672192">
              <w:marLeft w:val="0"/>
              <w:marRight w:val="0"/>
              <w:marTop w:val="0"/>
              <w:marBottom w:val="0"/>
              <w:divBdr>
                <w:top w:val="none" w:sz="0" w:space="0" w:color="auto"/>
                <w:left w:val="none" w:sz="0" w:space="0" w:color="auto"/>
                <w:bottom w:val="none" w:sz="0" w:space="0" w:color="auto"/>
                <w:right w:val="none" w:sz="0" w:space="0" w:color="auto"/>
              </w:divBdr>
            </w:div>
            <w:div w:id="1144851021">
              <w:marLeft w:val="0"/>
              <w:marRight w:val="0"/>
              <w:marTop w:val="0"/>
              <w:marBottom w:val="0"/>
              <w:divBdr>
                <w:top w:val="none" w:sz="0" w:space="0" w:color="auto"/>
                <w:left w:val="none" w:sz="0" w:space="0" w:color="auto"/>
                <w:bottom w:val="none" w:sz="0" w:space="0" w:color="auto"/>
                <w:right w:val="none" w:sz="0" w:space="0" w:color="auto"/>
              </w:divBdr>
            </w:div>
            <w:div w:id="1192766272">
              <w:marLeft w:val="0"/>
              <w:marRight w:val="0"/>
              <w:marTop w:val="0"/>
              <w:marBottom w:val="0"/>
              <w:divBdr>
                <w:top w:val="none" w:sz="0" w:space="0" w:color="auto"/>
                <w:left w:val="none" w:sz="0" w:space="0" w:color="auto"/>
                <w:bottom w:val="none" w:sz="0" w:space="0" w:color="auto"/>
                <w:right w:val="none" w:sz="0" w:space="0" w:color="auto"/>
              </w:divBdr>
            </w:div>
            <w:div w:id="1297562294">
              <w:marLeft w:val="0"/>
              <w:marRight w:val="0"/>
              <w:marTop w:val="0"/>
              <w:marBottom w:val="0"/>
              <w:divBdr>
                <w:top w:val="none" w:sz="0" w:space="0" w:color="auto"/>
                <w:left w:val="none" w:sz="0" w:space="0" w:color="auto"/>
                <w:bottom w:val="none" w:sz="0" w:space="0" w:color="auto"/>
                <w:right w:val="none" w:sz="0" w:space="0" w:color="auto"/>
              </w:divBdr>
            </w:div>
            <w:div w:id="1348167855">
              <w:marLeft w:val="0"/>
              <w:marRight w:val="0"/>
              <w:marTop w:val="0"/>
              <w:marBottom w:val="0"/>
              <w:divBdr>
                <w:top w:val="none" w:sz="0" w:space="0" w:color="auto"/>
                <w:left w:val="none" w:sz="0" w:space="0" w:color="auto"/>
                <w:bottom w:val="none" w:sz="0" w:space="0" w:color="auto"/>
                <w:right w:val="none" w:sz="0" w:space="0" w:color="auto"/>
              </w:divBdr>
            </w:div>
            <w:div w:id="1587806970">
              <w:marLeft w:val="0"/>
              <w:marRight w:val="0"/>
              <w:marTop w:val="0"/>
              <w:marBottom w:val="0"/>
              <w:divBdr>
                <w:top w:val="none" w:sz="0" w:space="0" w:color="auto"/>
                <w:left w:val="none" w:sz="0" w:space="0" w:color="auto"/>
                <w:bottom w:val="none" w:sz="0" w:space="0" w:color="auto"/>
                <w:right w:val="none" w:sz="0" w:space="0" w:color="auto"/>
              </w:divBdr>
            </w:div>
            <w:div w:id="1624850135">
              <w:marLeft w:val="0"/>
              <w:marRight w:val="0"/>
              <w:marTop w:val="0"/>
              <w:marBottom w:val="0"/>
              <w:divBdr>
                <w:top w:val="none" w:sz="0" w:space="0" w:color="auto"/>
                <w:left w:val="none" w:sz="0" w:space="0" w:color="auto"/>
                <w:bottom w:val="none" w:sz="0" w:space="0" w:color="auto"/>
                <w:right w:val="none" w:sz="0" w:space="0" w:color="auto"/>
              </w:divBdr>
            </w:div>
            <w:div w:id="1669357742">
              <w:marLeft w:val="0"/>
              <w:marRight w:val="0"/>
              <w:marTop w:val="0"/>
              <w:marBottom w:val="0"/>
              <w:divBdr>
                <w:top w:val="none" w:sz="0" w:space="0" w:color="auto"/>
                <w:left w:val="none" w:sz="0" w:space="0" w:color="auto"/>
                <w:bottom w:val="none" w:sz="0" w:space="0" w:color="auto"/>
                <w:right w:val="none" w:sz="0" w:space="0" w:color="auto"/>
              </w:divBdr>
            </w:div>
            <w:div w:id="1794253317">
              <w:marLeft w:val="0"/>
              <w:marRight w:val="0"/>
              <w:marTop w:val="0"/>
              <w:marBottom w:val="0"/>
              <w:divBdr>
                <w:top w:val="none" w:sz="0" w:space="0" w:color="auto"/>
                <w:left w:val="none" w:sz="0" w:space="0" w:color="auto"/>
                <w:bottom w:val="none" w:sz="0" w:space="0" w:color="auto"/>
                <w:right w:val="none" w:sz="0" w:space="0" w:color="auto"/>
              </w:divBdr>
            </w:div>
            <w:div w:id="1932665187">
              <w:marLeft w:val="0"/>
              <w:marRight w:val="0"/>
              <w:marTop w:val="0"/>
              <w:marBottom w:val="0"/>
              <w:divBdr>
                <w:top w:val="none" w:sz="0" w:space="0" w:color="auto"/>
                <w:left w:val="none" w:sz="0" w:space="0" w:color="auto"/>
                <w:bottom w:val="none" w:sz="0" w:space="0" w:color="auto"/>
                <w:right w:val="none" w:sz="0" w:space="0" w:color="auto"/>
              </w:divBdr>
            </w:div>
            <w:div w:id="195586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131667">
      <w:bodyDiv w:val="1"/>
      <w:marLeft w:val="0"/>
      <w:marRight w:val="0"/>
      <w:marTop w:val="0"/>
      <w:marBottom w:val="0"/>
      <w:divBdr>
        <w:top w:val="none" w:sz="0" w:space="0" w:color="auto"/>
        <w:left w:val="none" w:sz="0" w:space="0" w:color="auto"/>
        <w:bottom w:val="none" w:sz="0" w:space="0" w:color="auto"/>
        <w:right w:val="none" w:sz="0" w:space="0" w:color="auto"/>
      </w:divBdr>
      <w:divsChild>
        <w:div w:id="2137946129">
          <w:marLeft w:val="0"/>
          <w:marRight w:val="0"/>
          <w:marTop w:val="0"/>
          <w:marBottom w:val="0"/>
          <w:divBdr>
            <w:top w:val="none" w:sz="0" w:space="0" w:color="auto"/>
            <w:left w:val="none" w:sz="0" w:space="0" w:color="auto"/>
            <w:bottom w:val="none" w:sz="0" w:space="0" w:color="auto"/>
            <w:right w:val="none" w:sz="0" w:space="0" w:color="auto"/>
          </w:divBdr>
        </w:div>
      </w:divsChild>
    </w:div>
    <w:div w:id="1196386199">
      <w:bodyDiv w:val="1"/>
      <w:marLeft w:val="0"/>
      <w:marRight w:val="0"/>
      <w:marTop w:val="0"/>
      <w:marBottom w:val="0"/>
      <w:divBdr>
        <w:top w:val="none" w:sz="0" w:space="0" w:color="auto"/>
        <w:left w:val="none" w:sz="0" w:space="0" w:color="auto"/>
        <w:bottom w:val="none" w:sz="0" w:space="0" w:color="auto"/>
        <w:right w:val="none" w:sz="0" w:space="0" w:color="auto"/>
      </w:divBdr>
    </w:div>
    <w:div w:id="1311669610">
      <w:bodyDiv w:val="1"/>
      <w:marLeft w:val="0"/>
      <w:marRight w:val="0"/>
      <w:marTop w:val="0"/>
      <w:marBottom w:val="0"/>
      <w:divBdr>
        <w:top w:val="none" w:sz="0" w:space="0" w:color="auto"/>
        <w:left w:val="none" w:sz="0" w:space="0" w:color="auto"/>
        <w:bottom w:val="none" w:sz="0" w:space="0" w:color="auto"/>
        <w:right w:val="none" w:sz="0" w:space="0" w:color="auto"/>
      </w:divBdr>
    </w:div>
    <w:div w:id="1444685395">
      <w:bodyDiv w:val="1"/>
      <w:marLeft w:val="0"/>
      <w:marRight w:val="0"/>
      <w:marTop w:val="0"/>
      <w:marBottom w:val="0"/>
      <w:divBdr>
        <w:top w:val="none" w:sz="0" w:space="0" w:color="auto"/>
        <w:left w:val="none" w:sz="0" w:space="0" w:color="auto"/>
        <w:bottom w:val="none" w:sz="0" w:space="0" w:color="auto"/>
        <w:right w:val="none" w:sz="0" w:space="0" w:color="auto"/>
      </w:divBdr>
    </w:div>
    <w:div w:id="1474061321">
      <w:bodyDiv w:val="1"/>
      <w:marLeft w:val="0"/>
      <w:marRight w:val="0"/>
      <w:marTop w:val="0"/>
      <w:marBottom w:val="0"/>
      <w:divBdr>
        <w:top w:val="none" w:sz="0" w:space="0" w:color="auto"/>
        <w:left w:val="none" w:sz="0" w:space="0" w:color="auto"/>
        <w:bottom w:val="none" w:sz="0" w:space="0" w:color="auto"/>
        <w:right w:val="none" w:sz="0" w:space="0" w:color="auto"/>
      </w:divBdr>
      <w:divsChild>
        <w:div w:id="1516924978">
          <w:marLeft w:val="0"/>
          <w:marRight w:val="0"/>
          <w:marTop w:val="0"/>
          <w:marBottom w:val="0"/>
          <w:divBdr>
            <w:top w:val="none" w:sz="0" w:space="0" w:color="auto"/>
            <w:left w:val="none" w:sz="0" w:space="0" w:color="auto"/>
            <w:bottom w:val="none" w:sz="0" w:space="0" w:color="auto"/>
            <w:right w:val="none" w:sz="0" w:space="0" w:color="auto"/>
          </w:divBdr>
        </w:div>
      </w:divsChild>
    </w:div>
    <w:div w:id="1498959514">
      <w:bodyDiv w:val="1"/>
      <w:marLeft w:val="0"/>
      <w:marRight w:val="0"/>
      <w:marTop w:val="0"/>
      <w:marBottom w:val="0"/>
      <w:divBdr>
        <w:top w:val="none" w:sz="0" w:space="0" w:color="auto"/>
        <w:left w:val="none" w:sz="0" w:space="0" w:color="auto"/>
        <w:bottom w:val="none" w:sz="0" w:space="0" w:color="auto"/>
        <w:right w:val="none" w:sz="0" w:space="0" w:color="auto"/>
      </w:divBdr>
    </w:div>
    <w:div w:id="1525363084">
      <w:bodyDiv w:val="1"/>
      <w:marLeft w:val="0"/>
      <w:marRight w:val="0"/>
      <w:marTop w:val="0"/>
      <w:marBottom w:val="0"/>
      <w:divBdr>
        <w:top w:val="none" w:sz="0" w:space="0" w:color="auto"/>
        <w:left w:val="none" w:sz="0" w:space="0" w:color="auto"/>
        <w:bottom w:val="none" w:sz="0" w:space="0" w:color="auto"/>
        <w:right w:val="none" w:sz="0" w:space="0" w:color="auto"/>
      </w:divBdr>
    </w:div>
    <w:div w:id="1527671203">
      <w:bodyDiv w:val="1"/>
      <w:marLeft w:val="0"/>
      <w:marRight w:val="0"/>
      <w:marTop w:val="0"/>
      <w:marBottom w:val="0"/>
      <w:divBdr>
        <w:top w:val="none" w:sz="0" w:space="0" w:color="auto"/>
        <w:left w:val="none" w:sz="0" w:space="0" w:color="auto"/>
        <w:bottom w:val="none" w:sz="0" w:space="0" w:color="auto"/>
        <w:right w:val="none" w:sz="0" w:space="0" w:color="auto"/>
      </w:divBdr>
    </w:div>
    <w:div w:id="1724328648">
      <w:bodyDiv w:val="1"/>
      <w:marLeft w:val="0"/>
      <w:marRight w:val="0"/>
      <w:marTop w:val="0"/>
      <w:marBottom w:val="0"/>
      <w:divBdr>
        <w:top w:val="none" w:sz="0" w:space="0" w:color="auto"/>
        <w:left w:val="none" w:sz="0" w:space="0" w:color="auto"/>
        <w:bottom w:val="none" w:sz="0" w:space="0" w:color="auto"/>
        <w:right w:val="none" w:sz="0" w:space="0" w:color="auto"/>
      </w:divBdr>
    </w:div>
    <w:div w:id="1780905073">
      <w:bodyDiv w:val="1"/>
      <w:marLeft w:val="0"/>
      <w:marRight w:val="0"/>
      <w:marTop w:val="0"/>
      <w:marBottom w:val="0"/>
      <w:divBdr>
        <w:top w:val="none" w:sz="0" w:space="0" w:color="auto"/>
        <w:left w:val="none" w:sz="0" w:space="0" w:color="auto"/>
        <w:bottom w:val="none" w:sz="0" w:space="0" w:color="auto"/>
        <w:right w:val="none" w:sz="0" w:space="0" w:color="auto"/>
      </w:divBdr>
      <w:divsChild>
        <w:div w:id="587274551">
          <w:marLeft w:val="0"/>
          <w:marRight w:val="0"/>
          <w:marTop w:val="0"/>
          <w:marBottom w:val="0"/>
          <w:divBdr>
            <w:top w:val="none" w:sz="0" w:space="0" w:color="auto"/>
            <w:left w:val="none" w:sz="0" w:space="0" w:color="auto"/>
            <w:bottom w:val="none" w:sz="0" w:space="0" w:color="auto"/>
            <w:right w:val="none" w:sz="0" w:space="0" w:color="auto"/>
          </w:divBdr>
        </w:div>
      </w:divsChild>
    </w:div>
    <w:div w:id="1816141665">
      <w:bodyDiv w:val="1"/>
      <w:marLeft w:val="0"/>
      <w:marRight w:val="0"/>
      <w:marTop w:val="0"/>
      <w:marBottom w:val="0"/>
      <w:divBdr>
        <w:top w:val="none" w:sz="0" w:space="0" w:color="auto"/>
        <w:left w:val="none" w:sz="0" w:space="0" w:color="auto"/>
        <w:bottom w:val="none" w:sz="0" w:space="0" w:color="auto"/>
        <w:right w:val="none" w:sz="0" w:space="0" w:color="auto"/>
      </w:divBdr>
      <w:divsChild>
        <w:div w:id="1860926485">
          <w:marLeft w:val="0"/>
          <w:marRight w:val="0"/>
          <w:marTop w:val="0"/>
          <w:marBottom w:val="0"/>
          <w:divBdr>
            <w:top w:val="none" w:sz="0" w:space="0" w:color="auto"/>
            <w:left w:val="none" w:sz="0" w:space="0" w:color="auto"/>
            <w:bottom w:val="none" w:sz="0" w:space="0" w:color="auto"/>
            <w:right w:val="none" w:sz="0" w:space="0" w:color="auto"/>
          </w:divBdr>
        </w:div>
      </w:divsChild>
    </w:div>
    <w:div w:id="1834298022">
      <w:bodyDiv w:val="1"/>
      <w:marLeft w:val="0"/>
      <w:marRight w:val="0"/>
      <w:marTop w:val="0"/>
      <w:marBottom w:val="0"/>
      <w:divBdr>
        <w:top w:val="none" w:sz="0" w:space="0" w:color="auto"/>
        <w:left w:val="none" w:sz="0" w:space="0" w:color="auto"/>
        <w:bottom w:val="none" w:sz="0" w:space="0" w:color="auto"/>
        <w:right w:val="none" w:sz="0" w:space="0" w:color="auto"/>
      </w:divBdr>
      <w:divsChild>
        <w:div w:id="211969611">
          <w:marLeft w:val="0"/>
          <w:marRight w:val="0"/>
          <w:marTop w:val="0"/>
          <w:marBottom w:val="0"/>
          <w:divBdr>
            <w:top w:val="none" w:sz="0" w:space="0" w:color="auto"/>
            <w:left w:val="none" w:sz="0" w:space="0" w:color="auto"/>
            <w:bottom w:val="none" w:sz="0" w:space="0" w:color="auto"/>
            <w:right w:val="none" w:sz="0" w:space="0" w:color="auto"/>
          </w:divBdr>
        </w:div>
      </w:divsChild>
    </w:div>
    <w:div w:id="1885169985">
      <w:bodyDiv w:val="1"/>
      <w:marLeft w:val="0"/>
      <w:marRight w:val="0"/>
      <w:marTop w:val="0"/>
      <w:marBottom w:val="0"/>
      <w:divBdr>
        <w:top w:val="none" w:sz="0" w:space="0" w:color="auto"/>
        <w:left w:val="none" w:sz="0" w:space="0" w:color="auto"/>
        <w:bottom w:val="none" w:sz="0" w:space="0" w:color="auto"/>
        <w:right w:val="none" w:sz="0" w:space="0" w:color="auto"/>
      </w:divBdr>
      <w:divsChild>
        <w:div w:id="397675860">
          <w:marLeft w:val="720"/>
          <w:marRight w:val="0"/>
          <w:marTop w:val="0"/>
          <w:marBottom w:val="0"/>
          <w:divBdr>
            <w:top w:val="none" w:sz="0" w:space="0" w:color="auto"/>
            <w:left w:val="none" w:sz="0" w:space="0" w:color="auto"/>
            <w:bottom w:val="none" w:sz="0" w:space="0" w:color="auto"/>
            <w:right w:val="none" w:sz="0" w:space="0" w:color="auto"/>
          </w:divBdr>
        </w:div>
        <w:div w:id="1339505408">
          <w:marLeft w:val="720"/>
          <w:marRight w:val="0"/>
          <w:marTop w:val="0"/>
          <w:marBottom w:val="0"/>
          <w:divBdr>
            <w:top w:val="none" w:sz="0" w:space="0" w:color="auto"/>
            <w:left w:val="none" w:sz="0" w:space="0" w:color="auto"/>
            <w:bottom w:val="none" w:sz="0" w:space="0" w:color="auto"/>
            <w:right w:val="none" w:sz="0" w:space="0" w:color="auto"/>
          </w:divBdr>
        </w:div>
        <w:div w:id="383525237">
          <w:marLeft w:val="720"/>
          <w:marRight w:val="0"/>
          <w:marTop w:val="0"/>
          <w:marBottom w:val="0"/>
          <w:divBdr>
            <w:top w:val="none" w:sz="0" w:space="0" w:color="auto"/>
            <w:left w:val="none" w:sz="0" w:space="0" w:color="auto"/>
            <w:bottom w:val="none" w:sz="0" w:space="0" w:color="auto"/>
            <w:right w:val="none" w:sz="0" w:space="0" w:color="auto"/>
          </w:divBdr>
        </w:div>
        <w:div w:id="153762978">
          <w:marLeft w:val="720"/>
          <w:marRight w:val="0"/>
          <w:marTop w:val="0"/>
          <w:marBottom w:val="0"/>
          <w:divBdr>
            <w:top w:val="none" w:sz="0" w:space="0" w:color="auto"/>
            <w:left w:val="none" w:sz="0" w:space="0" w:color="auto"/>
            <w:bottom w:val="none" w:sz="0" w:space="0" w:color="auto"/>
            <w:right w:val="none" w:sz="0" w:space="0" w:color="auto"/>
          </w:divBdr>
        </w:div>
        <w:div w:id="387071541">
          <w:marLeft w:val="720"/>
          <w:marRight w:val="0"/>
          <w:marTop w:val="0"/>
          <w:marBottom w:val="0"/>
          <w:divBdr>
            <w:top w:val="none" w:sz="0" w:space="0" w:color="auto"/>
            <w:left w:val="none" w:sz="0" w:space="0" w:color="auto"/>
            <w:bottom w:val="none" w:sz="0" w:space="0" w:color="auto"/>
            <w:right w:val="none" w:sz="0" w:space="0" w:color="auto"/>
          </w:divBdr>
        </w:div>
        <w:div w:id="1600988576">
          <w:marLeft w:val="720"/>
          <w:marRight w:val="0"/>
          <w:marTop w:val="0"/>
          <w:marBottom w:val="0"/>
          <w:divBdr>
            <w:top w:val="none" w:sz="0" w:space="0" w:color="auto"/>
            <w:left w:val="none" w:sz="0" w:space="0" w:color="auto"/>
            <w:bottom w:val="none" w:sz="0" w:space="0" w:color="auto"/>
            <w:right w:val="none" w:sz="0" w:space="0" w:color="auto"/>
          </w:divBdr>
        </w:div>
      </w:divsChild>
    </w:div>
    <w:div w:id="205881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jpe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png"/><Relationship Id="rId89" Type="http://schemas.openxmlformats.org/officeDocument/2006/relationships/image" Target="media/image81.jpe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jpeg"/><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png"/><Relationship Id="rId11" Type="http://schemas.openxmlformats.org/officeDocument/2006/relationships/image" Target="media/image3.tif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tiff"/><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tiff"/><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theme" Target="theme/theme1.xml"/><Relationship Id="rId8" Type="http://schemas.openxmlformats.org/officeDocument/2006/relationships/hyperlink" Target="mailto:Natasa.Celan@fkkt.uni-lj.si" TargetMode="Externa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e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10" Type="http://schemas.openxmlformats.org/officeDocument/2006/relationships/image" Target="media/image2.tiff"/><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10.jpeg"/><Relationship Id="rId39"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457FCF-20AA-4B69-BDB7-C15083E87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11302</Words>
  <Characters>57757</Characters>
  <Application>Microsoft Office Word</Application>
  <DocSecurity>0</DocSecurity>
  <Lines>1132</Lines>
  <Paragraphs>454</Paragraphs>
  <ScaleCrop>false</ScaleCrop>
  <HeadingPairs>
    <vt:vector size="6" baseType="variant">
      <vt:variant>
        <vt:lpstr>Naslov</vt:lpstr>
      </vt:variant>
      <vt:variant>
        <vt:i4>1</vt:i4>
      </vt:variant>
      <vt:variant>
        <vt:lpstr>Title</vt:lpstr>
      </vt:variant>
      <vt:variant>
        <vt:i4>1</vt:i4>
      </vt:variant>
      <vt:variant>
        <vt:lpstr>Cím</vt:lpstr>
      </vt:variant>
      <vt:variant>
        <vt:i4>1</vt:i4>
      </vt:variant>
    </vt:vector>
  </HeadingPairs>
  <TitlesOfParts>
    <vt:vector size="3" baseType="lpstr">
      <vt:lpstr>TITLE</vt:lpstr>
      <vt:lpstr>TITLE</vt:lpstr>
      <vt:lpstr>TITLE</vt:lpstr>
    </vt:vector>
  </TitlesOfParts>
  <Company/>
  <LinksUpToDate>false</LinksUpToDate>
  <CharactersWithSpaces>68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Zupančič, Marija</dc:creator>
  <cp:lastModifiedBy>Čelan Korošin, Nataša</cp:lastModifiedBy>
  <cp:revision>3</cp:revision>
  <cp:lastPrinted>2020-08-04T09:35:00Z</cp:lastPrinted>
  <dcterms:created xsi:type="dcterms:W3CDTF">2020-09-25T05:45:00Z</dcterms:created>
  <dcterms:modified xsi:type="dcterms:W3CDTF">2020-09-25T11:02:00Z</dcterms:modified>
</cp:coreProperties>
</file>